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489C1" w14:textId="0C69EDDA" w:rsidR="00CC60B9" w:rsidRPr="00572248" w:rsidRDefault="00CC60B9" w:rsidP="00863761">
      <w:pPr>
        <w:pStyle w:val="Caption"/>
        <w:rPr>
          <w:rFonts w:ascii="Arial" w:hAnsi="Arial"/>
        </w:rPr>
      </w:pPr>
      <w:bookmarkStart w:id="0" w:name="OLE_LINK8"/>
      <w:bookmarkStart w:id="1" w:name="OLE_LINK5"/>
      <w:bookmarkStart w:id="2" w:name="OLE_LINK6"/>
      <w:r w:rsidRPr="00572248">
        <w:rPr>
          <w:rFonts w:ascii="Arial" w:hAnsi="Arial"/>
          <w:noProof/>
        </w:rPr>
        <w:drawing>
          <wp:inline distT="0" distB="0" distL="0" distR="0" wp14:anchorId="41F9003F" wp14:editId="088B4ABB">
            <wp:extent cx="1860696" cy="1323422"/>
            <wp:effectExtent l="0" t="0" r="0" b="0"/>
            <wp:docPr id="1" name="image1.png" descr="C:\Users\kefalas\Desktop\Logos\York-City-College.png"/>
            <wp:cNvGraphicFramePr/>
            <a:graphic xmlns:a="http://schemas.openxmlformats.org/drawingml/2006/main">
              <a:graphicData uri="http://schemas.openxmlformats.org/drawingml/2006/picture">
                <pic:pic xmlns:pic="http://schemas.openxmlformats.org/drawingml/2006/picture">
                  <pic:nvPicPr>
                    <pic:cNvPr id="0" name="image1.png" descr="C:\Users\kefalas\Desktop\Logos\York-City-College.png"/>
                    <pic:cNvPicPr preferRelativeResize="0"/>
                  </pic:nvPicPr>
                  <pic:blipFill>
                    <a:blip r:embed="rId8"/>
                    <a:srcRect/>
                    <a:stretch>
                      <a:fillRect/>
                    </a:stretch>
                  </pic:blipFill>
                  <pic:spPr>
                    <a:xfrm>
                      <a:off x="0" y="0"/>
                      <a:ext cx="1860696" cy="1323422"/>
                    </a:xfrm>
                    <a:prstGeom prst="rect">
                      <a:avLst/>
                    </a:prstGeom>
                    <a:ln/>
                  </pic:spPr>
                </pic:pic>
              </a:graphicData>
            </a:graphic>
          </wp:inline>
        </w:drawing>
      </w:r>
    </w:p>
    <w:p w14:paraId="2E4599CA" w14:textId="77777777" w:rsidR="00CC60B9" w:rsidRPr="00572248" w:rsidRDefault="00CC60B9" w:rsidP="0075311A">
      <w:pPr>
        <w:pStyle w:val="CoverPage"/>
        <w:jc w:val="center"/>
        <w:rPr>
          <w:rFonts w:ascii="Arial" w:hAnsi="Arial"/>
          <w:b/>
          <w:sz w:val="32"/>
          <w:szCs w:val="32"/>
        </w:rPr>
      </w:pPr>
    </w:p>
    <w:p w14:paraId="3F29AAB5" w14:textId="24983C9D" w:rsidR="00CC60B9" w:rsidRPr="00572248" w:rsidRDefault="006F79B3" w:rsidP="0075311A">
      <w:pPr>
        <w:pStyle w:val="CoverPage"/>
        <w:jc w:val="center"/>
        <w:rPr>
          <w:rFonts w:ascii="Arial" w:hAnsi="Arial"/>
          <w:b/>
          <w:sz w:val="32"/>
          <w:szCs w:val="32"/>
        </w:rPr>
      </w:pPr>
      <w:r>
        <w:rPr>
          <w:rFonts w:ascii="Arial" w:hAnsi="Arial"/>
          <w:b/>
          <w:sz w:val="32"/>
          <w:szCs w:val="32"/>
        </w:rPr>
        <w:t>Computer Science Department</w:t>
      </w:r>
    </w:p>
    <w:p w14:paraId="3C86B0CE" w14:textId="3960B41F" w:rsidR="00CC60B9" w:rsidRPr="00572248" w:rsidRDefault="00106128" w:rsidP="0075311A">
      <w:pPr>
        <w:pStyle w:val="CoverPage"/>
        <w:jc w:val="center"/>
        <w:rPr>
          <w:rFonts w:ascii="Arial" w:hAnsi="Arial"/>
          <w:b/>
          <w:sz w:val="32"/>
          <w:szCs w:val="32"/>
        </w:rPr>
      </w:pPr>
      <w:r w:rsidRPr="00106128">
        <w:rPr>
          <w:rFonts w:ascii="Arial" w:hAnsi="Arial"/>
          <w:b/>
          <w:sz w:val="32"/>
          <w:szCs w:val="32"/>
        </w:rPr>
        <w:t>CCP6427</w:t>
      </w:r>
      <w:r w:rsidR="00CC60B9" w:rsidRPr="00572248">
        <w:rPr>
          <w:rFonts w:ascii="Arial" w:hAnsi="Arial"/>
          <w:b/>
          <w:sz w:val="32"/>
          <w:szCs w:val="32"/>
        </w:rPr>
        <w:t xml:space="preserve">: </w:t>
      </w:r>
      <w:r w:rsidRPr="00106128">
        <w:rPr>
          <w:rFonts w:ascii="Arial" w:hAnsi="Arial"/>
          <w:b/>
          <w:sz w:val="32"/>
          <w:szCs w:val="32"/>
        </w:rPr>
        <w:t>Cloud Engineering</w:t>
      </w:r>
    </w:p>
    <w:p w14:paraId="16399A84" w14:textId="54EF3C49" w:rsidR="00CC60B9" w:rsidRPr="00572248" w:rsidRDefault="000700A8" w:rsidP="0075311A">
      <w:pPr>
        <w:pStyle w:val="CoverPage"/>
        <w:jc w:val="center"/>
        <w:rPr>
          <w:rFonts w:ascii="Arial" w:hAnsi="Arial"/>
          <w:b/>
          <w:sz w:val="32"/>
          <w:szCs w:val="32"/>
        </w:rPr>
      </w:pPr>
      <w:r>
        <w:rPr>
          <w:rFonts w:ascii="Arial" w:hAnsi="Arial"/>
          <w:b/>
          <w:sz w:val="32"/>
          <w:szCs w:val="32"/>
        </w:rPr>
        <w:t>Spring 2022</w:t>
      </w:r>
    </w:p>
    <w:p w14:paraId="3E94E546" w14:textId="77777777" w:rsidR="005E77AE" w:rsidRPr="005E77AE" w:rsidRDefault="005E77AE" w:rsidP="0075311A">
      <w:pPr>
        <w:pStyle w:val="CoverPage"/>
        <w:jc w:val="center"/>
        <w:rPr>
          <w:rFonts w:ascii="Arial" w:hAnsi="Arial"/>
          <w:b/>
          <w:sz w:val="40"/>
          <w:szCs w:val="40"/>
        </w:rPr>
      </w:pPr>
      <w:r w:rsidRPr="005E77AE">
        <w:rPr>
          <w:rFonts w:ascii="Arial" w:hAnsi="Arial"/>
          <w:b/>
          <w:sz w:val="40"/>
          <w:szCs w:val="40"/>
        </w:rPr>
        <w:t>Design and development of a microservices-based application</w:t>
      </w:r>
    </w:p>
    <w:p w14:paraId="2AB8885F" w14:textId="1196F372" w:rsidR="00CC60B9" w:rsidRPr="00572248" w:rsidRDefault="00CC60B9" w:rsidP="0075311A">
      <w:pPr>
        <w:pStyle w:val="CoverPage"/>
        <w:jc w:val="center"/>
        <w:rPr>
          <w:rFonts w:ascii="Arial" w:hAnsi="Arial"/>
          <w:b/>
          <w:sz w:val="32"/>
          <w:szCs w:val="32"/>
        </w:rPr>
      </w:pPr>
      <w:r w:rsidRPr="00572248">
        <w:rPr>
          <w:rFonts w:ascii="Arial" w:hAnsi="Arial"/>
          <w:b/>
          <w:sz w:val="32"/>
          <w:szCs w:val="32"/>
        </w:rPr>
        <w:t xml:space="preserve">Submission Deadline: </w:t>
      </w:r>
      <w:r w:rsidR="000D71D9">
        <w:rPr>
          <w:rFonts w:ascii="Arial" w:hAnsi="Arial"/>
          <w:b/>
          <w:sz w:val="32"/>
          <w:szCs w:val="32"/>
        </w:rPr>
        <w:t>22/</w:t>
      </w:r>
      <w:r w:rsidR="002A1D5E">
        <w:rPr>
          <w:rFonts w:ascii="Arial" w:hAnsi="Arial"/>
          <w:b/>
          <w:sz w:val="32"/>
          <w:szCs w:val="32"/>
        </w:rPr>
        <w:t>5</w:t>
      </w:r>
      <w:r w:rsidR="000D71D9">
        <w:rPr>
          <w:rFonts w:ascii="Arial" w:hAnsi="Arial"/>
          <w:b/>
          <w:sz w:val="32"/>
          <w:szCs w:val="32"/>
        </w:rPr>
        <w:t>/2022</w:t>
      </w:r>
    </w:p>
    <w:p w14:paraId="37A59E32" w14:textId="6937517E" w:rsidR="00CC60B9" w:rsidRPr="005E77AE" w:rsidRDefault="00CC60B9" w:rsidP="005E77AE">
      <w:pPr>
        <w:pStyle w:val="CoverPage"/>
        <w:jc w:val="center"/>
        <w:rPr>
          <w:rFonts w:ascii="Arial" w:hAnsi="Arial"/>
          <w:b/>
          <w:sz w:val="32"/>
          <w:szCs w:val="32"/>
        </w:rPr>
      </w:pPr>
      <w:r w:rsidRPr="00572248">
        <w:rPr>
          <w:rFonts w:ascii="Arial" w:hAnsi="Arial"/>
          <w:b/>
          <w:sz w:val="32"/>
          <w:szCs w:val="32"/>
        </w:rPr>
        <w:t xml:space="preserve">Actual Submission Date: </w:t>
      </w:r>
      <w:r w:rsidR="000D71D9">
        <w:rPr>
          <w:rFonts w:ascii="Arial" w:hAnsi="Arial"/>
          <w:b/>
          <w:sz w:val="32"/>
          <w:szCs w:val="32"/>
        </w:rPr>
        <w:t>22/</w:t>
      </w:r>
      <w:r w:rsidR="002A1D5E">
        <w:rPr>
          <w:rFonts w:ascii="Arial" w:hAnsi="Arial"/>
          <w:b/>
          <w:sz w:val="32"/>
          <w:szCs w:val="32"/>
        </w:rPr>
        <w:t>5</w:t>
      </w:r>
      <w:r w:rsidR="000D71D9">
        <w:rPr>
          <w:rFonts w:ascii="Arial" w:hAnsi="Arial"/>
          <w:b/>
          <w:sz w:val="32"/>
          <w:szCs w:val="32"/>
        </w:rPr>
        <w:t>/2022</w:t>
      </w:r>
    </w:p>
    <w:p w14:paraId="67B2C3D8" w14:textId="77777777" w:rsidR="00CC60B9" w:rsidRPr="00572248" w:rsidRDefault="00CC60B9" w:rsidP="0075311A">
      <w:pPr>
        <w:pStyle w:val="CoverPage"/>
        <w:rPr>
          <w:rFonts w:ascii="Arial" w:hAnsi="Arial"/>
        </w:rPr>
      </w:pPr>
    </w:p>
    <w:tbl>
      <w:tblPr>
        <w:tblW w:w="507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77"/>
      </w:tblGrid>
      <w:tr w:rsidR="00CC60B9" w:rsidRPr="00572248" w14:paraId="18A5BC22" w14:textId="77777777" w:rsidTr="00285E1D">
        <w:trPr>
          <w:trHeight w:val="918"/>
          <w:jc w:val="center"/>
        </w:trPr>
        <w:tc>
          <w:tcPr>
            <w:tcW w:w="5077" w:type="dxa"/>
          </w:tcPr>
          <w:p w14:paraId="501033F2" w14:textId="19AC492B" w:rsidR="00CC60B9" w:rsidRPr="00572248" w:rsidRDefault="00CC60B9" w:rsidP="0075311A">
            <w:pPr>
              <w:pStyle w:val="CoverPage"/>
              <w:rPr>
                <w:rFonts w:ascii="Arial" w:hAnsi="Arial"/>
                <w:szCs w:val="28"/>
              </w:rPr>
            </w:pPr>
            <w:r w:rsidRPr="00572248">
              <w:rPr>
                <w:rFonts w:ascii="Arial" w:hAnsi="Arial"/>
                <w:b/>
                <w:szCs w:val="28"/>
              </w:rPr>
              <w:t>Student Registration Number</w:t>
            </w:r>
            <w:r w:rsidR="007F732C" w:rsidRPr="00572248">
              <w:rPr>
                <w:rFonts w:ascii="Arial" w:hAnsi="Arial"/>
                <w:b/>
                <w:szCs w:val="28"/>
              </w:rPr>
              <w:t>/s</w:t>
            </w:r>
          </w:p>
        </w:tc>
      </w:tr>
      <w:tr w:rsidR="00CC60B9" w:rsidRPr="00572248" w14:paraId="1155734D" w14:textId="77777777" w:rsidTr="00285E1D">
        <w:trPr>
          <w:trHeight w:val="918"/>
          <w:jc w:val="center"/>
        </w:trPr>
        <w:tc>
          <w:tcPr>
            <w:tcW w:w="5077" w:type="dxa"/>
          </w:tcPr>
          <w:p w14:paraId="292F2970" w14:textId="38F9A90B" w:rsidR="00CC60B9" w:rsidRPr="00572248" w:rsidRDefault="006134E4" w:rsidP="0075311A">
            <w:pPr>
              <w:pStyle w:val="CoverPage"/>
              <w:rPr>
                <w:rFonts w:ascii="Arial" w:hAnsi="Arial"/>
                <w:szCs w:val="28"/>
              </w:rPr>
            </w:pPr>
            <w:r w:rsidRPr="006134E4">
              <w:rPr>
                <w:rFonts w:ascii="Arial" w:hAnsi="Arial"/>
                <w:szCs w:val="28"/>
              </w:rPr>
              <w:t>WMY21040</w:t>
            </w:r>
          </w:p>
        </w:tc>
      </w:tr>
    </w:tbl>
    <w:p w14:paraId="097FF265" w14:textId="77777777" w:rsidR="00CC60B9" w:rsidRPr="00572248" w:rsidRDefault="00CC60B9" w:rsidP="0075311A">
      <w:pPr>
        <w:pStyle w:val="CoverPage"/>
        <w:rPr>
          <w:rFonts w:ascii="Arial" w:hAnsi="Arial"/>
        </w:rPr>
      </w:pPr>
    </w:p>
    <w:p w14:paraId="49FF3981" w14:textId="7E12C2EF" w:rsidR="00F65115" w:rsidRPr="00CC60B9" w:rsidRDefault="00CC60B9" w:rsidP="0075311A">
      <w:pPr>
        <w:pStyle w:val="CoverPage"/>
        <w:rPr>
          <w:i/>
          <w:color w:val="000000"/>
          <w:sz w:val="20"/>
          <w:szCs w:val="20"/>
        </w:rPr>
      </w:pPr>
      <w:r w:rsidRPr="00572248">
        <w:rPr>
          <w:rFonts w:ascii="Arial" w:hAnsi="Arial"/>
          <w:b/>
          <w:sz w:val="20"/>
          <w:szCs w:val="20"/>
        </w:rPr>
        <w:t>Declaration</w:t>
      </w:r>
      <w:r w:rsidRPr="00572248">
        <w:rPr>
          <w:rFonts w:ascii="Arial" w:hAnsi="Arial"/>
          <w:sz w:val="20"/>
          <w:szCs w:val="20"/>
        </w:rPr>
        <w:t xml:space="preserve">: </w:t>
      </w:r>
      <w:r w:rsidRPr="00572248">
        <w:rPr>
          <w:rFonts w:ascii="Arial" w:hAnsi="Arial"/>
          <w:i/>
          <w:color w:val="000000"/>
          <w:sz w:val="20"/>
          <w:szCs w:val="20"/>
        </w:rPr>
        <w:t xml:space="preserve">I have completed and submitted this work by myself without assistance from or communication with another person either external or fellow student. I understand that not working on my own will be considered grounds for unfair means and will result in fail mark for this work and might invoke disciplinary actions. It is at the instructor’s discretion to conduct an oral </w:t>
      </w:r>
      <w:r w:rsidR="00B82B23" w:rsidRPr="00572248">
        <w:rPr>
          <w:rFonts w:ascii="Arial" w:hAnsi="Arial"/>
          <w:i/>
          <w:color w:val="000000"/>
          <w:sz w:val="20"/>
          <w:szCs w:val="20"/>
        </w:rPr>
        <w:t>examination,</w:t>
      </w:r>
      <w:r w:rsidRPr="00572248">
        <w:rPr>
          <w:rFonts w:ascii="Arial" w:hAnsi="Arial"/>
          <w:i/>
          <w:color w:val="000000"/>
          <w:sz w:val="20"/>
          <w:szCs w:val="20"/>
        </w:rPr>
        <w:t xml:space="preserve"> if necessary, which will result in the award of the final grade for that particular piece of work.</w:t>
      </w:r>
      <w:bookmarkEnd w:id="0"/>
      <w:r>
        <w:rPr>
          <w:i/>
          <w:color w:val="000000"/>
          <w:sz w:val="20"/>
          <w:szCs w:val="20"/>
        </w:rPr>
        <w:br w:type="page"/>
      </w:r>
    </w:p>
    <w:bookmarkEnd w:id="1"/>
    <w:bookmarkEnd w:id="2"/>
    <w:p w14:paraId="5F4DD5EA" w14:textId="1213AD39" w:rsidR="00F65115" w:rsidRDefault="00CC60B9" w:rsidP="0075311A">
      <w:pPr>
        <w:pStyle w:val="CoverPage"/>
        <w:rPr>
          <w:rStyle w:val="BookTitle"/>
          <w:sz w:val="44"/>
          <w:szCs w:val="44"/>
        </w:rPr>
      </w:pPr>
      <w:r>
        <w:rPr>
          <w:noProof/>
        </w:rPr>
        <w:lastRenderedPageBreak/>
        <w:drawing>
          <wp:inline distT="0" distB="0" distL="0" distR="0" wp14:anchorId="17E9111E" wp14:editId="6E5B2DFB">
            <wp:extent cx="1280160" cy="813501"/>
            <wp:effectExtent l="0" t="0" r="2540" b="0"/>
            <wp:docPr id="2" name="image1.png" descr="C:\Users\kefalas\Desktop\Logos\York-City-College.png"/>
            <wp:cNvGraphicFramePr/>
            <a:graphic xmlns:a="http://schemas.openxmlformats.org/drawingml/2006/main">
              <a:graphicData uri="http://schemas.openxmlformats.org/drawingml/2006/picture">
                <pic:pic xmlns:pic="http://schemas.openxmlformats.org/drawingml/2006/picture">
                  <pic:nvPicPr>
                    <pic:cNvPr id="0" name="image1.png" descr="C:\Users\kefalas\Desktop\Logos\York-City-College.png"/>
                    <pic:cNvPicPr preferRelativeResize="0"/>
                  </pic:nvPicPr>
                  <pic:blipFill>
                    <a:blip r:embed="rId8"/>
                    <a:srcRect/>
                    <a:stretch>
                      <a:fillRect/>
                    </a:stretch>
                  </pic:blipFill>
                  <pic:spPr>
                    <a:xfrm>
                      <a:off x="0" y="0"/>
                      <a:ext cx="1314445" cy="835288"/>
                    </a:xfrm>
                    <a:prstGeom prst="rect">
                      <a:avLst/>
                    </a:prstGeom>
                    <a:ln/>
                  </pic:spPr>
                </pic:pic>
              </a:graphicData>
            </a:graphic>
          </wp:inline>
        </w:drawing>
      </w:r>
    </w:p>
    <w:p w14:paraId="481459DC" w14:textId="4798B12D" w:rsidR="00F65115" w:rsidRDefault="00F65115" w:rsidP="0075311A">
      <w:pPr>
        <w:pStyle w:val="CoverPage"/>
        <w:jc w:val="center"/>
        <w:rPr>
          <w:rStyle w:val="BookTitle"/>
          <w:rFonts w:eastAsiaTheme="majorEastAsia"/>
          <w:sz w:val="44"/>
          <w:szCs w:val="36"/>
        </w:rPr>
      </w:pPr>
      <w:r w:rsidRPr="00C13E0C">
        <w:rPr>
          <w:rStyle w:val="BookTitle"/>
          <w:rFonts w:eastAsiaTheme="majorEastAsia"/>
          <w:sz w:val="44"/>
          <w:szCs w:val="44"/>
        </w:rPr>
        <w:t>Report</w:t>
      </w:r>
    </w:p>
    <w:p w14:paraId="326DD4C2" w14:textId="77777777" w:rsidR="00F65115" w:rsidRPr="00585765" w:rsidRDefault="00F65115" w:rsidP="00585765">
      <w:pPr>
        <w:pStyle w:val="CoverPage"/>
        <w:jc w:val="center"/>
        <w:rPr>
          <w:sz w:val="56"/>
          <w:szCs w:val="56"/>
        </w:rPr>
      </w:pPr>
    </w:p>
    <w:p w14:paraId="3A87DBDC" w14:textId="3F830FE7" w:rsidR="00F65115" w:rsidRDefault="00E8195A" w:rsidP="0075311A">
      <w:pPr>
        <w:pStyle w:val="CoverPage"/>
        <w:jc w:val="center"/>
        <w:rPr>
          <w:b/>
          <w:bCs/>
          <w:sz w:val="40"/>
          <w:szCs w:val="40"/>
          <w:lang w:val="en-US" w:eastAsia="en-GB"/>
        </w:rPr>
      </w:pPr>
      <w:r>
        <w:rPr>
          <w:b/>
          <w:bCs/>
          <w:sz w:val="40"/>
          <w:szCs w:val="40"/>
          <w:lang w:val="en-US" w:eastAsia="en-GB"/>
        </w:rPr>
        <w:t>File Conversion Microservices with Eureka</w:t>
      </w:r>
    </w:p>
    <w:p w14:paraId="2205DF25" w14:textId="77777777" w:rsidR="00585765" w:rsidRPr="00312BA2" w:rsidRDefault="00585765" w:rsidP="0075311A">
      <w:pPr>
        <w:pStyle w:val="CoverPage"/>
        <w:jc w:val="center"/>
        <w:rPr>
          <w:b/>
          <w:bCs/>
          <w:sz w:val="40"/>
          <w:szCs w:val="40"/>
          <w:lang w:val="en-US" w:eastAsia="en-GB"/>
        </w:rPr>
      </w:pPr>
    </w:p>
    <w:p w14:paraId="33C3FA75" w14:textId="2739B3CC" w:rsidR="00883AF1" w:rsidRDefault="00883AF1" w:rsidP="00590519">
      <w:pPr>
        <w:jc w:val="center"/>
        <w:rPr>
          <w:b/>
          <w:bCs/>
          <w:sz w:val="32"/>
          <w:szCs w:val="32"/>
        </w:rPr>
      </w:pPr>
      <w:r w:rsidRPr="00590519">
        <w:rPr>
          <w:b/>
          <w:bCs/>
          <w:sz w:val="32"/>
          <w:szCs w:val="32"/>
        </w:rPr>
        <w:t>Abstract</w:t>
      </w:r>
    </w:p>
    <w:p w14:paraId="143D4ADF" w14:textId="72506890" w:rsidR="000822BA" w:rsidRDefault="006306E7" w:rsidP="000822BA">
      <w:r>
        <w:t>Through the creation of a minimal file conversion service a microservices based system will be developed and thoroughly explained</w:t>
      </w:r>
      <w:r w:rsidR="007849ED">
        <w:t xml:space="preserve"> in documentation</w:t>
      </w:r>
      <w:r>
        <w:t>.</w:t>
      </w:r>
      <w:r w:rsidR="00435FF0">
        <w:t xml:space="preserve"> The aim is to apply industry popular architectures and design patterns at a smaller scale</w:t>
      </w:r>
      <w:r w:rsidR="00606350">
        <w:t>.</w:t>
      </w:r>
      <w:r w:rsidR="00BC74E6">
        <w:t xml:space="preserve"> </w:t>
      </w:r>
      <w:r w:rsidR="00606350">
        <w:t>MVC and IoC will allow for the creation of flexible software that can meet current and adapt to future requirements.</w:t>
      </w:r>
      <w:r w:rsidR="006910B1">
        <w:t xml:space="preserve"> The Eureka service registry will coordinate communication between the </w:t>
      </w:r>
      <w:r w:rsidR="00045D04">
        <w:t xml:space="preserve">client and conversion </w:t>
      </w:r>
      <w:r w:rsidR="00193F00">
        <w:t>micro</w:t>
      </w:r>
      <w:r w:rsidR="006910B1">
        <w:t>service</w:t>
      </w:r>
      <w:r w:rsidR="00792243">
        <w:t>s</w:t>
      </w:r>
      <w:r w:rsidR="006910B1">
        <w:t>.</w:t>
      </w:r>
      <w:r w:rsidR="007F4D33">
        <w:t xml:space="preserve"> </w:t>
      </w:r>
      <w:r w:rsidR="00BB4A19">
        <w:t xml:space="preserve">Due to the microservice architecture, HTTP communication becomes an essential stepping stone for de-coupling and adding scalability to the devised solution. </w:t>
      </w:r>
    </w:p>
    <w:p w14:paraId="47C16DD2" w14:textId="77777777" w:rsidR="00165C4B" w:rsidRPr="00660D1A" w:rsidRDefault="00165C4B" w:rsidP="00165C4B">
      <w:pPr>
        <w:jc w:val="center"/>
        <w:rPr>
          <w:sz w:val="32"/>
          <w:szCs w:val="32"/>
        </w:rPr>
      </w:pPr>
    </w:p>
    <w:p w14:paraId="15211DF8" w14:textId="6E0719AD" w:rsidR="007F3F1A" w:rsidRDefault="00883AF1" w:rsidP="00B91B59">
      <w:pPr>
        <w:rPr>
          <w:lang w:val="en-US" w:eastAsia="en-GB"/>
        </w:rPr>
      </w:pPr>
      <w:r w:rsidRPr="00F34372">
        <w:rPr>
          <w:b/>
          <w:bCs/>
          <w:lang w:val="en-US" w:eastAsia="en-GB"/>
        </w:rPr>
        <w:t>Keywords:</w:t>
      </w:r>
      <w:r w:rsidR="00F85667" w:rsidRPr="00F34372">
        <w:rPr>
          <w:lang w:val="en-US" w:eastAsia="en-GB"/>
        </w:rPr>
        <w:t xml:space="preserve"> </w:t>
      </w:r>
      <w:r w:rsidR="0051768D">
        <w:rPr>
          <w:lang w:val="en-US" w:eastAsia="en-GB"/>
        </w:rPr>
        <w:t xml:space="preserve">Microservices, Springboot, </w:t>
      </w:r>
      <w:r w:rsidR="00193F9E">
        <w:rPr>
          <w:lang w:val="en-US" w:eastAsia="en-GB"/>
        </w:rPr>
        <w:t>Eureka Netflix,</w:t>
      </w:r>
      <w:r w:rsidR="00887DB2">
        <w:rPr>
          <w:lang w:val="en-US" w:eastAsia="en-GB"/>
        </w:rPr>
        <w:t xml:space="preserve"> </w:t>
      </w:r>
      <w:r w:rsidR="008860EC">
        <w:rPr>
          <w:lang w:val="en-US" w:eastAsia="en-GB"/>
        </w:rPr>
        <w:t>Model View Controller (MVC),</w:t>
      </w:r>
      <w:r w:rsidR="0003004C">
        <w:rPr>
          <w:lang w:val="en-US" w:eastAsia="en-GB"/>
        </w:rPr>
        <w:t xml:space="preserve"> </w:t>
      </w:r>
      <w:r w:rsidR="00E70CC3">
        <w:rPr>
          <w:lang w:val="en-US" w:eastAsia="en-GB"/>
        </w:rPr>
        <w:t>Representational</w:t>
      </w:r>
      <w:r w:rsidR="0003004C">
        <w:rPr>
          <w:lang w:val="en-US" w:eastAsia="en-GB"/>
        </w:rPr>
        <w:t xml:space="preserve"> State Transfer (REST)</w:t>
      </w:r>
      <w:r w:rsidR="00245B8F">
        <w:rPr>
          <w:lang w:val="en-US" w:eastAsia="en-GB"/>
        </w:rPr>
        <w:t xml:space="preserve">, </w:t>
      </w:r>
      <w:r w:rsidR="00245B8F">
        <w:t>Service Discovery Protocol (SDP)</w:t>
      </w:r>
      <w:r w:rsidR="00F50D88">
        <w:t xml:space="preserve">, </w:t>
      </w:r>
      <w:r w:rsidR="005D7D64">
        <w:t>Hypertext</w:t>
      </w:r>
      <w:r w:rsidR="00F50D88">
        <w:t xml:space="preserve"> Transfer Protocol (HTTP)</w:t>
      </w:r>
      <w:r w:rsidR="007863C2">
        <w:rPr>
          <w:lang w:val="en-US" w:eastAsia="en-GB"/>
        </w:rPr>
        <w:t>.</w:t>
      </w:r>
    </w:p>
    <w:p w14:paraId="11624A99" w14:textId="77777777" w:rsidR="007F3F1A" w:rsidRDefault="007F3F1A" w:rsidP="00F65115">
      <w:pPr>
        <w:rPr>
          <w:lang w:val="en-US" w:eastAsia="en-GB"/>
        </w:rPr>
      </w:pPr>
    </w:p>
    <w:p w14:paraId="6DB4F23B" w14:textId="32877362" w:rsidR="007F3F1A" w:rsidRDefault="007F3F1A" w:rsidP="00F65115">
      <w:pPr>
        <w:rPr>
          <w:lang w:val="en-US" w:eastAsia="en-GB"/>
        </w:rPr>
        <w:sectPr w:rsidR="007F3F1A" w:rsidSect="00110578">
          <w:headerReference w:type="default" r:id="rId9"/>
          <w:footerReference w:type="even" r:id="rId10"/>
          <w:footerReference w:type="default" r:id="rId11"/>
          <w:type w:val="continuous"/>
          <w:pgSz w:w="11906" w:h="16838"/>
          <w:pgMar w:top="1701" w:right="1418" w:bottom="1701" w:left="1985" w:header="1134" w:footer="1134" w:gutter="0"/>
          <w:pgNumType w:fmt="upperRoman" w:start="1"/>
          <w:cols w:space="708"/>
          <w:docGrid w:linePitch="360"/>
        </w:sectPr>
      </w:pPr>
    </w:p>
    <w:sdt>
      <w:sdtPr>
        <w:rPr>
          <w:rFonts w:asciiTheme="minorHAnsi" w:hAnsiTheme="minorHAnsi"/>
          <w:b w:val="0"/>
          <w:bCs w:val="0"/>
          <w:i w:val="0"/>
          <w:iCs w:val="0"/>
          <w:sz w:val="24"/>
          <w:szCs w:val="20"/>
        </w:rPr>
        <w:id w:val="557058328"/>
        <w:docPartObj>
          <w:docPartGallery w:val="Table of Contents"/>
          <w:docPartUnique/>
        </w:docPartObj>
      </w:sdtPr>
      <w:sdtEndPr>
        <w:rPr>
          <w:noProof/>
          <w:sz w:val="20"/>
        </w:rPr>
      </w:sdtEndPr>
      <w:sdtContent>
        <w:p w14:paraId="2CF7695F" w14:textId="0DA44302" w:rsidR="00326A6B" w:rsidRPr="009F5027" w:rsidRDefault="00326A6B" w:rsidP="000D3E73">
          <w:pPr>
            <w:pStyle w:val="TOC1"/>
            <w:rPr>
              <w:b w:val="0"/>
              <w:bCs w:val="0"/>
              <w:i w:val="0"/>
              <w:iCs w:val="0"/>
            </w:rPr>
          </w:pPr>
          <w:r w:rsidRPr="009F5027">
            <w:rPr>
              <w:bCs w:val="0"/>
              <w:i w:val="0"/>
              <w:iCs w:val="0"/>
            </w:rPr>
            <w:t>Table of Contents</w:t>
          </w:r>
        </w:p>
        <w:p w14:paraId="71AB4A89" w14:textId="77777777" w:rsidR="006F3925" w:rsidRPr="006F3925" w:rsidRDefault="006F3925" w:rsidP="006F3925"/>
        <w:p w14:paraId="2690A90C" w14:textId="302EAE73" w:rsidR="00666F12" w:rsidRDefault="001551F1">
          <w:pPr>
            <w:pStyle w:val="TOC1"/>
            <w:rPr>
              <w:rFonts w:asciiTheme="minorHAnsi" w:eastAsiaTheme="minorEastAsia" w:hAnsiTheme="minorHAnsi" w:cstheme="minorBidi"/>
              <w:b w:val="0"/>
              <w:bCs w:val="0"/>
              <w:i w:val="0"/>
              <w:iCs w:val="0"/>
              <w:noProof/>
              <w:sz w:val="24"/>
              <w:lang w:val="en-GR" w:eastAsia="en-GB"/>
            </w:rPr>
          </w:pPr>
          <w:r>
            <w:rPr>
              <w:sz w:val="24"/>
            </w:rPr>
            <w:fldChar w:fldCharType="begin"/>
          </w:r>
          <w:r>
            <w:rPr>
              <w:sz w:val="24"/>
            </w:rPr>
            <w:instrText xml:space="preserve"> TOC \o "1-3" \h \z \u </w:instrText>
          </w:r>
          <w:r>
            <w:rPr>
              <w:sz w:val="24"/>
            </w:rPr>
            <w:fldChar w:fldCharType="separate"/>
          </w:r>
          <w:hyperlink w:anchor="_Toc104155784" w:history="1">
            <w:r w:rsidR="00666F12" w:rsidRPr="00A45ECE">
              <w:rPr>
                <w:rStyle w:val="Hyperlink"/>
                <w:noProof/>
              </w:rPr>
              <w:t>1. Introduction</w:t>
            </w:r>
            <w:r w:rsidR="00666F12">
              <w:rPr>
                <w:noProof/>
                <w:webHidden/>
              </w:rPr>
              <w:tab/>
            </w:r>
            <w:r w:rsidR="00666F12">
              <w:rPr>
                <w:noProof/>
                <w:webHidden/>
              </w:rPr>
              <w:fldChar w:fldCharType="begin"/>
            </w:r>
            <w:r w:rsidR="00666F12">
              <w:rPr>
                <w:noProof/>
                <w:webHidden/>
              </w:rPr>
              <w:instrText xml:space="preserve"> PAGEREF _Toc104155784 \h </w:instrText>
            </w:r>
            <w:r w:rsidR="00666F12">
              <w:rPr>
                <w:noProof/>
                <w:webHidden/>
              </w:rPr>
            </w:r>
            <w:r w:rsidR="00666F12">
              <w:rPr>
                <w:noProof/>
                <w:webHidden/>
              </w:rPr>
              <w:fldChar w:fldCharType="separate"/>
            </w:r>
            <w:r w:rsidR="00666F12">
              <w:rPr>
                <w:noProof/>
                <w:webHidden/>
              </w:rPr>
              <w:t>1</w:t>
            </w:r>
            <w:r w:rsidR="00666F12">
              <w:rPr>
                <w:noProof/>
                <w:webHidden/>
              </w:rPr>
              <w:fldChar w:fldCharType="end"/>
            </w:r>
          </w:hyperlink>
        </w:p>
        <w:p w14:paraId="16B1EA15" w14:textId="50626331" w:rsidR="00666F12" w:rsidRDefault="004824B9">
          <w:pPr>
            <w:pStyle w:val="TOC1"/>
            <w:rPr>
              <w:rFonts w:asciiTheme="minorHAnsi" w:eastAsiaTheme="minorEastAsia" w:hAnsiTheme="minorHAnsi" w:cstheme="minorBidi"/>
              <w:b w:val="0"/>
              <w:bCs w:val="0"/>
              <w:i w:val="0"/>
              <w:iCs w:val="0"/>
              <w:noProof/>
              <w:sz w:val="24"/>
              <w:lang w:val="en-GR" w:eastAsia="en-GB"/>
            </w:rPr>
          </w:pPr>
          <w:hyperlink w:anchor="_Toc104155785" w:history="1">
            <w:r w:rsidR="00666F12" w:rsidRPr="00A45ECE">
              <w:rPr>
                <w:rStyle w:val="Hyperlink"/>
                <w:noProof/>
              </w:rPr>
              <w:t>2. System Specification</w:t>
            </w:r>
            <w:r w:rsidR="00666F12">
              <w:rPr>
                <w:noProof/>
                <w:webHidden/>
              </w:rPr>
              <w:tab/>
            </w:r>
            <w:r w:rsidR="00666F12">
              <w:rPr>
                <w:noProof/>
                <w:webHidden/>
              </w:rPr>
              <w:fldChar w:fldCharType="begin"/>
            </w:r>
            <w:r w:rsidR="00666F12">
              <w:rPr>
                <w:noProof/>
                <w:webHidden/>
              </w:rPr>
              <w:instrText xml:space="preserve"> PAGEREF _Toc104155785 \h </w:instrText>
            </w:r>
            <w:r w:rsidR="00666F12">
              <w:rPr>
                <w:noProof/>
                <w:webHidden/>
              </w:rPr>
            </w:r>
            <w:r w:rsidR="00666F12">
              <w:rPr>
                <w:noProof/>
                <w:webHidden/>
              </w:rPr>
              <w:fldChar w:fldCharType="separate"/>
            </w:r>
            <w:r w:rsidR="00666F12">
              <w:rPr>
                <w:noProof/>
                <w:webHidden/>
              </w:rPr>
              <w:t>1</w:t>
            </w:r>
            <w:r w:rsidR="00666F12">
              <w:rPr>
                <w:noProof/>
                <w:webHidden/>
              </w:rPr>
              <w:fldChar w:fldCharType="end"/>
            </w:r>
          </w:hyperlink>
        </w:p>
        <w:p w14:paraId="426DEE5D" w14:textId="42638C89" w:rsidR="00666F12" w:rsidRDefault="004824B9">
          <w:pPr>
            <w:pStyle w:val="TOC1"/>
            <w:rPr>
              <w:rFonts w:asciiTheme="minorHAnsi" w:eastAsiaTheme="minorEastAsia" w:hAnsiTheme="minorHAnsi" w:cstheme="minorBidi"/>
              <w:b w:val="0"/>
              <w:bCs w:val="0"/>
              <w:i w:val="0"/>
              <w:iCs w:val="0"/>
              <w:noProof/>
              <w:sz w:val="24"/>
              <w:lang w:val="en-GR" w:eastAsia="en-GB"/>
            </w:rPr>
          </w:pPr>
          <w:hyperlink w:anchor="_Toc104155786" w:history="1">
            <w:r w:rsidR="00666F12" w:rsidRPr="00A45ECE">
              <w:rPr>
                <w:rStyle w:val="Hyperlink"/>
                <w:noProof/>
              </w:rPr>
              <w:t>3. Design</w:t>
            </w:r>
            <w:r w:rsidR="00666F12">
              <w:rPr>
                <w:noProof/>
                <w:webHidden/>
              </w:rPr>
              <w:tab/>
            </w:r>
            <w:r w:rsidR="00666F12">
              <w:rPr>
                <w:noProof/>
                <w:webHidden/>
              </w:rPr>
              <w:fldChar w:fldCharType="begin"/>
            </w:r>
            <w:r w:rsidR="00666F12">
              <w:rPr>
                <w:noProof/>
                <w:webHidden/>
              </w:rPr>
              <w:instrText xml:space="preserve"> PAGEREF _Toc104155786 \h </w:instrText>
            </w:r>
            <w:r w:rsidR="00666F12">
              <w:rPr>
                <w:noProof/>
                <w:webHidden/>
              </w:rPr>
            </w:r>
            <w:r w:rsidR="00666F12">
              <w:rPr>
                <w:noProof/>
                <w:webHidden/>
              </w:rPr>
              <w:fldChar w:fldCharType="separate"/>
            </w:r>
            <w:r w:rsidR="00666F12">
              <w:rPr>
                <w:noProof/>
                <w:webHidden/>
              </w:rPr>
              <w:t>2</w:t>
            </w:r>
            <w:r w:rsidR="00666F12">
              <w:rPr>
                <w:noProof/>
                <w:webHidden/>
              </w:rPr>
              <w:fldChar w:fldCharType="end"/>
            </w:r>
          </w:hyperlink>
        </w:p>
        <w:p w14:paraId="0E5E2B3F" w14:textId="1D50B3ED" w:rsidR="00666F12" w:rsidRDefault="004824B9">
          <w:pPr>
            <w:pStyle w:val="TOC1"/>
            <w:rPr>
              <w:rFonts w:asciiTheme="minorHAnsi" w:eastAsiaTheme="minorEastAsia" w:hAnsiTheme="minorHAnsi" w:cstheme="minorBidi"/>
              <w:b w:val="0"/>
              <w:bCs w:val="0"/>
              <w:i w:val="0"/>
              <w:iCs w:val="0"/>
              <w:noProof/>
              <w:sz w:val="24"/>
              <w:lang w:val="en-GR" w:eastAsia="en-GB"/>
            </w:rPr>
          </w:pPr>
          <w:hyperlink w:anchor="_Toc104155787" w:history="1">
            <w:r w:rsidR="00666F12" w:rsidRPr="00A45ECE">
              <w:rPr>
                <w:rStyle w:val="Hyperlink"/>
                <w:noProof/>
              </w:rPr>
              <w:t>4. Implementation</w:t>
            </w:r>
            <w:r w:rsidR="00666F12">
              <w:rPr>
                <w:noProof/>
                <w:webHidden/>
              </w:rPr>
              <w:tab/>
            </w:r>
            <w:r w:rsidR="00666F12">
              <w:rPr>
                <w:noProof/>
                <w:webHidden/>
              </w:rPr>
              <w:fldChar w:fldCharType="begin"/>
            </w:r>
            <w:r w:rsidR="00666F12">
              <w:rPr>
                <w:noProof/>
                <w:webHidden/>
              </w:rPr>
              <w:instrText xml:space="preserve"> PAGEREF _Toc104155787 \h </w:instrText>
            </w:r>
            <w:r w:rsidR="00666F12">
              <w:rPr>
                <w:noProof/>
                <w:webHidden/>
              </w:rPr>
            </w:r>
            <w:r w:rsidR="00666F12">
              <w:rPr>
                <w:noProof/>
                <w:webHidden/>
              </w:rPr>
              <w:fldChar w:fldCharType="separate"/>
            </w:r>
            <w:r w:rsidR="00666F12">
              <w:rPr>
                <w:noProof/>
                <w:webHidden/>
              </w:rPr>
              <w:t>3</w:t>
            </w:r>
            <w:r w:rsidR="00666F12">
              <w:rPr>
                <w:noProof/>
                <w:webHidden/>
              </w:rPr>
              <w:fldChar w:fldCharType="end"/>
            </w:r>
          </w:hyperlink>
        </w:p>
        <w:p w14:paraId="4DADD1F9" w14:textId="1EF40458" w:rsidR="00666F12" w:rsidRDefault="004824B9">
          <w:pPr>
            <w:pStyle w:val="TOC2"/>
            <w:tabs>
              <w:tab w:val="right" w:leader="dot" w:pos="8493"/>
            </w:tabs>
            <w:rPr>
              <w:rFonts w:asciiTheme="minorHAnsi" w:eastAsiaTheme="minorEastAsia" w:hAnsiTheme="minorHAnsi" w:cstheme="minorBidi"/>
              <w:bCs w:val="0"/>
              <w:noProof/>
              <w:sz w:val="24"/>
              <w:szCs w:val="24"/>
              <w:lang w:val="en-GR" w:eastAsia="en-GB"/>
            </w:rPr>
          </w:pPr>
          <w:hyperlink w:anchor="_Toc104155788" w:history="1">
            <w:r w:rsidR="00666F12" w:rsidRPr="00A45ECE">
              <w:rPr>
                <w:rStyle w:val="Hyperlink"/>
                <w:noProof/>
              </w:rPr>
              <w:t>4.1 Sequential Analysis of Developed Classes</w:t>
            </w:r>
            <w:r w:rsidR="00666F12">
              <w:rPr>
                <w:noProof/>
                <w:webHidden/>
              </w:rPr>
              <w:tab/>
            </w:r>
            <w:r w:rsidR="00666F12">
              <w:rPr>
                <w:noProof/>
                <w:webHidden/>
              </w:rPr>
              <w:fldChar w:fldCharType="begin"/>
            </w:r>
            <w:r w:rsidR="00666F12">
              <w:rPr>
                <w:noProof/>
                <w:webHidden/>
              </w:rPr>
              <w:instrText xml:space="preserve"> PAGEREF _Toc104155788 \h </w:instrText>
            </w:r>
            <w:r w:rsidR="00666F12">
              <w:rPr>
                <w:noProof/>
                <w:webHidden/>
              </w:rPr>
            </w:r>
            <w:r w:rsidR="00666F12">
              <w:rPr>
                <w:noProof/>
                <w:webHidden/>
              </w:rPr>
              <w:fldChar w:fldCharType="separate"/>
            </w:r>
            <w:r w:rsidR="00666F12">
              <w:rPr>
                <w:noProof/>
                <w:webHidden/>
              </w:rPr>
              <w:t>3</w:t>
            </w:r>
            <w:r w:rsidR="00666F12">
              <w:rPr>
                <w:noProof/>
                <w:webHidden/>
              </w:rPr>
              <w:fldChar w:fldCharType="end"/>
            </w:r>
          </w:hyperlink>
        </w:p>
        <w:p w14:paraId="205D1F3E" w14:textId="57EEBAE1" w:rsidR="00666F12" w:rsidRDefault="004824B9">
          <w:pPr>
            <w:pStyle w:val="TOC2"/>
            <w:tabs>
              <w:tab w:val="right" w:leader="dot" w:pos="8493"/>
            </w:tabs>
            <w:rPr>
              <w:rFonts w:asciiTheme="minorHAnsi" w:eastAsiaTheme="minorEastAsia" w:hAnsiTheme="minorHAnsi" w:cstheme="minorBidi"/>
              <w:bCs w:val="0"/>
              <w:noProof/>
              <w:sz w:val="24"/>
              <w:szCs w:val="24"/>
              <w:lang w:val="en-GR" w:eastAsia="en-GB"/>
            </w:rPr>
          </w:pPr>
          <w:hyperlink w:anchor="_Toc104155789" w:history="1">
            <w:r w:rsidR="00666F12" w:rsidRPr="00A45ECE">
              <w:rPr>
                <w:rStyle w:val="Hyperlink"/>
                <w:noProof/>
              </w:rPr>
              <w:t>4.2 Commitment to Richardson’s Maturity Model</w:t>
            </w:r>
            <w:r w:rsidR="00666F12">
              <w:rPr>
                <w:noProof/>
                <w:webHidden/>
              </w:rPr>
              <w:tab/>
            </w:r>
            <w:r w:rsidR="00666F12">
              <w:rPr>
                <w:noProof/>
                <w:webHidden/>
              </w:rPr>
              <w:fldChar w:fldCharType="begin"/>
            </w:r>
            <w:r w:rsidR="00666F12">
              <w:rPr>
                <w:noProof/>
                <w:webHidden/>
              </w:rPr>
              <w:instrText xml:space="preserve"> PAGEREF _Toc104155789 \h </w:instrText>
            </w:r>
            <w:r w:rsidR="00666F12">
              <w:rPr>
                <w:noProof/>
                <w:webHidden/>
              </w:rPr>
            </w:r>
            <w:r w:rsidR="00666F12">
              <w:rPr>
                <w:noProof/>
                <w:webHidden/>
              </w:rPr>
              <w:fldChar w:fldCharType="separate"/>
            </w:r>
            <w:r w:rsidR="00666F12">
              <w:rPr>
                <w:noProof/>
                <w:webHidden/>
              </w:rPr>
              <w:t>7</w:t>
            </w:r>
            <w:r w:rsidR="00666F12">
              <w:rPr>
                <w:noProof/>
                <w:webHidden/>
              </w:rPr>
              <w:fldChar w:fldCharType="end"/>
            </w:r>
          </w:hyperlink>
        </w:p>
        <w:p w14:paraId="2F844293" w14:textId="63558A38" w:rsidR="00666F12" w:rsidRDefault="004824B9">
          <w:pPr>
            <w:pStyle w:val="TOC1"/>
            <w:rPr>
              <w:rFonts w:asciiTheme="minorHAnsi" w:eastAsiaTheme="minorEastAsia" w:hAnsiTheme="minorHAnsi" w:cstheme="minorBidi"/>
              <w:b w:val="0"/>
              <w:bCs w:val="0"/>
              <w:i w:val="0"/>
              <w:iCs w:val="0"/>
              <w:noProof/>
              <w:sz w:val="24"/>
              <w:lang w:val="en-GR" w:eastAsia="en-GB"/>
            </w:rPr>
          </w:pPr>
          <w:hyperlink w:anchor="_Toc104155790" w:history="1">
            <w:r w:rsidR="00666F12" w:rsidRPr="00A45ECE">
              <w:rPr>
                <w:rStyle w:val="Hyperlink"/>
                <w:noProof/>
              </w:rPr>
              <w:t>5. Testing</w:t>
            </w:r>
            <w:r w:rsidR="00666F12">
              <w:rPr>
                <w:noProof/>
                <w:webHidden/>
              </w:rPr>
              <w:tab/>
            </w:r>
            <w:r w:rsidR="00666F12">
              <w:rPr>
                <w:noProof/>
                <w:webHidden/>
              </w:rPr>
              <w:fldChar w:fldCharType="begin"/>
            </w:r>
            <w:r w:rsidR="00666F12">
              <w:rPr>
                <w:noProof/>
                <w:webHidden/>
              </w:rPr>
              <w:instrText xml:space="preserve"> PAGEREF _Toc104155790 \h </w:instrText>
            </w:r>
            <w:r w:rsidR="00666F12">
              <w:rPr>
                <w:noProof/>
                <w:webHidden/>
              </w:rPr>
            </w:r>
            <w:r w:rsidR="00666F12">
              <w:rPr>
                <w:noProof/>
                <w:webHidden/>
              </w:rPr>
              <w:fldChar w:fldCharType="separate"/>
            </w:r>
            <w:r w:rsidR="00666F12">
              <w:rPr>
                <w:noProof/>
                <w:webHidden/>
              </w:rPr>
              <w:t>7</w:t>
            </w:r>
            <w:r w:rsidR="00666F12">
              <w:rPr>
                <w:noProof/>
                <w:webHidden/>
              </w:rPr>
              <w:fldChar w:fldCharType="end"/>
            </w:r>
          </w:hyperlink>
        </w:p>
        <w:p w14:paraId="7FFACBF4" w14:textId="50946213" w:rsidR="00666F12" w:rsidRDefault="004824B9">
          <w:pPr>
            <w:pStyle w:val="TOC1"/>
            <w:rPr>
              <w:rFonts w:asciiTheme="minorHAnsi" w:eastAsiaTheme="minorEastAsia" w:hAnsiTheme="minorHAnsi" w:cstheme="minorBidi"/>
              <w:b w:val="0"/>
              <w:bCs w:val="0"/>
              <w:i w:val="0"/>
              <w:iCs w:val="0"/>
              <w:noProof/>
              <w:sz w:val="24"/>
              <w:lang w:val="en-GR" w:eastAsia="en-GB"/>
            </w:rPr>
          </w:pPr>
          <w:hyperlink w:anchor="_Toc104155791" w:history="1">
            <w:r w:rsidR="00666F12" w:rsidRPr="00A45ECE">
              <w:rPr>
                <w:rStyle w:val="Hyperlink"/>
                <w:noProof/>
              </w:rPr>
              <w:t>6. Evaluation</w:t>
            </w:r>
            <w:r w:rsidR="00666F12">
              <w:rPr>
                <w:noProof/>
                <w:webHidden/>
              </w:rPr>
              <w:tab/>
            </w:r>
            <w:r w:rsidR="00666F12">
              <w:rPr>
                <w:noProof/>
                <w:webHidden/>
              </w:rPr>
              <w:fldChar w:fldCharType="begin"/>
            </w:r>
            <w:r w:rsidR="00666F12">
              <w:rPr>
                <w:noProof/>
                <w:webHidden/>
              </w:rPr>
              <w:instrText xml:space="preserve"> PAGEREF _Toc104155791 \h </w:instrText>
            </w:r>
            <w:r w:rsidR="00666F12">
              <w:rPr>
                <w:noProof/>
                <w:webHidden/>
              </w:rPr>
            </w:r>
            <w:r w:rsidR="00666F12">
              <w:rPr>
                <w:noProof/>
                <w:webHidden/>
              </w:rPr>
              <w:fldChar w:fldCharType="separate"/>
            </w:r>
            <w:r w:rsidR="00666F12">
              <w:rPr>
                <w:noProof/>
                <w:webHidden/>
              </w:rPr>
              <w:t>11</w:t>
            </w:r>
            <w:r w:rsidR="00666F12">
              <w:rPr>
                <w:noProof/>
                <w:webHidden/>
              </w:rPr>
              <w:fldChar w:fldCharType="end"/>
            </w:r>
          </w:hyperlink>
        </w:p>
        <w:p w14:paraId="536F4594" w14:textId="147FC4F3" w:rsidR="00666F12" w:rsidRDefault="004824B9">
          <w:pPr>
            <w:pStyle w:val="TOC1"/>
            <w:rPr>
              <w:rFonts w:asciiTheme="minorHAnsi" w:eastAsiaTheme="minorEastAsia" w:hAnsiTheme="minorHAnsi" w:cstheme="minorBidi"/>
              <w:b w:val="0"/>
              <w:bCs w:val="0"/>
              <w:i w:val="0"/>
              <w:iCs w:val="0"/>
              <w:noProof/>
              <w:sz w:val="24"/>
              <w:lang w:val="en-GR" w:eastAsia="en-GB"/>
            </w:rPr>
          </w:pPr>
          <w:hyperlink w:anchor="_Toc104155792" w:history="1">
            <w:r w:rsidR="00666F12" w:rsidRPr="00A45ECE">
              <w:rPr>
                <w:rStyle w:val="Hyperlink"/>
                <w:noProof/>
              </w:rPr>
              <w:t>7. Conclusion</w:t>
            </w:r>
            <w:r w:rsidR="00666F12">
              <w:rPr>
                <w:noProof/>
                <w:webHidden/>
              </w:rPr>
              <w:tab/>
            </w:r>
            <w:r w:rsidR="00666F12">
              <w:rPr>
                <w:noProof/>
                <w:webHidden/>
              </w:rPr>
              <w:fldChar w:fldCharType="begin"/>
            </w:r>
            <w:r w:rsidR="00666F12">
              <w:rPr>
                <w:noProof/>
                <w:webHidden/>
              </w:rPr>
              <w:instrText xml:space="preserve"> PAGEREF _Toc104155792 \h </w:instrText>
            </w:r>
            <w:r w:rsidR="00666F12">
              <w:rPr>
                <w:noProof/>
                <w:webHidden/>
              </w:rPr>
            </w:r>
            <w:r w:rsidR="00666F12">
              <w:rPr>
                <w:noProof/>
                <w:webHidden/>
              </w:rPr>
              <w:fldChar w:fldCharType="separate"/>
            </w:r>
            <w:r w:rsidR="00666F12">
              <w:rPr>
                <w:noProof/>
                <w:webHidden/>
              </w:rPr>
              <w:t>11</w:t>
            </w:r>
            <w:r w:rsidR="00666F12">
              <w:rPr>
                <w:noProof/>
                <w:webHidden/>
              </w:rPr>
              <w:fldChar w:fldCharType="end"/>
            </w:r>
          </w:hyperlink>
        </w:p>
        <w:p w14:paraId="0C59F44F" w14:textId="6ECD1501" w:rsidR="00C73F06" w:rsidRDefault="001551F1" w:rsidP="00F47091">
          <w:pPr>
            <w:pStyle w:val="TOC6"/>
            <w:rPr>
              <w:noProof/>
            </w:rPr>
          </w:pPr>
          <w:r>
            <w:rPr>
              <w:rFonts w:ascii="Times New Roman" w:hAnsi="Times New Roman"/>
              <w:sz w:val="24"/>
              <w:szCs w:val="24"/>
            </w:rPr>
            <w:fldChar w:fldCharType="end"/>
          </w:r>
        </w:p>
      </w:sdtContent>
    </w:sdt>
    <w:p w14:paraId="13010A2A" w14:textId="77777777" w:rsidR="000347A8" w:rsidRPr="000347A8" w:rsidRDefault="000347A8" w:rsidP="000347A8"/>
    <w:p w14:paraId="12D1409B" w14:textId="77777777" w:rsidR="000347A8" w:rsidRDefault="000347A8" w:rsidP="00DC0BB8">
      <w:pPr>
        <w:pStyle w:val="Heading1"/>
        <w:rPr>
          <w:lang w:val="en-US"/>
        </w:rPr>
        <w:sectPr w:rsidR="000347A8" w:rsidSect="007F3F1A">
          <w:footerReference w:type="default" r:id="rId12"/>
          <w:pgSz w:w="11906" w:h="16838"/>
          <w:pgMar w:top="1701" w:right="1418" w:bottom="1701" w:left="1985" w:header="1134" w:footer="1134" w:gutter="0"/>
          <w:pgNumType w:fmt="upperRoman" w:start="1"/>
          <w:cols w:space="708"/>
          <w:docGrid w:linePitch="360"/>
        </w:sectPr>
      </w:pPr>
      <w:bookmarkStart w:id="3" w:name="_Ref70188458"/>
    </w:p>
    <w:p w14:paraId="7999BD61" w14:textId="244FF091" w:rsidR="00F85583" w:rsidRPr="009F5027" w:rsidRDefault="00F85583">
      <w:pPr>
        <w:pStyle w:val="TableofFigures"/>
        <w:tabs>
          <w:tab w:val="right" w:leader="dot" w:pos="8493"/>
        </w:tabs>
        <w:rPr>
          <w:b/>
          <w:bCs/>
          <w:sz w:val="28"/>
          <w:szCs w:val="28"/>
          <w:lang w:val="en-US"/>
        </w:rPr>
      </w:pPr>
      <w:r w:rsidRPr="009F5027">
        <w:rPr>
          <w:b/>
          <w:bCs/>
          <w:sz w:val="28"/>
          <w:szCs w:val="28"/>
          <w:lang w:val="en-US"/>
        </w:rPr>
        <w:lastRenderedPageBreak/>
        <w:t>Table of Figures</w:t>
      </w:r>
    </w:p>
    <w:p w14:paraId="29CCA472" w14:textId="77777777" w:rsidR="001551F1" w:rsidRPr="001551F1" w:rsidRDefault="001551F1" w:rsidP="001551F1">
      <w:pPr>
        <w:rPr>
          <w:lang w:val="en-US"/>
        </w:rPr>
      </w:pPr>
    </w:p>
    <w:p w14:paraId="1C34A3E7" w14:textId="689289EB" w:rsidR="00666F12" w:rsidRDefault="00BE5474">
      <w:pPr>
        <w:pStyle w:val="TableofFigures"/>
        <w:tabs>
          <w:tab w:val="right" w:leader="dot" w:pos="8493"/>
        </w:tabs>
        <w:rPr>
          <w:rFonts w:asciiTheme="minorHAnsi" w:eastAsiaTheme="minorEastAsia" w:hAnsiTheme="minorHAnsi" w:cstheme="minorBidi"/>
          <w:noProof/>
          <w:lang w:val="en-GR" w:eastAsia="en-GB"/>
        </w:rPr>
      </w:pPr>
      <w:r>
        <w:rPr>
          <w:lang w:val="en-US"/>
        </w:rPr>
        <w:fldChar w:fldCharType="begin"/>
      </w:r>
      <w:r>
        <w:rPr>
          <w:lang w:val="en-US"/>
        </w:rPr>
        <w:instrText xml:space="preserve"> TOC \h \z \c "Figure" </w:instrText>
      </w:r>
      <w:r>
        <w:rPr>
          <w:lang w:val="en-US"/>
        </w:rPr>
        <w:fldChar w:fldCharType="separate"/>
      </w:r>
      <w:hyperlink r:id="rId13" w:anchor="_Toc104155793" w:history="1">
        <w:r w:rsidR="00666F12" w:rsidRPr="00837167">
          <w:rPr>
            <w:rStyle w:val="Hyperlink"/>
            <w:noProof/>
          </w:rPr>
          <w:t>Figure 3.1 Architectural Design Diagram</w:t>
        </w:r>
        <w:r w:rsidR="00666F12">
          <w:rPr>
            <w:noProof/>
            <w:webHidden/>
          </w:rPr>
          <w:tab/>
        </w:r>
        <w:r w:rsidR="00666F12">
          <w:rPr>
            <w:noProof/>
            <w:webHidden/>
          </w:rPr>
          <w:fldChar w:fldCharType="begin"/>
        </w:r>
        <w:r w:rsidR="00666F12">
          <w:rPr>
            <w:noProof/>
            <w:webHidden/>
          </w:rPr>
          <w:instrText xml:space="preserve"> PAGEREF _Toc104155793 \h </w:instrText>
        </w:r>
        <w:r w:rsidR="00666F12">
          <w:rPr>
            <w:noProof/>
            <w:webHidden/>
          </w:rPr>
        </w:r>
        <w:r w:rsidR="00666F12">
          <w:rPr>
            <w:noProof/>
            <w:webHidden/>
          </w:rPr>
          <w:fldChar w:fldCharType="separate"/>
        </w:r>
        <w:r w:rsidR="00666F12">
          <w:rPr>
            <w:noProof/>
            <w:webHidden/>
          </w:rPr>
          <w:t>2</w:t>
        </w:r>
        <w:r w:rsidR="00666F12">
          <w:rPr>
            <w:noProof/>
            <w:webHidden/>
          </w:rPr>
          <w:fldChar w:fldCharType="end"/>
        </w:r>
      </w:hyperlink>
    </w:p>
    <w:p w14:paraId="2A809E59" w14:textId="3AAE9AC2"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14" w:anchor="_Toc104155794" w:history="1">
        <w:r w:rsidR="00666F12" w:rsidRPr="00837167">
          <w:rPr>
            <w:rStyle w:val="Hyperlink"/>
            <w:noProof/>
          </w:rPr>
          <w:t>Figure 3.2 High-Level Design Diagram</w:t>
        </w:r>
        <w:r w:rsidR="00666F12">
          <w:rPr>
            <w:noProof/>
            <w:webHidden/>
          </w:rPr>
          <w:tab/>
        </w:r>
        <w:r w:rsidR="00666F12">
          <w:rPr>
            <w:noProof/>
            <w:webHidden/>
          </w:rPr>
          <w:fldChar w:fldCharType="begin"/>
        </w:r>
        <w:r w:rsidR="00666F12">
          <w:rPr>
            <w:noProof/>
            <w:webHidden/>
          </w:rPr>
          <w:instrText xml:space="preserve"> PAGEREF _Toc104155794 \h </w:instrText>
        </w:r>
        <w:r w:rsidR="00666F12">
          <w:rPr>
            <w:noProof/>
            <w:webHidden/>
          </w:rPr>
        </w:r>
        <w:r w:rsidR="00666F12">
          <w:rPr>
            <w:noProof/>
            <w:webHidden/>
          </w:rPr>
          <w:fldChar w:fldCharType="separate"/>
        </w:r>
        <w:r w:rsidR="00666F12">
          <w:rPr>
            <w:noProof/>
            <w:webHidden/>
          </w:rPr>
          <w:t>3</w:t>
        </w:r>
        <w:r w:rsidR="00666F12">
          <w:rPr>
            <w:noProof/>
            <w:webHidden/>
          </w:rPr>
          <w:fldChar w:fldCharType="end"/>
        </w:r>
      </w:hyperlink>
    </w:p>
    <w:p w14:paraId="23479679" w14:textId="65F22FBF"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15" w:anchor="_Toc104155795" w:history="1">
        <w:r w:rsidR="00666F12" w:rsidRPr="00837167">
          <w:rPr>
            <w:rStyle w:val="Hyperlink"/>
            <w:noProof/>
          </w:rPr>
          <w:t>Figure 4.1 Home Controller Code</w:t>
        </w:r>
        <w:r w:rsidR="00666F12">
          <w:rPr>
            <w:noProof/>
            <w:webHidden/>
          </w:rPr>
          <w:tab/>
        </w:r>
        <w:r w:rsidR="00666F12">
          <w:rPr>
            <w:noProof/>
            <w:webHidden/>
          </w:rPr>
          <w:fldChar w:fldCharType="begin"/>
        </w:r>
        <w:r w:rsidR="00666F12">
          <w:rPr>
            <w:noProof/>
            <w:webHidden/>
          </w:rPr>
          <w:instrText xml:space="preserve"> PAGEREF _Toc104155795 \h </w:instrText>
        </w:r>
        <w:r w:rsidR="00666F12">
          <w:rPr>
            <w:noProof/>
            <w:webHidden/>
          </w:rPr>
        </w:r>
        <w:r w:rsidR="00666F12">
          <w:rPr>
            <w:noProof/>
            <w:webHidden/>
          </w:rPr>
          <w:fldChar w:fldCharType="separate"/>
        </w:r>
        <w:r w:rsidR="00666F12">
          <w:rPr>
            <w:noProof/>
            <w:webHidden/>
          </w:rPr>
          <w:t>3</w:t>
        </w:r>
        <w:r w:rsidR="00666F12">
          <w:rPr>
            <w:noProof/>
            <w:webHidden/>
          </w:rPr>
          <w:fldChar w:fldCharType="end"/>
        </w:r>
      </w:hyperlink>
    </w:p>
    <w:p w14:paraId="0C646724" w14:textId="34CE3977"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16" w:anchor="_Toc104155796" w:history="1">
        <w:r w:rsidR="00666F12" w:rsidRPr="00837167">
          <w:rPr>
            <w:rStyle w:val="Hyperlink"/>
            <w:noProof/>
          </w:rPr>
          <w:t>Figure 4.2 User Controller Code</w:t>
        </w:r>
        <w:r w:rsidR="00666F12">
          <w:rPr>
            <w:noProof/>
            <w:webHidden/>
          </w:rPr>
          <w:tab/>
        </w:r>
        <w:r w:rsidR="00666F12">
          <w:rPr>
            <w:noProof/>
            <w:webHidden/>
          </w:rPr>
          <w:fldChar w:fldCharType="begin"/>
        </w:r>
        <w:r w:rsidR="00666F12">
          <w:rPr>
            <w:noProof/>
            <w:webHidden/>
          </w:rPr>
          <w:instrText xml:space="preserve"> PAGEREF _Toc104155796 \h </w:instrText>
        </w:r>
        <w:r w:rsidR="00666F12">
          <w:rPr>
            <w:noProof/>
            <w:webHidden/>
          </w:rPr>
        </w:r>
        <w:r w:rsidR="00666F12">
          <w:rPr>
            <w:noProof/>
            <w:webHidden/>
          </w:rPr>
          <w:fldChar w:fldCharType="separate"/>
        </w:r>
        <w:r w:rsidR="00666F12">
          <w:rPr>
            <w:noProof/>
            <w:webHidden/>
          </w:rPr>
          <w:t>4</w:t>
        </w:r>
        <w:r w:rsidR="00666F12">
          <w:rPr>
            <w:noProof/>
            <w:webHidden/>
          </w:rPr>
          <w:fldChar w:fldCharType="end"/>
        </w:r>
      </w:hyperlink>
    </w:p>
    <w:p w14:paraId="02D598FD" w14:textId="31F41A95"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17" w:anchor="_Toc104155797" w:history="1">
        <w:r w:rsidR="00666F12" w:rsidRPr="00837167">
          <w:rPr>
            <w:rStyle w:val="Hyperlink"/>
            <w:noProof/>
          </w:rPr>
          <w:t>Figure 4.3 Exception Response Builder Code</w:t>
        </w:r>
        <w:r w:rsidR="00666F12">
          <w:rPr>
            <w:noProof/>
            <w:webHidden/>
          </w:rPr>
          <w:tab/>
        </w:r>
        <w:r w:rsidR="00666F12">
          <w:rPr>
            <w:noProof/>
            <w:webHidden/>
          </w:rPr>
          <w:fldChar w:fldCharType="begin"/>
        </w:r>
        <w:r w:rsidR="00666F12">
          <w:rPr>
            <w:noProof/>
            <w:webHidden/>
          </w:rPr>
          <w:instrText xml:space="preserve"> PAGEREF _Toc104155797 \h </w:instrText>
        </w:r>
        <w:r w:rsidR="00666F12">
          <w:rPr>
            <w:noProof/>
            <w:webHidden/>
          </w:rPr>
        </w:r>
        <w:r w:rsidR="00666F12">
          <w:rPr>
            <w:noProof/>
            <w:webHidden/>
          </w:rPr>
          <w:fldChar w:fldCharType="separate"/>
        </w:r>
        <w:r w:rsidR="00666F12">
          <w:rPr>
            <w:noProof/>
            <w:webHidden/>
          </w:rPr>
          <w:t>4</w:t>
        </w:r>
        <w:r w:rsidR="00666F12">
          <w:rPr>
            <w:noProof/>
            <w:webHidden/>
          </w:rPr>
          <w:fldChar w:fldCharType="end"/>
        </w:r>
      </w:hyperlink>
    </w:p>
    <w:p w14:paraId="575ACB45" w14:textId="1823E738"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18" w:anchor="_Toc104155798" w:history="1">
        <w:r w:rsidR="00666F12" w:rsidRPr="00837167">
          <w:rPr>
            <w:rStyle w:val="Hyperlink"/>
            <w:noProof/>
          </w:rPr>
          <w:t>Figure 4.4 User Responder Service Code</w:t>
        </w:r>
        <w:r w:rsidR="00666F12">
          <w:rPr>
            <w:noProof/>
            <w:webHidden/>
          </w:rPr>
          <w:tab/>
        </w:r>
        <w:r w:rsidR="00666F12">
          <w:rPr>
            <w:noProof/>
            <w:webHidden/>
          </w:rPr>
          <w:fldChar w:fldCharType="begin"/>
        </w:r>
        <w:r w:rsidR="00666F12">
          <w:rPr>
            <w:noProof/>
            <w:webHidden/>
          </w:rPr>
          <w:instrText xml:space="preserve"> PAGEREF _Toc104155798 \h </w:instrText>
        </w:r>
        <w:r w:rsidR="00666F12">
          <w:rPr>
            <w:noProof/>
            <w:webHidden/>
          </w:rPr>
        </w:r>
        <w:r w:rsidR="00666F12">
          <w:rPr>
            <w:noProof/>
            <w:webHidden/>
          </w:rPr>
          <w:fldChar w:fldCharType="separate"/>
        </w:r>
        <w:r w:rsidR="00666F12">
          <w:rPr>
            <w:noProof/>
            <w:webHidden/>
          </w:rPr>
          <w:t>5</w:t>
        </w:r>
        <w:r w:rsidR="00666F12">
          <w:rPr>
            <w:noProof/>
            <w:webHidden/>
          </w:rPr>
          <w:fldChar w:fldCharType="end"/>
        </w:r>
      </w:hyperlink>
    </w:p>
    <w:p w14:paraId="5134FA19" w14:textId="5C02CA5C"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19" w:anchor="_Toc104155799" w:history="1">
        <w:r w:rsidR="00666F12" w:rsidRPr="00837167">
          <w:rPr>
            <w:rStyle w:val="Hyperlink"/>
            <w:noProof/>
          </w:rPr>
          <w:t>Figure 4.5 Text to PDF Controller Code</w:t>
        </w:r>
        <w:r w:rsidR="00666F12">
          <w:rPr>
            <w:noProof/>
            <w:webHidden/>
          </w:rPr>
          <w:tab/>
        </w:r>
        <w:r w:rsidR="00666F12">
          <w:rPr>
            <w:noProof/>
            <w:webHidden/>
          </w:rPr>
          <w:fldChar w:fldCharType="begin"/>
        </w:r>
        <w:r w:rsidR="00666F12">
          <w:rPr>
            <w:noProof/>
            <w:webHidden/>
          </w:rPr>
          <w:instrText xml:space="preserve"> PAGEREF _Toc104155799 \h </w:instrText>
        </w:r>
        <w:r w:rsidR="00666F12">
          <w:rPr>
            <w:noProof/>
            <w:webHidden/>
          </w:rPr>
        </w:r>
        <w:r w:rsidR="00666F12">
          <w:rPr>
            <w:noProof/>
            <w:webHidden/>
          </w:rPr>
          <w:fldChar w:fldCharType="separate"/>
        </w:r>
        <w:r w:rsidR="00666F12">
          <w:rPr>
            <w:noProof/>
            <w:webHidden/>
          </w:rPr>
          <w:t>6</w:t>
        </w:r>
        <w:r w:rsidR="00666F12">
          <w:rPr>
            <w:noProof/>
            <w:webHidden/>
          </w:rPr>
          <w:fldChar w:fldCharType="end"/>
        </w:r>
      </w:hyperlink>
    </w:p>
    <w:p w14:paraId="786B6E5D" w14:textId="5EA133A1"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0" w:anchor="_Toc104155800" w:history="1">
        <w:r w:rsidR="00666F12" w:rsidRPr="00837167">
          <w:rPr>
            <w:rStyle w:val="Hyperlink"/>
            <w:noProof/>
          </w:rPr>
          <w:t>Figure 4.6 Text to PDF Conversion Code</w:t>
        </w:r>
        <w:r w:rsidR="00666F12">
          <w:rPr>
            <w:noProof/>
            <w:webHidden/>
          </w:rPr>
          <w:tab/>
        </w:r>
        <w:r w:rsidR="00666F12">
          <w:rPr>
            <w:noProof/>
            <w:webHidden/>
          </w:rPr>
          <w:fldChar w:fldCharType="begin"/>
        </w:r>
        <w:r w:rsidR="00666F12">
          <w:rPr>
            <w:noProof/>
            <w:webHidden/>
          </w:rPr>
          <w:instrText xml:space="preserve"> PAGEREF _Toc104155800 \h </w:instrText>
        </w:r>
        <w:r w:rsidR="00666F12">
          <w:rPr>
            <w:noProof/>
            <w:webHidden/>
          </w:rPr>
        </w:r>
        <w:r w:rsidR="00666F12">
          <w:rPr>
            <w:noProof/>
            <w:webHidden/>
          </w:rPr>
          <w:fldChar w:fldCharType="separate"/>
        </w:r>
        <w:r w:rsidR="00666F12">
          <w:rPr>
            <w:noProof/>
            <w:webHidden/>
          </w:rPr>
          <w:t>6</w:t>
        </w:r>
        <w:r w:rsidR="00666F12">
          <w:rPr>
            <w:noProof/>
            <w:webHidden/>
          </w:rPr>
          <w:fldChar w:fldCharType="end"/>
        </w:r>
      </w:hyperlink>
    </w:p>
    <w:p w14:paraId="4C75EB75" w14:textId="3A54C235"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1" w:anchor="_Toc104155801" w:history="1">
        <w:r w:rsidR="00666F12" w:rsidRPr="00837167">
          <w:rPr>
            <w:rStyle w:val="Hyperlink"/>
            <w:noProof/>
          </w:rPr>
          <w:t>Figure 4.7 PDF Formatting Code</w:t>
        </w:r>
        <w:r w:rsidR="00666F12">
          <w:rPr>
            <w:noProof/>
            <w:webHidden/>
          </w:rPr>
          <w:tab/>
        </w:r>
        <w:r w:rsidR="00666F12">
          <w:rPr>
            <w:noProof/>
            <w:webHidden/>
          </w:rPr>
          <w:fldChar w:fldCharType="begin"/>
        </w:r>
        <w:r w:rsidR="00666F12">
          <w:rPr>
            <w:noProof/>
            <w:webHidden/>
          </w:rPr>
          <w:instrText xml:space="preserve"> PAGEREF _Toc104155801 \h </w:instrText>
        </w:r>
        <w:r w:rsidR="00666F12">
          <w:rPr>
            <w:noProof/>
            <w:webHidden/>
          </w:rPr>
        </w:r>
        <w:r w:rsidR="00666F12">
          <w:rPr>
            <w:noProof/>
            <w:webHidden/>
          </w:rPr>
          <w:fldChar w:fldCharType="separate"/>
        </w:r>
        <w:r w:rsidR="00666F12">
          <w:rPr>
            <w:noProof/>
            <w:webHidden/>
          </w:rPr>
          <w:t>7</w:t>
        </w:r>
        <w:r w:rsidR="00666F12">
          <w:rPr>
            <w:noProof/>
            <w:webHidden/>
          </w:rPr>
          <w:fldChar w:fldCharType="end"/>
        </w:r>
      </w:hyperlink>
    </w:p>
    <w:p w14:paraId="62D6C324" w14:textId="276B362B" w:rsidR="00666F12" w:rsidRDefault="004824B9">
      <w:pPr>
        <w:pStyle w:val="TableofFigures"/>
        <w:tabs>
          <w:tab w:val="right" w:leader="dot" w:pos="8493"/>
        </w:tabs>
        <w:rPr>
          <w:rFonts w:asciiTheme="minorHAnsi" w:eastAsiaTheme="minorEastAsia" w:hAnsiTheme="minorHAnsi" w:cstheme="minorBidi"/>
          <w:noProof/>
          <w:lang w:val="en-GR" w:eastAsia="en-GB"/>
        </w:rPr>
      </w:pPr>
      <w:hyperlink w:anchor="_Toc104155802" w:history="1">
        <w:r w:rsidR="00666F12" w:rsidRPr="00837167">
          <w:rPr>
            <w:rStyle w:val="Hyperlink"/>
            <w:noProof/>
          </w:rPr>
          <w:t>Figure 4.8 Excerpted from Martin Fowler's Article on Richardson's Maturity Levels [1]</w:t>
        </w:r>
        <w:r w:rsidR="00666F12">
          <w:rPr>
            <w:noProof/>
            <w:webHidden/>
          </w:rPr>
          <w:tab/>
        </w:r>
        <w:r w:rsidR="00666F12">
          <w:rPr>
            <w:noProof/>
            <w:webHidden/>
          </w:rPr>
          <w:fldChar w:fldCharType="begin"/>
        </w:r>
        <w:r w:rsidR="00666F12">
          <w:rPr>
            <w:noProof/>
            <w:webHidden/>
          </w:rPr>
          <w:instrText xml:space="preserve"> PAGEREF _Toc104155802 \h </w:instrText>
        </w:r>
        <w:r w:rsidR="00666F12">
          <w:rPr>
            <w:noProof/>
            <w:webHidden/>
          </w:rPr>
        </w:r>
        <w:r w:rsidR="00666F12">
          <w:rPr>
            <w:noProof/>
            <w:webHidden/>
          </w:rPr>
          <w:fldChar w:fldCharType="separate"/>
        </w:r>
        <w:r w:rsidR="00666F12">
          <w:rPr>
            <w:noProof/>
            <w:webHidden/>
          </w:rPr>
          <w:t>7</w:t>
        </w:r>
        <w:r w:rsidR="00666F12">
          <w:rPr>
            <w:noProof/>
            <w:webHidden/>
          </w:rPr>
          <w:fldChar w:fldCharType="end"/>
        </w:r>
      </w:hyperlink>
    </w:p>
    <w:p w14:paraId="64091B89" w14:textId="3FBC28B5" w:rsidR="00666F12" w:rsidRDefault="004824B9">
      <w:pPr>
        <w:pStyle w:val="TableofFigures"/>
        <w:tabs>
          <w:tab w:val="right" w:leader="dot" w:pos="8493"/>
        </w:tabs>
        <w:rPr>
          <w:rFonts w:asciiTheme="minorHAnsi" w:eastAsiaTheme="minorEastAsia" w:hAnsiTheme="minorHAnsi" w:cstheme="minorBidi"/>
          <w:noProof/>
          <w:lang w:val="en-GR" w:eastAsia="en-GB"/>
        </w:rPr>
      </w:pPr>
      <w:hyperlink w:anchor="_Toc104155803" w:history="1">
        <w:r w:rsidR="00666F12" w:rsidRPr="00837167">
          <w:rPr>
            <w:rStyle w:val="Hyperlink"/>
            <w:noProof/>
          </w:rPr>
          <w:t>Figure 5.1 Testing Coverage</w:t>
        </w:r>
        <w:r w:rsidR="00666F12">
          <w:rPr>
            <w:noProof/>
            <w:webHidden/>
          </w:rPr>
          <w:tab/>
        </w:r>
        <w:r w:rsidR="00666F12">
          <w:rPr>
            <w:noProof/>
            <w:webHidden/>
          </w:rPr>
          <w:fldChar w:fldCharType="begin"/>
        </w:r>
        <w:r w:rsidR="00666F12">
          <w:rPr>
            <w:noProof/>
            <w:webHidden/>
          </w:rPr>
          <w:instrText xml:space="preserve"> PAGEREF _Toc104155803 \h </w:instrText>
        </w:r>
        <w:r w:rsidR="00666F12">
          <w:rPr>
            <w:noProof/>
            <w:webHidden/>
          </w:rPr>
        </w:r>
        <w:r w:rsidR="00666F12">
          <w:rPr>
            <w:noProof/>
            <w:webHidden/>
          </w:rPr>
          <w:fldChar w:fldCharType="separate"/>
        </w:r>
        <w:r w:rsidR="00666F12">
          <w:rPr>
            <w:noProof/>
            <w:webHidden/>
          </w:rPr>
          <w:t>8</w:t>
        </w:r>
        <w:r w:rsidR="00666F12">
          <w:rPr>
            <w:noProof/>
            <w:webHidden/>
          </w:rPr>
          <w:fldChar w:fldCharType="end"/>
        </w:r>
      </w:hyperlink>
    </w:p>
    <w:p w14:paraId="4C724058" w14:textId="46FBEE0C"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2" w:anchor="_Toc104155804" w:history="1">
        <w:r w:rsidR="00666F12" w:rsidRPr="00837167">
          <w:rPr>
            <w:rStyle w:val="Hyperlink"/>
            <w:noProof/>
          </w:rPr>
          <w:t>Figure 5.2 Home Controller Test</w:t>
        </w:r>
        <w:r w:rsidR="00666F12">
          <w:rPr>
            <w:noProof/>
            <w:webHidden/>
          </w:rPr>
          <w:tab/>
        </w:r>
        <w:r w:rsidR="00666F12">
          <w:rPr>
            <w:noProof/>
            <w:webHidden/>
          </w:rPr>
          <w:fldChar w:fldCharType="begin"/>
        </w:r>
        <w:r w:rsidR="00666F12">
          <w:rPr>
            <w:noProof/>
            <w:webHidden/>
          </w:rPr>
          <w:instrText xml:space="preserve"> PAGEREF _Toc104155804 \h </w:instrText>
        </w:r>
        <w:r w:rsidR="00666F12">
          <w:rPr>
            <w:noProof/>
            <w:webHidden/>
          </w:rPr>
        </w:r>
        <w:r w:rsidR="00666F12">
          <w:rPr>
            <w:noProof/>
            <w:webHidden/>
          </w:rPr>
          <w:fldChar w:fldCharType="separate"/>
        </w:r>
        <w:r w:rsidR="00666F12">
          <w:rPr>
            <w:noProof/>
            <w:webHidden/>
          </w:rPr>
          <w:t>8</w:t>
        </w:r>
        <w:r w:rsidR="00666F12">
          <w:rPr>
            <w:noProof/>
            <w:webHidden/>
          </w:rPr>
          <w:fldChar w:fldCharType="end"/>
        </w:r>
      </w:hyperlink>
    </w:p>
    <w:p w14:paraId="561B472F" w14:textId="395AFDFA"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3" w:anchor="_Toc104155805" w:history="1">
        <w:r w:rsidR="00666F12" w:rsidRPr="00837167">
          <w:rPr>
            <w:rStyle w:val="Hyperlink"/>
            <w:noProof/>
          </w:rPr>
          <w:t>Figure 5.3 Exception Response Builder Test</w:t>
        </w:r>
        <w:r w:rsidR="00666F12">
          <w:rPr>
            <w:noProof/>
            <w:webHidden/>
          </w:rPr>
          <w:tab/>
        </w:r>
        <w:r w:rsidR="00666F12">
          <w:rPr>
            <w:noProof/>
            <w:webHidden/>
          </w:rPr>
          <w:fldChar w:fldCharType="begin"/>
        </w:r>
        <w:r w:rsidR="00666F12">
          <w:rPr>
            <w:noProof/>
            <w:webHidden/>
          </w:rPr>
          <w:instrText xml:space="preserve"> PAGEREF _Toc104155805 \h </w:instrText>
        </w:r>
        <w:r w:rsidR="00666F12">
          <w:rPr>
            <w:noProof/>
            <w:webHidden/>
          </w:rPr>
        </w:r>
        <w:r w:rsidR="00666F12">
          <w:rPr>
            <w:noProof/>
            <w:webHidden/>
          </w:rPr>
          <w:fldChar w:fldCharType="separate"/>
        </w:r>
        <w:r w:rsidR="00666F12">
          <w:rPr>
            <w:noProof/>
            <w:webHidden/>
          </w:rPr>
          <w:t>9</w:t>
        </w:r>
        <w:r w:rsidR="00666F12">
          <w:rPr>
            <w:noProof/>
            <w:webHidden/>
          </w:rPr>
          <w:fldChar w:fldCharType="end"/>
        </w:r>
      </w:hyperlink>
    </w:p>
    <w:p w14:paraId="6F86C065" w14:textId="58BB7960"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4" w:anchor="_Toc104155806" w:history="1">
        <w:r w:rsidR="00666F12" w:rsidRPr="00837167">
          <w:rPr>
            <w:rStyle w:val="Hyperlink"/>
            <w:noProof/>
          </w:rPr>
          <w:t>Figure 5.4 Eureka Server Test</w:t>
        </w:r>
        <w:r w:rsidR="00666F12">
          <w:rPr>
            <w:noProof/>
            <w:webHidden/>
          </w:rPr>
          <w:tab/>
        </w:r>
        <w:r w:rsidR="00666F12">
          <w:rPr>
            <w:noProof/>
            <w:webHidden/>
          </w:rPr>
          <w:fldChar w:fldCharType="begin"/>
        </w:r>
        <w:r w:rsidR="00666F12">
          <w:rPr>
            <w:noProof/>
            <w:webHidden/>
          </w:rPr>
          <w:instrText xml:space="preserve"> PAGEREF _Toc104155806 \h </w:instrText>
        </w:r>
        <w:r w:rsidR="00666F12">
          <w:rPr>
            <w:noProof/>
            <w:webHidden/>
          </w:rPr>
        </w:r>
        <w:r w:rsidR="00666F12">
          <w:rPr>
            <w:noProof/>
            <w:webHidden/>
          </w:rPr>
          <w:fldChar w:fldCharType="separate"/>
        </w:r>
        <w:r w:rsidR="00666F12">
          <w:rPr>
            <w:noProof/>
            <w:webHidden/>
          </w:rPr>
          <w:t>9</w:t>
        </w:r>
        <w:r w:rsidR="00666F12">
          <w:rPr>
            <w:noProof/>
            <w:webHidden/>
          </w:rPr>
          <w:fldChar w:fldCharType="end"/>
        </w:r>
      </w:hyperlink>
    </w:p>
    <w:p w14:paraId="1F8FD93B" w14:textId="1B61146F"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5" w:anchor="_Toc104155807" w:history="1">
        <w:r w:rsidR="00666F12" w:rsidRPr="00837167">
          <w:rPr>
            <w:rStyle w:val="Hyperlink"/>
            <w:noProof/>
          </w:rPr>
          <w:t>Figure 5.5 User Controller Test</w:t>
        </w:r>
        <w:r w:rsidR="00666F12">
          <w:rPr>
            <w:noProof/>
            <w:webHidden/>
          </w:rPr>
          <w:tab/>
        </w:r>
        <w:r w:rsidR="00666F12">
          <w:rPr>
            <w:noProof/>
            <w:webHidden/>
          </w:rPr>
          <w:fldChar w:fldCharType="begin"/>
        </w:r>
        <w:r w:rsidR="00666F12">
          <w:rPr>
            <w:noProof/>
            <w:webHidden/>
          </w:rPr>
          <w:instrText xml:space="preserve"> PAGEREF _Toc104155807 \h </w:instrText>
        </w:r>
        <w:r w:rsidR="00666F12">
          <w:rPr>
            <w:noProof/>
            <w:webHidden/>
          </w:rPr>
        </w:r>
        <w:r w:rsidR="00666F12">
          <w:rPr>
            <w:noProof/>
            <w:webHidden/>
          </w:rPr>
          <w:fldChar w:fldCharType="separate"/>
        </w:r>
        <w:r w:rsidR="00666F12">
          <w:rPr>
            <w:noProof/>
            <w:webHidden/>
          </w:rPr>
          <w:t>9</w:t>
        </w:r>
        <w:r w:rsidR="00666F12">
          <w:rPr>
            <w:noProof/>
            <w:webHidden/>
          </w:rPr>
          <w:fldChar w:fldCharType="end"/>
        </w:r>
      </w:hyperlink>
    </w:p>
    <w:p w14:paraId="6C8D6DB2" w14:textId="05A50A3D"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6" w:anchor="_Toc104155808" w:history="1">
        <w:r w:rsidR="00666F12" w:rsidRPr="00837167">
          <w:rPr>
            <w:rStyle w:val="Hyperlink"/>
            <w:noProof/>
          </w:rPr>
          <w:t>Figure 5.6 Web Server Test</w:t>
        </w:r>
        <w:r w:rsidR="00666F12">
          <w:rPr>
            <w:noProof/>
            <w:webHidden/>
          </w:rPr>
          <w:tab/>
        </w:r>
        <w:r w:rsidR="00666F12">
          <w:rPr>
            <w:noProof/>
            <w:webHidden/>
          </w:rPr>
          <w:fldChar w:fldCharType="begin"/>
        </w:r>
        <w:r w:rsidR="00666F12">
          <w:rPr>
            <w:noProof/>
            <w:webHidden/>
          </w:rPr>
          <w:instrText xml:space="preserve"> PAGEREF _Toc104155808 \h </w:instrText>
        </w:r>
        <w:r w:rsidR="00666F12">
          <w:rPr>
            <w:noProof/>
            <w:webHidden/>
          </w:rPr>
        </w:r>
        <w:r w:rsidR="00666F12">
          <w:rPr>
            <w:noProof/>
            <w:webHidden/>
          </w:rPr>
          <w:fldChar w:fldCharType="separate"/>
        </w:r>
        <w:r w:rsidR="00666F12">
          <w:rPr>
            <w:noProof/>
            <w:webHidden/>
          </w:rPr>
          <w:t>10</w:t>
        </w:r>
        <w:r w:rsidR="00666F12">
          <w:rPr>
            <w:noProof/>
            <w:webHidden/>
          </w:rPr>
          <w:fldChar w:fldCharType="end"/>
        </w:r>
      </w:hyperlink>
    </w:p>
    <w:p w14:paraId="08B62786" w14:textId="1808BFE4"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7" w:anchor="_Toc104155809" w:history="1">
        <w:r w:rsidR="00666F12" w:rsidRPr="00837167">
          <w:rPr>
            <w:rStyle w:val="Hyperlink"/>
            <w:noProof/>
          </w:rPr>
          <w:t>Figure 5.7 Text to PDF Controller Test</w:t>
        </w:r>
        <w:r w:rsidR="00666F12">
          <w:rPr>
            <w:noProof/>
            <w:webHidden/>
          </w:rPr>
          <w:tab/>
        </w:r>
        <w:r w:rsidR="00666F12">
          <w:rPr>
            <w:noProof/>
            <w:webHidden/>
          </w:rPr>
          <w:fldChar w:fldCharType="begin"/>
        </w:r>
        <w:r w:rsidR="00666F12">
          <w:rPr>
            <w:noProof/>
            <w:webHidden/>
          </w:rPr>
          <w:instrText xml:space="preserve"> PAGEREF _Toc104155809 \h </w:instrText>
        </w:r>
        <w:r w:rsidR="00666F12">
          <w:rPr>
            <w:noProof/>
            <w:webHidden/>
          </w:rPr>
        </w:r>
        <w:r w:rsidR="00666F12">
          <w:rPr>
            <w:noProof/>
            <w:webHidden/>
          </w:rPr>
          <w:fldChar w:fldCharType="separate"/>
        </w:r>
        <w:r w:rsidR="00666F12">
          <w:rPr>
            <w:noProof/>
            <w:webHidden/>
          </w:rPr>
          <w:t>10</w:t>
        </w:r>
        <w:r w:rsidR="00666F12">
          <w:rPr>
            <w:noProof/>
            <w:webHidden/>
          </w:rPr>
          <w:fldChar w:fldCharType="end"/>
        </w:r>
      </w:hyperlink>
    </w:p>
    <w:p w14:paraId="4F16FBD9" w14:textId="2EDF3678" w:rsidR="00666F12" w:rsidRDefault="004824B9">
      <w:pPr>
        <w:pStyle w:val="TableofFigures"/>
        <w:tabs>
          <w:tab w:val="right" w:leader="dot" w:pos="8493"/>
        </w:tabs>
        <w:rPr>
          <w:rFonts w:asciiTheme="minorHAnsi" w:eastAsiaTheme="minorEastAsia" w:hAnsiTheme="minorHAnsi" w:cstheme="minorBidi"/>
          <w:noProof/>
          <w:lang w:val="en-GR" w:eastAsia="en-GB"/>
        </w:rPr>
      </w:pPr>
      <w:hyperlink r:id="rId28" w:anchor="_Toc104155810" w:history="1">
        <w:r w:rsidR="00666F12" w:rsidRPr="00837167">
          <w:rPr>
            <w:rStyle w:val="Hyperlink"/>
            <w:noProof/>
          </w:rPr>
          <w:t>Figure 5.8 Text to PDF Server Test</w:t>
        </w:r>
        <w:r w:rsidR="00666F12">
          <w:rPr>
            <w:noProof/>
            <w:webHidden/>
          </w:rPr>
          <w:tab/>
        </w:r>
        <w:r w:rsidR="00666F12">
          <w:rPr>
            <w:noProof/>
            <w:webHidden/>
          </w:rPr>
          <w:fldChar w:fldCharType="begin"/>
        </w:r>
        <w:r w:rsidR="00666F12">
          <w:rPr>
            <w:noProof/>
            <w:webHidden/>
          </w:rPr>
          <w:instrText xml:space="preserve"> PAGEREF _Toc104155810 \h </w:instrText>
        </w:r>
        <w:r w:rsidR="00666F12">
          <w:rPr>
            <w:noProof/>
            <w:webHidden/>
          </w:rPr>
        </w:r>
        <w:r w:rsidR="00666F12">
          <w:rPr>
            <w:noProof/>
            <w:webHidden/>
          </w:rPr>
          <w:fldChar w:fldCharType="separate"/>
        </w:r>
        <w:r w:rsidR="00666F12">
          <w:rPr>
            <w:noProof/>
            <w:webHidden/>
          </w:rPr>
          <w:t>10</w:t>
        </w:r>
        <w:r w:rsidR="00666F12">
          <w:rPr>
            <w:noProof/>
            <w:webHidden/>
          </w:rPr>
          <w:fldChar w:fldCharType="end"/>
        </w:r>
      </w:hyperlink>
    </w:p>
    <w:p w14:paraId="18A07831" w14:textId="3FC88834" w:rsidR="00803A43" w:rsidRDefault="00BE5474" w:rsidP="000347A8">
      <w:pPr>
        <w:pStyle w:val="Heading1"/>
        <w:numPr>
          <w:ilvl w:val="0"/>
          <w:numId w:val="0"/>
        </w:numPr>
        <w:rPr>
          <w:lang w:val="en-US"/>
        </w:rPr>
        <w:sectPr w:rsidR="00803A43" w:rsidSect="00440A0A">
          <w:pgSz w:w="11906" w:h="16838"/>
          <w:pgMar w:top="1701" w:right="1418" w:bottom="1701" w:left="1985" w:header="708" w:footer="708" w:gutter="0"/>
          <w:pgNumType w:fmt="upperRoman"/>
          <w:cols w:space="708"/>
          <w:docGrid w:linePitch="360"/>
        </w:sectPr>
      </w:pPr>
      <w:r>
        <w:rPr>
          <w:lang w:val="en-US"/>
        </w:rPr>
        <w:fldChar w:fldCharType="end"/>
      </w:r>
    </w:p>
    <w:p w14:paraId="3BEA7FFC" w14:textId="4E00330E" w:rsidR="00787AE0" w:rsidRDefault="006941A3" w:rsidP="00787AE0">
      <w:pPr>
        <w:pStyle w:val="Heading1"/>
      </w:pPr>
      <w:bookmarkStart w:id="4" w:name="_Toc104155784"/>
      <w:bookmarkEnd w:id="3"/>
      <w:r w:rsidRPr="00A96260">
        <w:lastRenderedPageBreak/>
        <w:t>Introduction</w:t>
      </w:r>
      <w:bookmarkEnd w:id="4"/>
    </w:p>
    <w:p w14:paraId="78B3872F" w14:textId="0AAF3530" w:rsidR="00B55607" w:rsidRPr="00B55607" w:rsidRDefault="00B55607" w:rsidP="00B55607">
      <w:pPr>
        <w:rPr>
          <w:rFonts w:eastAsiaTheme="majorEastAsia"/>
        </w:rPr>
      </w:pPr>
      <w:r>
        <w:rPr>
          <w:rFonts w:eastAsiaTheme="majorEastAsia"/>
        </w:rPr>
        <w:t xml:space="preserve">In this project the microservices software engineering architecture will be </w:t>
      </w:r>
      <w:r w:rsidR="00927647">
        <w:rPr>
          <w:rFonts w:eastAsiaTheme="majorEastAsia"/>
        </w:rPr>
        <w:t xml:space="preserve">put in practice </w:t>
      </w:r>
      <w:r w:rsidR="008F4B4F">
        <w:rPr>
          <w:rFonts w:eastAsiaTheme="majorEastAsia"/>
        </w:rPr>
        <w:t xml:space="preserve">by using as an example a simple file conversion </w:t>
      </w:r>
      <w:r w:rsidR="00927647">
        <w:rPr>
          <w:rFonts w:eastAsiaTheme="majorEastAsia"/>
        </w:rPr>
        <w:t>s</w:t>
      </w:r>
      <w:r w:rsidR="000C79F3">
        <w:rPr>
          <w:rFonts w:eastAsiaTheme="majorEastAsia"/>
        </w:rPr>
        <w:t>ystem</w:t>
      </w:r>
      <w:r w:rsidR="00927647">
        <w:rPr>
          <w:rFonts w:eastAsiaTheme="majorEastAsia"/>
        </w:rPr>
        <w:t>.</w:t>
      </w:r>
      <w:r w:rsidR="00A62212">
        <w:rPr>
          <w:rFonts w:eastAsiaTheme="majorEastAsia"/>
        </w:rPr>
        <w:t xml:space="preserve"> T</w:t>
      </w:r>
      <w:r w:rsidR="006679C8">
        <w:rPr>
          <w:rFonts w:eastAsiaTheme="majorEastAsia"/>
        </w:rPr>
        <w:t>he system will be responsible for receiving plain text data, converting it to a pdf file and sending it back to the client application.</w:t>
      </w:r>
      <w:r w:rsidR="00456A33">
        <w:rPr>
          <w:rFonts w:eastAsiaTheme="majorEastAsia"/>
        </w:rPr>
        <w:t xml:space="preserve"> </w:t>
      </w:r>
      <w:r w:rsidR="00AA53A0">
        <w:rPr>
          <w:rFonts w:eastAsiaTheme="majorEastAsia"/>
        </w:rPr>
        <w:t>By enforcing strict architectural and design requirements a future-proof solution aims to be constructed.</w:t>
      </w:r>
      <w:r w:rsidR="005A6021">
        <w:rPr>
          <w:rFonts w:eastAsiaTheme="majorEastAsia"/>
        </w:rPr>
        <w:t xml:space="preserve"> This will be performed by using a Eureka service as a base which will then orchestrate communication across two microservices, one for client interaction and the other for the file conversion process.</w:t>
      </w:r>
      <w:r w:rsidR="00083085">
        <w:rPr>
          <w:rFonts w:eastAsiaTheme="majorEastAsia"/>
        </w:rPr>
        <w:t xml:space="preserve"> </w:t>
      </w:r>
      <w:r w:rsidR="00947E48">
        <w:rPr>
          <w:rFonts w:eastAsiaTheme="majorEastAsia"/>
        </w:rPr>
        <w:t xml:space="preserve">By operating under these </w:t>
      </w:r>
      <w:r w:rsidR="00520B0B">
        <w:rPr>
          <w:rFonts w:eastAsiaTheme="majorEastAsia"/>
        </w:rPr>
        <w:t>conditions HTTP will be liberally used for communicational purposes and in order to use the REST API architecture.</w:t>
      </w:r>
      <w:r w:rsidR="009E3445">
        <w:rPr>
          <w:rFonts w:eastAsiaTheme="majorEastAsia"/>
        </w:rPr>
        <w:t xml:space="preserve"> In this report</w:t>
      </w:r>
      <w:r w:rsidR="00BE3042">
        <w:rPr>
          <w:rFonts w:eastAsiaTheme="majorEastAsia"/>
        </w:rPr>
        <w:t>,</w:t>
      </w:r>
      <w:r w:rsidR="009E3445">
        <w:rPr>
          <w:rFonts w:eastAsiaTheme="majorEastAsia"/>
        </w:rPr>
        <w:t xml:space="preserve"> the system’s specification, design, implementation, testing and project evaluation will all be discussed.</w:t>
      </w:r>
    </w:p>
    <w:p w14:paraId="12C389D1" w14:textId="605F57A7" w:rsidR="00787AE0" w:rsidRDefault="00B36407" w:rsidP="00787AE0">
      <w:pPr>
        <w:pStyle w:val="Heading1"/>
      </w:pPr>
      <w:bookmarkStart w:id="5" w:name="_Toc104155785"/>
      <w:r>
        <w:t>System Specification</w:t>
      </w:r>
      <w:bookmarkEnd w:id="5"/>
    </w:p>
    <w:p w14:paraId="74DCA965" w14:textId="24EE76FF" w:rsidR="005A483B" w:rsidRDefault="00B1288E" w:rsidP="003125A7">
      <w:r>
        <w:t>The purpose of the developed system can be further elaborated upon by acknowledging its requirements</w:t>
      </w:r>
      <w:r w:rsidR="00403734">
        <w:t xml:space="preserve"> in detail</w:t>
      </w:r>
      <w:r>
        <w:t xml:space="preserve">. </w:t>
      </w:r>
      <w:r w:rsidR="005E394C">
        <w:t xml:space="preserve">The system </w:t>
      </w:r>
      <w:r w:rsidR="00035CD4">
        <w:t>ha</w:t>
      </w:r>
      <w:r w:rsidR="00C01712">
        <w:t>s</w:t>
      </w:r>
      <w:r w:rsidR="006D246A">
        <w:t xml:space="preserve"> minimal</w:t>
      </w:r>
      <w:r w:rsidR="00671C9D">
        <w:t xml:space="preserve"> </w:t>
      </w:r>
      <w:r w:rsidR="005E394C">
        <w:t>business logic, but several architectural constraints</w:t>
      </w:r>
      <w:r w:rsidR="00AB6A62">
        <w:t xml:space="preserve"> require consideration</w:t>
      </w:r>
      <w:r w:rsidR="005E394C">
        <w:t>.</w:t>
      </w:r>
      <w:r w:rsidR="005A483B">
        <w:t xml:space="preserve"> </w:t>
      </w:r>
      <w:r w:rsidR="004E026D">
        <w:t>S</w:t>
      </w:r>
      <w:r w:rsidR="00370C01">
        <w:t>ystem</w:t>
      </w:r>
      <w:r w:rsidR="005A483B">
        <w:t xml:space="preserve"> requirements</w:t>
      </w:r>
      <w:r w:rsidR="005E473C">
        <w:t xml:space="preserve"> will be presented</w:t>
      </w:r>
      <w:r w:rsidR="002A003E">
        <w:t xml:space="preserve"> </w:t>
      </w:r>
      <w:r w:rsidR="00CF417E">
        <w:t xml:space="preserve">organised by type </w:t>
      </w:r>
      <w:r w:rsidR="002A003E">
        <w:t>below</w:t>
      </w:r>
      <w:r w:rsidR="00E64983">
        <w:t>.</w:t>
      </w:r>
    </w:p>
    <w:p w14:paraId="6328329E" w14:textId="4B99F3D4" w:rsidR="005A483B" w:rsidRPr="00AF1B79" w:rsidRDefault="000943FB" w:rsidP="003125A7">
      <w:pPr>
        <w:rPr>
          <w:b/>
          <w:bCs/>
        </w:rPr>
      </w:pPr>
      <w:r w:rsidRPr="00AF1B79">
        <w:rPr>
          <w:b/>
          <w:bCs/>
        </w:rPr>
        <w:t>Architectural system requirements:</w:t>
      </w:r>
    </w:p>
    <w:p w14:paraId="6C2BF942" w14:textId="05EACBAB" w:rsidR="000943FB" w:rsidRPr="00F3021E" w:rsidRDefault="00B129DD" w:rsidP="000C4C6B">
      <w:pPr>
        <w:pStyle w:val="ListParagraph"/>
        <w:numPr>
          <w:ilvl w:val="0"/>
          <w:numId w:val="40"/>
        </w:numPr>
      </w:pPr>
      <w:r>
        <w:t>Microservices are designe</w:t>
      </w:r>
      <w:r w:rsidR="00F07A5C">
        <w:t>d independently of each other’s implementation</w:t>
      </w:r>
      <w:r w:rsidR="00F4670B">
        <w:t>, communicating strictly</w:t>
      </w:r>
      <w:r w:rsidR="0049495C">
        <w:t xml:space="preserve"> through HTTP requests</w:t>
      </w:r>
      <w:r w:rsidR="00F07A5C">
        <w:t>.</w:t>
      </w:r>
    </w:p>
    <w:p w14:paraId="25FE6733" w14:textId="41B96928" w:rsidR="008721C2" w:rsidRPr="00467643" w:rsidRDefault="007E1636" w:rsidP="000C4C6B">
      <w:pPr>
        <w:pStyle w:val="ListParagraph"/>
        <w:numPr>
          <w:ilvl w:val="0"/>
          <w:numId w:val="40"/>
        </w:numPr>
      </w:pPr>
      <w:r>
        <w:rPr>
          <w:lang w:val="en-US"/>
        </w:rPr>
        <w:t>The use of</w:t>
      </w:r>
      <w:r w:rsidR="008721C2">
        <w:rPr>
          <w:lang w:val="en-US"/>
        </w:rPr>
        <w:t xml:space="preserve"> Model View Controller (MVC) software </w:t>
      </w:r>
      <w:r w:rsidR="00E768D7">
        <w:rPr>
          <w:lang w:val="en-US"/>
        </w:rPr>
        <w:t>design pattern</w:t>
      </w:r>
      <w:r w:rsidR="008721C2">
        <w:rPr>
          <w:lang w:val="en-US"/>
        </w:rPr>
        <w:t>.</w:t>
      </w:r>
    </w:p>
    <w:p w14:paraId="52B8F64B" w14:textId="6BC918BE" w:rsidR="00467643" w:rsidRDefault="00E006B9" w:rsidP="000C4C6B">
      <w:pPr>
        <w:pStyle w:val="ListParagraph"/>
        <w:numPr>
          <w:ilvl w:val="0"/>
          <w:numId w:val="40"/>
        </w:numPr>
      </w:pPr>
      <w:r>
        <w:t>Regist</w:t>
      </w:r>
      <w:r w:rsidR="00DB29AE">
        <w:t>ration of</w:t>
      </w:r>
      <w:r>
        <w:t xml:space="preserve"> microservices </w:t>
      </w:r>
      <w:r w:rsidR="009F0F21">
        <w:t xml:space="preserve">to </w:t>
      </w:r>
      <w:r>
        <w:t>Netflix Eureka</w:t>
      </w:r>
      <w:r w:rsidR="00275951">
        <w:t xml:space="preserve"> </w:t>
      </w:r>
      <w:r w:rsidR="00C1110F">
        <w:t>service registry</w:t>
      </w:r>
      <w:r>
        <w:t>.</w:t>
      </w:r>
    </w:p>
    <w:p w14:paraId="457805BE" w14:textId="33847572" w:rsidR="000943FB" w:rsidRPr="00AF1B79" w:rsidRDefault="000943FB" w:rsidP="000943FB">
      <w:pPr>
        <w:rPr>
          <w:b/>
          <w:bCs/>
        </w:rPr>
      </w:pPr>
      <w:r w:rsidRPr="00AF1B79">
        <w:rPr>
          <w:b/>
          <w:bCs/>
        </w:rPr>
        <w:t>Functional system requirements:</w:t>
      </w:r>
    </w:p>
    <w:p w14:paraId="356291E9" w14:textId="5C691B02" w:rsidR="00E1742E" w:rsidRDefault="004276AF" w:rsidP="00E1742E">
      <w:pPr>
        <w:pStyle w:val="ListParagraph"/>
        <w:numPr>
          <w:ilvl w:val="0"/>
          <w:numId w:val="40"/>
        </w:numPr>
      </w:pPr>
      <w:r>
        <w:t xml:space="preserve">Users expect a pdf file to be generated containing </w:t>
      </w:r>
      <w:r w:rsidR="00A31B5F">
        <w:t xml:space="preserve">user </w:t>
      </w:r>
      <w:r>
        <w:t>provided</w:t>
      </w:r>
      <w:r w:rsidR="00A31B5F">
        <w:t xml:space="preserve"> plain text</w:t>
      </w:r>
      <w:r>
        <w:t>.</w:t>
      </w:r>
    </w:p>
    <w:p w14:paraId="2D9C4E91" w14:textId="044DB868" w:rsidR="00816962" w:rsidRDefault="00B36407" w:rsidP="000D3E73">
      <w:pPr>
        <w:pStyle w:val="Heading1"/>
      </w:pPr>
      <w:bookmarkStart w:id="6" w:name="_Toc104155786"/>
      <w:r>
        <w:lastRenderedPageBreak/>
        <w:t>Design</w:t>
      </w:r>
      <w:bookmarkEnd w:id="6"/>
    </w:p>
    <w:p w14:paraId="3B31DE75" w14:textId="03FF2D25" w:rsidR="002A0E8E" w:rsidRDefault="002A0E8E" w:rsidP="002A0E8E">
      <w:r>
        <w:t>Harbouring understanding of the system specification allows for the creation of the software design.</w:t>
      </w:r>
      <w:r w:rsidR="009F7FE1">
        <w:t xml:space="preserve"> </w:t>
      </w:r>
      <w:r w:rsidR="00D62332">
        <w:t>An</w:t>
      </w:r>
      <w:r w:rsidR="009F7FE1">
        <w:t xml:space="preserve"> appropriate representation </w:t>
      </w:r>
      <w:r w:rsidR="00D62332">
        <w:t xml:space="preserve">to demonstrate </w:t>
      </w:r>
      <w:r w:rsidR="00110168">
        <w:t xml:space="preserve">the </w:t>
      </w:r>
      <w:r w:rsidR="009F7FE1">
        <w:t>system</w:t>
      </w:r>
      <w:r w:rsidR="00110168">
        <w:t>’s</w:t>
      </w:r>
      <w:r w:rsidR="009F7FE1">
        <w:t xml:space="preserve"> design is</w:t>
      </w:r>
      <w:r w:rsidR="00036585">
        <w:t xml:space="preserve"> through</w:t>
      </w:r>
      <w:r w:rsidR="009F7FE1">
        <w:t xml:space="preserve"> the use of a </w:t>
      </w:r>
      <w:r w:rsidR="009E34D1">
        <w:t xml:space="preserve">software architecture </w:t>
      </w:r>
      <w:r w:rsidR="009F7FE1">
        <w:t>diagram</w:t>
      </w:r>
      <w:r w:rsidR="00DB6190">
        <w:t xml:space="preserve"> with </w:t>
      </w:r>
      <w:r w:rsidR="00BB44F1">
        <w:t>service-to-service</w:t>
      </w:r>
      <w:r w:rsidR="008E2CB3">
        <w:t xml:space="preserve"> </w:t>
      </w:r>
      <w:r w:rsidR="00DB6190">
        <w:t>communication</w:t>
      </w:r>
      <w:r w:rsidR="009F7FE1">
        <w:t>.</w:t>
      </w:r>
    </w:p>
    <w:p w14:paraId="79412CAF" w14:textId="775F095E" w:rsidR="00313B6E" w:rsidRDefault="00564639" w:rsidP="00564639">
      <w:r>
        <w:rPr>
          <w:noProof/>
        </w:rPr>
        <mc:AlternateContent>
          <mc:Choice Requires="wps">
            <w:drawing>
              <wp:anchor distT="0" distB="0" distL="114300" distR="114300" simplePos="0" relativeHeight="251663360" behindDoc="0" locked="0" layoutInCell="1" allowOverlap="1" wp14:anchorId="2BC422B1" wp14:editId="5EE8008A">
                <wp:simplePos x="0" y="0"/>
                <wp:positionH relativeFrom="column">
                  <wp:posOffset>13335</wp:posOffset>
                </wp:positionH>
                <wp:positionV relativeFrom="paragraph">
                  <wp:posOffset>2221230</wp:posOffset>
                </wp:positionV>
                <wp:extent cx="3148330" cy="314325"/>
                <wp:effectExtent l="0" t="0" r="1270" b="3175"/>
                <wp:wrapSquare wrapText="bothSides"/>
                <wp:docPr id="7" name="Text Box 7"/>
                <wp:cNvGraphicFramePr/>
                <a:graphic xmlns:a="http://schemas.openxmlformats.org/drawingml/2006/main">
                  <a:graphicData uri="http://schemas.microsoft.com/office/word/2010/wordprocessingShape">
                    <wps:wsp>
                      <wps:cNvSpPr txBox="1"/>
                      <wps:spPr>
                        <a:xfrm>
                          <a:off x="0" y="0"/>
                          <a:ext cx="3148330" cy="314325"/>
                        </a:xfrm>
                        <a:prstGeom prst="rect">
                          <a:avLst/>
                        </a:prstGeom>
                        <a:solidFill>
                          <a:prstClr val="white"/>
                        </a:solidFill>
                        <a:ln>
                          <a:noFill/>
                        </a:ln>
                      </wps:spPr>
                      <wps:txbx>
                        <w:txbxContent>
                          <w:p w14:paraId="47956310" w14:textId="150F43F7" w:rsidR="00564639" w:rsidRPr="000E7BCE" w:rsidRDefault="00564639" w:rsidP="00564639">
                            <w:pPr>
                              <w:pStyle w:val="Caption"/>
                              <w:rPr>
                                <w:noProof/>
                              </w:rPr>
                            </w:pPr>
                            <w:bookmarkStart w:id="7" w:name="_Toc104155793"/>
                            <w:r>
                              <w:t xml:space="preserve">Figure </w:t>
                            </w:r>
                            <w:r w:rsidR="001D70A9">
                              <w:fldChar w:fldCharType="begin"/>
                            </w:r>
                            <w:r w:rsidR="001D70A9">
                              <w:instrText xml:space="preserve"> STYLEREF 1 \s </w:instrText>
                            </w:r>
                            <w:r w:rsidR="001D70A9">
                              <w:fldChar w:fldCharType="separate"/>
                            </w:r>
                            <w:r w:rsidR="001D70A9">
                              <w:rPr>
                                <w:noProof/>
                              </w:rPr>
                              <w:t>3</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1</w:t>
                            </w:r>
                            <w:r w:rsidR="001D70A9">
                              <w:fldChar w:fldCharType="end"/>
                            </w:r>
                            <w:r>
                              <w:t xml:space="preserve"> </w:t>
                            </w:r>
                            <w:r w:rsidRPr="009A450C">
                              <w:t>Architectural Design Diagram</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BC422B1" id="_x0000_t202" coordsize="21600,21600" o:spt="202" path="m,l,21600r21600,l21600,xe">
                <v:stroke joinstyle="miter"/>
                <v:path gradientshapeok="t" o:connecttype="rect"/>
              </v:shapetype>
              <v:shape id="Text Box 7" o:spid="_x0000_s1026" type="#_x0000_t202" style="position:absolute;left:0;text-align:left;margin-left:1.05pt;margin-top:174.9pt;width:247.9pt;height:24.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" stroked="f">
                <v:textbox inset="0,0,0,0">
                  <w:txbxContent>
                    <w:p w14:paraId="47956310" w14:textId="150F43F7" w:rsidR="00564639" w:rsidRPr="000E7BCE" w:rsidRDefault="00564639" w:rsidP="00564639">
                      <w:pPr>
                        <w:pStyle w:val="Caption"/>
                        <w:rPr>
                          <w:noProof/>
                        </w:rPr>
                      </w:pPr>
                      <w:bookmarkStart w:id="8" w:name="_Toc104155793"/>
                      <w:r>
                        <w:t xml:space="preserve">Figure </w:t>
                      </w:r>
                      <w:r w:rsidR="001D70A9">
                        <w:fldChar w:fldCharType="begin"/>
                      </w:r>
                      <w:r w:rsidR="001D70A9">
                        <w:instrText xml:space="preserve"> STYLEREF 1 \s </w:instrText>
                      </w:r>
                      <w:r w:rsidR="001D70A9">
                        <w:fldChar w:fldCharType="separate"/>
                      </w:r>
                      <w:r w:rsidR="001D70A9">
                        <w:rPr>
                          <w:noProof/>
                        </w:rPr>
                        <w:t>3</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1</w:t>
                      </w:r>
                      <w:r w:rsidR="001D70A9">
                        <w:fldChar w:fldCharType="end"/>
                      </w:r>
                      <w:r>
                        <w:t xml:space="preserve"> </w:t>
                      </w:r>
                      <w:r w:rsidRPr="009A450C">
                        <w:t>Architectural Design Diagram</w:t>
                      </w:r>
                      <w:bookmarkEnd w:id="8"/>
                    </w:p>
                  </w:txbxContent>
                </v:textbox>
                <w10:wrap type="square"/>
              </v:shape>
            </w:pict>
          </mc:Fallback>
        </mc:AlternateContent>
      </w:r>
      <w:r w:rsidR="009D59D2">
        <w:rPr>
          <w:noProof/>
        </w:rPr>
        <w:drawing>
          <wp:anchor distT="0" distB="0" distL="114300" distR="114300" simplePos="0" relativeHeight="251661312" behindDoc="0" locked="0" layoutInCell="1" allowOverlap="1" wp14:anchorId="31CA236C" wp14:editId="0DD2027A">
            <wp:simplePos x="0" y="0"/>
            <wp:positionH relativeFrom="column">
              <wp:posOffset>13335</wp:posOffset>
            </wp:positionH>
            <wp:positionV relativeFrom="paragraph">
              <wp:posOffset>0</wp:posOffset>
            </wp:positionV>
            <wp:extent cx="3148330" cy="2162810"/>
            <wp:effectExtent l="0" t="0" r="127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48330" cy="2162810"/>
                    </a:xfrm>
                    <a:prstGeom prst="rect">
                      <a:avLst/>
                    </a:prstGeom>
                  </pic:spPr>
                </pic:pic>
              </a:graphicData>
            </a:graphic>
            <wp14:sizeRelH relativeFrom="page">
              <wp14:pctWidth>0</wp14:pctWidth>
            </wp14:sizeRelH>
            <wp14:sizeRelV relativeFrom="page">
              <wp14:pctHeight>0</wp14:pctHeight>
            </wp14:sizeRelV>
          </wp:anchor>
        </w:drawing>
      </w:r>
      <w:r w:rsidR="00272D43">
        <w:t>Elaborating on the</w:t>
      </w:r>
      <w:r w:rsidR="005C1B76">
        <w:t xml:space="preserve"> figure</w:t>
      </w:r>
      <w:r w:rsidR="00867982">
        <w:t xml:space="preserve">, </w:t>
      </w:r>
      <w:r w:rsidR="00656B77">
        <w:t>c</w:t>
      </w:r>
      <w:r w:rsidR="00D709B4">
        <w:t xml:space="preserve">lients </w:t>
      </w:r>
      <w:r w:rsidR="0088544F">
        <w:t>and microservices have to register to the Eureka service discovery.</w:t>
      </w:r>
      <w:r w:rsidR="003B2562">
        <w:t xml:space="preserve"> </w:t>
      </w:r>
      <w:r w:rsidR="0088544F">
        <w:t>Eureka will map</w:t>
      </w:r>
      <w:r w:rsidR="00E57ECE">
        <w:t xml:space="preserve"> </w:t>
      </w:r>
      <w:r w:rsidR="0088544F">
        <w:t>service</w:t>
      </w:r>
      <w:r w:rsidR="006E62AF">
        <w:t>s</w:t>
      </w:r>
      <w:r w:rsidR="0088544F">
        <w:t xml:space="preserve"> </w:t>
      </w:r>
      <w:r w:rsidR="00857B50">
        <w:t xml:space="preserve">using the </w:t>
      </w:r>
      <w:r w:rsidR="008A2449">
        <w:t>s</w:t>
      </w:r>
      <w:r w:rsidR="00857B50">
        <w:t xml:space="preserve">ervice </w:t>
      </w:r>
      <w:r w:rsidR="008A2449">
        <w:t>d</w:t>
      </w:r>
      <w:r w:rsidR="00857B50">
        <w:t xml:space="preserve">iscovery </w:t>
      </w:r>
      <w:r w:rsidR="008A2449">
        <w:t>p</w:t>
      </w:r>
      <w:r w:rsidR="00857B50">
        <w:t xml:space="preserve">rotocol </w:t>
      </w:r>
      <w:r w:rsidR="008A2449">
        <w:t>t</w:t>
      </w:r>
      <w:r w:rsidR="0088544F">
        <w:t xml:space="preserve">o allow for </w:t>
      </w:r>
      <w:r w:rsidR="00E13547">
        <w:t xml:space="preserve">communication between registered systems </w:t>
      </w:r>
      <w:r w:rsidR="00EA5146">
        <w:t xml:space="preserve">through the </w:t>
      </w:r>
      <w:r w:rsidR="0088544F">
        <w:t>lookup</w:t>
      </w:r>
      <w:r w:rsidR="00532631">
        <w:t xml:space="preserve"> operation</w:t>
      </w:r>
      <w:r w:rsidR="00762A47">
        <w:t xml:space="preserve">. Lookup only requires the provision of the </w:t>
      </w:r>
      <w:r w:rsidR="0088544F">
        <w:t>service name</w:t>
      </w:r>
      <w:r w:rsidR="00762A47">
        <w:t xml:space="preserve"> from the requestor</w:t>
      </w:r>
      <w:r w:rsidR="0088544F">
        <w:t>.</w:t>
      </w:r>
      <w:r w:rsidR="001858DC">
        <w:t xml:space="preserve"> Eureka also m</w:t>
      </w:r>
      <w:r w:rsidR="00ED14D6">
        <w:t>onitors</w:t>
      </w:r>
      <w:r w:rsidR="001858DC">
        <w:t xml:space="preserve"> the state of each registered service</w:t>
      </w:r>
      <w:r w:rsidR="00175C42">
        <w:t xml:space="preserve"> in order to react to system failures</w:t>
      </w:r>
      <w:r w:rsidR="00357C20">
        <w:t xml:space="preserve"> during runtime</w:t>
      </w:r>
      <w:r w:rsidR="00ED14D6">
        <w:t>.</w:t>
      </w:r>
    </w:p>
    <w:p w14:paraId="4343DF22" w14:textId="3D61E4B7" w:rsidR="00E76154" w:rsidRDefault="00E76154" w:rsidP="00313B6E">
      <w:r>
        <w:t>The web server is responsible for providing to user</w:t>
      </w:r>
      <w:r w:rsidR="000A2A88">
        <w:t>s</w:t>
      </w:r>
      <w:r>
        <w:t xml:space="preserve"> a UI through which they can </w:t>
      </w:r>
      <w:r w:rsidR="009C0351">
        <w:t>initiate</w:t>
      </w:r>
      <w:r>
        <w:t xml:space="preserve"> the conversion process.</w:t>
      </w:r>
      <w:r w:rsidR="00D83325">
        <w:t xml:space="preserve"> The user sends a request containing the text that needs to be transformed and the relevant microservice </w:t>
      </w:r>
      <w:r w:rsidR="00710AF3">
        <w:t xml:space="preserve">(as routed by Eureka) </w:t>
      </w:r>
      <w:r w:rsidR="00D83325">
        <w:t>is expected</w:t>
      </w:r>
      <w:r w:rsidR="0011222D">
        <w:t xml:space="preserve"> to serve</w:t>
      </w:r>
      <w:r w:rsidR="00955402">
        <w:t xml:space="preserve"> </w:t>
      </w:r>
      <w:r w:rsidR="00496509">
        <w:t>the</w:t>
      </w:r>
      <w:r w:rsidR="00955402">
        <w:t xml:space="preserve"> request</w:t>
      </w:r>
      <w:r w:rsidR="00D77069">
        <w:t>.</w:t>
      </w:r>
      <w:r w:rsidR="00885342">
        <w:t xml:space="preserve"> The text to pdf conversion service then receives a request for a conversion</w:t>
      </w:r>
      <w:r w:rsidR="005925C5">
        <w:t xml:space="preserve"> and performs the operation</w:t>
      </w:r>
      <w:r w:rsidR="00885342">
        <w:t>.</w:t>
      </w:r>
      <w:r w:rsidR="000213EA">
        <w:t xml:space="preserve"> Independent of a successful or erroneous outcome, a request is sent back to the web server with the </w:t>
      </w:r>
      <w:r w:rsidR="00134084">
        <w:t>file</w:t>
      </w:r>
      <w:r w:rsidR="000213EA">
        <w:t xml:space="preserve"> or </w:t>
      </w:r>
      <w:r w:rsidR="000361C0">
        <w:t>exceptions that led to</w:t>
      </w:r>
      <w:r w:rsidR="003D0010">
        <w:t xml:space="preserve"> operation failure</w:t>
      </w:r>
      <w:r w:rsidR="000213EA">
        <w:t>.</w:t>
      </w:r>
      <w:r w:rsidR="00BA2235">
        <w:t xml:space="preserve"> Lastly, the web server reacts to the microservice response by serving </w:t>
      </w:r>
      <w:r w:rsidR="00F01FC8">
        <w:t xml:space="preserve">the file </w:t>
      </w:r>
      <w:r w:rsidR="00BA2235">
        <w:t>or informing the user of errors that may have occurred.</w:t>
      </w:r>
    </w:p>
    <w:p w14:paraId="0A36C230" w14:textId="36683CCB" w:rsidR="00355615" w:rsidRDefault="00355615" w:rsidP="00313B6E">
      <w:r>
        <w:t>By addressing the communication between the services and their purpose, an effort will be placed in explaining each service’s design individually.</w:t>
      </w:r>
      <w:r w:rsidR="00D347A1">
        <w:t xml:space="preserve"> This will be performed with a diagram depicting each service’s package.</w:t>
      </w:r>
      <w:r w:rsidR="00922944">
        <w:t xml:space="preserve"> Eureka will be excluded from the process due to its minimal setup</w:t>
      </w:r>
      <w:r w:rsidR="0030182E">
        <w:t xml:space="preserve"> and package footprint</w:t>
      </w:r>
      <w:r w:rsidR="00922944">
        <w:t>.</w:t>
      </w:r>
    </w:p>
    <w:p w14:paraId="1CF491C1" w14:textId="1416CE71" w:rsidR="00B13334" w:rsidRPr="00605633" w:rsidRDefault="009D59D2" w:rsidP="00605633">
      <w:r>
        <w:rPr>
          <w:noProof/>
        </w:rPr>
        <w:lastRenderedPageBreak/>
        <mc:AlternateContent>
          <mc:Choice Requires="wps">
            <w:drawing>
              <wp:anchor distT="0" distB="0" distL="114300" distR="114300" simplePos="0" relativeHeight="251660288" behindDoc="0" locked="0" layoutInCell="1" allowOverlap="1" wp14:anchorId="49FA8D22" wp14:editId="090C21CA">
                <wp:simplePos x="0" y="0"/>
                <wp:positionH relativeFrom="column">
                  <wp:posOffset>28575</wp:posOffset>
                </wp:positionH>
                <wp:positionV relativeFrom="paragraph">
                  <wp:posOffset>2625725</wp:posOffset>
                </wp:positionV>
                <wp:extent cx="2636520" cy="284480"/>
                <wp:effectExtent l="0" t="0" r="5080" b="0"/>
                <wp:wrapSquare wrapText="bothSides"/>
                <wp:docPr id="6" name="Text Box 6"/>
                <wp:cNvGraphicFramePr/>
                <a:graphic xmlns:a="http://schemas.openxmlformats.org/drawingml/2006/main">
                  <a:graphicData uri="http://schemas.microsoft.com/office/word/2010/wordprocessingShape">
                    <wps:wsp>
                      <wps:cNvSpPr txBox="1"/>
                      <wps:spPr>
                        <a:xfrm>
                          <a:off x="0" y="0"/>
                          <a:ext cx="2636520" cy="284480"/>
                        </a:xfrm>
                        <a:prstGeom prst="rect">
                          <a:avLst/>
                        </a:prstGeom>
                        <a:solidFill>
                          <a:prstClr val="white"/>
                        </a:solidFill>
                        <a:ln>
                          <a:noFill/>
                        </a:ln>
                      </wps:spPr>
                      <wps:txbx>
                        <w:txbxContent>
                          <w:p w14:paraId="431191E5" w14:textId="6ED47051" w:rsidR="009D59D2" w:rsidRPr="007702E4" w:rsidRDefault="009D59D2" w:rsidP="009D59D2">
                            <w:pPr>
                              <w:pStyle w:val="Caption"/>
                              <w:rPr>
                                <w:noProof/>
                              </w:rPr>
                            </w:pPr>
                            <w:bookmarkStart w:id="8" w:name="_Toc104155794"/>
                            <w:r>
                              <w:t xml:space="preserve">Figure </w:t>
                            </w:r>
                            <w:r w:rsidR="001D70A9">
                              <w:fldChar w:fldCharType="begin"/>
                            </w:r>
                            <w:r w:rsidR="001D70A9">
                              <w:instrText xml:space="preserve"> STYLEREF 1 \s </w:instrText>
                            </w:r>
                            <w:r w:rsidR="001D70A9">
                              <w:fldChar w:fldCharType="separate"/>
                            </w:r>
                            <w:r w:rsidR="001D70A9">
                              <w:rPr>
                                <w:noProof/>
                              </w:rPr>
                              <w:t>3</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2</w:t>
                            </w:r>
                            <w:r w:rsidR="001D70A9">
                              <w:fldChar w:fldCharType="end"/>
                            </w:r>
                            <w:r>
                              <w:t xml:space="preserve"> </w:t>
                            </w:r>
                            <w:r w:rsidRPr="006876A8">
                              <w:t>High-Level Design Diagram</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FA8D22" id="Text Box 6" o:spid="_x0000_s1027" type="#_x0000_t202" style="position:absolute;left:0;text-align:left;margin-left:2.25pt;margin-top:206.75pt;width:207.6pt;height:22.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" stroked="f">
                <v:textbox inset="0,0,0,0">
                  <w:txbxContent>
                    <w:p w14:paraId="431191E5" w14:textId="6ED47051" w:rsidR="009D59D2" w:rsidRPr="007702E4" w:rsidRDefault="009D59D2" w:rsidP="009D59D2">
                      <w:pPr>
                        <w:pStyle w:val="Caption"/>
                        <w:rPr>
                          <w:noProof/>
                        </w:rPr>
                      </w:pPr>
                      <w:bookmarkStart w:id="10" w:name="_Toc104155794"/>
                      <w:r>
                        <w:t xml:space="preserve">Figure </w:t>
                      </w:r>
                      <w:r w:rsidR="001D70A9">
                        <w:fldChar w:fldCharType="begin"/>
                      </w:r>
                      <w:r w:rsidR="001D70A9">
                        <w:instrText xml:space="preserve"> STYLEREF 1 \s </w:instrText>
                      </w:r>
                      <w:r w:rsidR="001D70A9">
                        <w:fldChar w:fldCharType="separate"/>
                      </w:r>
                      <w:r w:rsidR="001D70A9">
                        <w:rPr>
                          <w:noProof/>
                        </w:rPr>
                        <w:t>3</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2</w:t>
                      </w:r>
                      <w:r w:rsidR="001D70A9">
                        <w:fldChar w:fldCharType="end"/>
                      </w:r>
                      <w:r>
                        <w:t xml:space="preserve"> </w:t>
                      </w:r>
                      <w:r w:rsidRPr="006876A8">
                        <w:t>High-Level Design Diagram</w:t>
                      </w:r>
                      <w:bookmarkEnd w:id="10"/>
                    </w:p>
                  </w:txbxContent>
                </v:textbox>
                <w10:wrap type="square"/>
              </v:shape>
            </w:pict>
          </mc:Fallback>
        </mc:AlternateContent>
      </w:r>
      <w:r>
        <w:rPr>
          <w:noProof/>
        </w:rPr>
        <w:drawing>
          <wp:anchor distT="0" distB="0" distL="114300" distR="114300" simplePos="0" relativeHeight="251658240" behindDoc="0" locked="0" layoutInCell="1" allowOverlap="1" wp14:anchorId="33607791" wp14:editId="252F4CBC">
            <wp:simplePos x="0" y="0"/>
            <wp:positionH relativeFrom="column">
              <wp:posOffset>25422</wp:posOffset>
            </wp:positionH>
            <wp:positionV relativeFrom="paragraph">
              <wp:posOffset>416</wp:posOffset>
            </wp:positionV>
            <wp:extent cx="2636520" cy="2572385"/>
            <wp:effectExtent l="0" t="0" r="5080"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36520" cy="2572385"/>
                    </a:xfrm>
                    <a:prstGeom prst="rect">
                      <a:avLst/>
                    </a:prstGeom>
                  </pic:spPr>
                </pic:pic>
              </a:graphicData>
            </a:graphic>
            <wp14:sizeRelH relativeFrom="page">
              <wp14:pctWidth>0</wp14:pctWidth>
            </wp14:sizeRelH>
            <wp14:sizeRelV relativeFrom="page">
              <wp14:pctHeight>0</wp14:pctHeight>
            </wp14:sizeRelV>
          </wp:anchor>
        </w:drawing>
      </w:r>
      <w:r w:rsidR="00A65CD7">
        <w:t xml:space="preserve">There are three common elements amongst the client and the </w:t>
      </w:r>
      <w:r w:rsidR="0036342B">
        <w:t xml:space="preserve">service. </w:t>
      </w:r>
      <w:r w:rsidR="007B5B5B">
        <w:t>C</w:t>
      </w:r>
      <w:r w:rsidR="0036342B">
        <w:t xml:space="preserve">ontrollers </w:t>
      </w:r>
      <w:r w:rsidR="007B5B5B">
        <w:t>i</w:t>
      </w:r>
      <w:r w:rsidR="000A46A8">
        <w:t>n both applications</w:t>
      </w:r>
      <w:r w:rsidR="007B5B5B">
        <w:t xml:space="preserve"> </w:t>
      </w:r>
      <w:r w:rsidR="0036342B">
        <w:t>will be used to provide external access to the service using REST API’s.</w:t>
      </w:r>
      <w:r w:rsidR="0093233A">
        <w:t xml:space="preserve"> These will contain minimal logic and delegate tasks retrieved from requests to other components.</w:t>
      </w:r>
      <w:r w:rsidR="009916A0">
        <w:t xml:space="preserve"> </w:t>
      </w:r>
      <w:r w:rsidR="003A007A">
        <w:t>S</w:t>
      </w:r>
      <w:r w:rsidR="009916A0">
        <w:t xml:space="preserve">ervices which will contain business logic </w:t>
      </w:r>
      <w:r w:rsidR="00DB6B28">
        <w:t xml:space="preserve">are responsible of </w:t>
      </w:r>
      <w:r w:rsidR="00CC0415">
        <w:t>re</w:t>
      </w:r>
      <w:r w:rsidR="009916A0">
        <w:t>solv</w:t>
      </w:r>
      <w:r w:rsidR="00DB6B28">
        <w:t>ing</w:t>
      </w:r>
      <w:r w:rsidR="009916A0">
        <w:t xml:space="preserve"> requests.</w:t>
      </w:r>
      <w:r w:rsidR="007102D7">
        <w:t xml:space="preserve"> </w:t>
      </w:r>
      <w:r w:rsidR="00940EE0">
        <w:t xml:space="preserve">A notable exception is </w:t>
      </w:r>
      <w:r w:rsidR="003D20B2">
        <w:t xml:space="preserve">the </w:t>
      </w:r>
      <w:r w:rsidR="007102D7">
        <w:t>client</w:t>
      </w:r>
      <w:r w:rsidR="003D20B2">
        <w:t>’s</w:t>
      </w:r>
      <w:r w:rsidR="007102D7">
        <w:t xml:space="preserve"> services </w:t>
      </w:r>
      <w:r w:rsidR="00AA0466">
        <w:t xml:space="preserve">which </w:t>
      </w:r>
      <w:r w:rsidR="007102D7">
        <w:t xml:space="preserve">are </w:t>
      </w:r>
      <w:r w:rsidR="00D07F5A">
        <w:t xml:space="preserve">only </w:t>
      </w:r>
      <w:r w:rsidR="007102D7">
        <w:t>responsible with contacting</w:t>
      </w:r>
      <w:r w:rsidR="009916A0">
        <w:t xml:space="preserve"> </w:t>
      </w:r>
      <w:r w:rsidR="007102D7">
        <w:t>o</w:t>
      </w:r>
      <w:r w:rsidR="009916A0">
        <w:t xml:space="preserve">ther microservices to solve </w:t>
      </w:r>
      <w:r w:rsidR="003D20B2">
        <w:t>requests.</w:t>
      </w:r>
      <w:r w:rsidR="006819F2">
        <w:t xml:space="preserve"> In this case, the text to pdf microservice receives a request at its controller</w:t>
      </w:r>
      <w:r w:rsidR="00841689">
        <w:t xml:space="preserve"> from the client</w:t>
      </w:r>
      <w:r w:rsidR="006819F2">
        <w:t>.</w:t>
      </w:r>
      <w:r w:rsidR="00AE27FE">
        <w:t xml:space="preserve"> The </w:t>
      </w:r>
      <w:r w:rsidR="003C23DA">
        <w:t xml:space="preserve">text to pdf application </w:t>
      </w:r>
      <w:r w:rsidR="00845D00">
        <w:t xml:space="preserve">will then </w:t>
      </w:r>
      <w:r w:rsidR="00232291">
        <w:t>ask</w:t>
      </w:r>
      <w:r w:rsidR="00845D00">
        <w:t xml:space="preserve"> its </w:t>
      </w:r>
      <w:r w:rsidR="00AE27FE">
        <w:t>service</w:t>
      </w:r>
      <w:r w:rsidR="00845D00">
        <w:t>s t</w:t>
      </w:r>
      <w:r w:rsidR="00232291">
        <w:t>o handle the requested operation with business logic</w:t>
      </w:r>
      <w:r w:rsidR="00C40560">
        <w:t xml:space="preserve"> and return </w:t>
      </w:r>
      <w:r w:rsidR="007D66A2">
        <w:t xml:space="preserve">a </w:t>
      </w:r>
      <w:r w:rsidR="00EB7573">
        <w:t>response</w:t>
      </w:r>
      <w:r w:rsidR="00232291">
        <w:t>.</w:t>
      </w:r>
      <w:r w:rsidR="00EB7573">
        <w:t xml:space="preserve"> The response is then received by the client’s service which forwards it to the requestor through the controller.</w:t>
      </w:r>
      <w:r w:rsidR="00AE5E25">
        <w:t xml:space="preserve"> </w:t>
      </w:r>
      <w:r w:rsidR="00F6522A">
        <w:t>T</w:t>
      </w:r>
      <w:r w:rsidR="008B0366">
        <w:t xml:space="preserve">he text to pdf microservice </w:t>
      </w:r>
      <w:r w:rsidR="00F6522A">
        <w:t>may</w:t>
      </w:r>
      <w:r w:rsidR="008B0366">
        <w:t xml:space="preserve"> be accessed individually</w:t>
      </w:r>
      <w:r w:rsidR="00EF165E">
        <w:t xml:space="preserve"> with requests</w:t>
      </w:r>
      <w:r w:rsidR="008B0366">
        <w:t xml:space="preserve">, mainly intended for developers. </w:t>
      </w:r>
      <w:r w:rsidR="00AE5E25">
        <w:t>In the case of an error, helpers will construct an exception stack trace</w:t>
      </w:r>
      <w:r w:rsidR="00E33C67">
        <w:t xml:space="preserve"> that tracks exceptions across </w:t>
      </w:r>
      <w:r w:rsidR="00C06D17">
        <w:t>applications</w:t>
      </w:r>
      <w:r w:rsidR="00AE5E25">
        <w:t>.</w:t>
      </w:r>
    </w:p>
    <w:p w14:paraId="276A9F57" w14:textId="67355C58" w:rsidR="00DA43FB" w:rsidRDefault="00DA43FB" w:rsidP="00DA43FB">
      <w:pPr>
        <w:pStyle w:val="Heading1"/>
      </w:pPr>
      <w:bookmarkStart w:id="9" w:name="_Toc104155787"/>
      <w:r>
        <w:t>Implementation</w:t>
      </w:r>
      <w:bookmarkEnd w:id="9"/>
    </w:p>
    <w:p w14:paraId="66A39977" w14:textId="77777777" w:rsidR="00206B4D" w:rsidRDefault="006D08DB" w:rsidP="006D08DB">
      <w:r>
        <w:t xml:space="preserve">The design of the software </w:t>
      </w:r>
      <w:r w:rsidR="009058DE">
        <w:t>is</w:t>
      </w:r>
      <w:r>
        <w:t xml:space="preserve"> further </w:t>
      </w:r>
      <w:r w:rsidR="009058DE">
        <w:t>analysed at</w:t>
      </w:r>
      <w:r>
        <w:t xml:space="preserve"> a low</w:t>
      </w:r>
      <w:r w:rsidR="009058DE">
        <w:t xml:space="preserve">er </w:t>
      </w:r>
      <w:r>
        <w:t>level during implementation</w:t>
      </w:r>
      <w:r w:rsidR="00FC0611">
        <w:t xml:space="preserve">. </w:t>
      </w:r>
    </w:p>
    <w:p w14:paraId="0A380576" w14:textId="16EF3186" w:rsidR="00206B4D" w:rsidRDefault="00206B4D" w:rsidP="00206B4D">
      <w:pPr>
        <w:pStyle w:val="Heading2"/>
      </w:pPr>
      <w:bookmarkStart w:id="10" w:name="_Toc104155788"/>
      <w:r>
        <w:t>Sequential Analysis of Developed Classes</w:t>
      </w:r>
      <w:bookmarkEnd w:id="10"/>
    </w:p>
    <w:p w14:paraId="51FBB5D7" w14:textId="77777777" w:rsidR="005B0307" w:rsidRDefault="00542FE1" w:rsidP="006D08DB">
      <w:r>
        <w:t xml:space="preserve">Following the sequence of events that lead to the generation of a pdf that is downloaded by a user, the process and relevant classes will be analysed in this section. </w:t>
      </w:r>
    </w:p>
    <w:p w14:paraId="052486D2" w14:textId="4B8F429F" w:rsidR="006D08DB" w:rsidRDefault="00AE4087" w:rsidP="006D08DB">
      <w:r>
        <w:t>Controllers are present in both applications and the home controller is the same in both solutions. It leads to the index page of each application.</w:t>
      </w:r>
    </w:p>
    <w:p w14:paraId="21954A61" w14:textId="3D338BD0" w:rsidR="006D40BC" w:rsidRPr="008B4F04" w:rsidRDefault="00675953" w:rsidP="006D40BC">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Pr>
          <w:noProof/>
        </w:rPr>
        <mc:AlternateContent>
          <mc:Choice Requires="wps">
            <w:drawing>
              <wp:anchor distT="0" distB="0" distL="114300" distR="114300" simplePos="0" relativeHeight="251665408" behindDoc="0" locked="0" layoutInCell="1" allowOverlap="1" wp14:anchorId="00BF80EB" wp14:editId="2F656F17">
                <wp:simplePos x="0" y="0"/>
                <wp:positionH relativeFrom="column">
                  <wp:posOffset>-1905</wp:posOffset>
                </wp:positionH>
                <wp:positionV relativeFrom="paragraph">
                  <wp:posOffset>1097488</wp:posOffset>
                </wp:positionV>
                <wp:extent cx="5410835" cy="32194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5CF3C823" w14:textId="1F467F15" w:rsidR="007D0826" w:rsidRPr="007702E4" w:rsidRDefault="00996D70" w:rsidP="00996D70">
                            <w:pPr>
                              <w:pStyle w:val="CaptionOrigin"/>
                              <w:rPr>
                                <w:noProof/>
                              </w:rPr>
                            </w:pPr>
                            <w:bookmarkStart w:id="11" w:name="_Toc104155795"/>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1</w:t>
                            </w:r>
                            <w:r w:rsidR="001D70A9">
                              <w:fldChar w:fldCharType="end"/>
                            </w:r>
                            <w:r>
                              <w:t xml:space="preserve"> </w:t>
                            </w:r>
                            <w:r w:rsidRPr="00BF76C8">
                              <w:t>Home Controller Code</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BF80EB" id="Text Box 8" o:spid="_x0000_s1028" type="#_x0000_t202" style="position:absolute;margin-left:-.15pt;margin-top:86.4pt;width:426.05pt;height:25.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" stroked="f">
                <v:textbox inset="0,0,0,0">
                  <w:txbxContent>
                    <w:p w14:paraId="5CF3C823" w14:textId="1F467F15" w:rsidR="007D0826" w:rsidRPr="007702E4" w:rsidRDefault="00996D70" w:rsidP="00996D70">
                      <w:pPr>
                        <w:pStyle w:val="CaptionOrigin"/>
                        <w:rPr>
                          <w:noProof/>
                        </w:rPr>
                      </w:pPr>
                      <w:bookmarkStart w:id="14" w:name="_Toc104155795"/>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1</w:t>
                      </w:r>
                      <w:r w:rsidR="001D70A9">
                        <w:fldChar w:fldCharType="end"/>
                      </w:r>
                      <w:r>
                        <w:t xml:space="preserve"> </w:t>
                      </w:r>
                      <w:r w:rsidRPr="00BF76C8">
                        <w:t>Home Controller Code</w:t>
                      </w:r>
                      <w:bookmarkEnd w:id="14"/>
                    </w:p>
                  </w:txbxContent>
                </v:textbox>
                <w10:wrap type="square"/>
              </v:shape>
            </w:pict>
          </mc:Fallback>
        </mc:AlternateContent>
      </w:r>
      <w:r w:rsidR="006D40BC" w:rsidRPr="006D40BC">
        <w:rPr>
          <w:rFonts w:ascii="Courier New" w:hAnsi="Courier New" w:cs="Courier New"/>
          <w:color w:val="A9B837"/>
          <w:sz w:val="21"/>
          <w:szCs w:val="21"/>
          <w:lang w:val="en-GR" w:eastAsia="en-GB"/>
        </w:rPr>
        <w:t>@</w:t>
      </w:r>
      <w:r w:rsidR="006D40BC" w:rsidRPr="008B4F04">
        <w:rPr>
          <w:rFonts w:ascii="Courier New" w:hAnsi="Courier New" w:cs="Courier New"/>
          <w:color w:val="A9B837"/>
          <w:sz w:val="18"/>
          <w:szCs w:val="18"/>
          <w:lang w:val="en-GR" w:eastAsia="en-GB"/>
        </w:rPr>
        <w:t>Controller</w:t>
      </w:r>
      <w:r w:rsidR="006D40BC" w:rsidRPr="008B4F04">
        <w:rPr>
          <w:rFonts w:ascii="Courier New" w:hAnsi="Courier New" w:cs="Courier New"/>
          <w:color w:val="A9B837"/>
          <w:sz w:val="18"/>
          <w:szCs w:val="18"/>
          <w:lang w:val="en-GR" w:eastAsia="en-GB"/>
        </w:rPr>
        <w:br/>
      </w:r>
      <w:r w:rsidR="006D40BC" w:rsidRPr="008B4F04">
        <w:rPr>
          <w:rFonts w:ascii="Courier New" w:hAnsi="Courier New" w:cs="Courier New"/>
          <w:color w:val="ED864A"/>
          <w:sz w:val="18"/>
          <w:szCs w:val="18"/>
          <w:lang w:val="en-GR" w:eastAsia="en-GB"/>
        </w:rPr>
        <w:t xml:space="preserve">public class </w:t>
      </w:r>
      <w:r w:rsidR="006D40BC" w:rsidRPr="008B4F04">
        <w:rPr>
          <w:rFonts w:ascii="Courier New" w:hAnsi="Courier New" w:cs="Courier New"/>
          <w:color w:val="FFFFFF"/>
          <w:sz w:val="18"/>
          <w:szCs w:val="18"/>
          <w:lang w:val="en-GR" w:eastAsia="en-GB"/>
        </w:rPr>
        <w:t xml:space="preserve">HomeController </w:t>
      </w:r>
      <w:r w:rsidR="006D40BC" w:rsidRPr="008B4F04">
        <w:rPr>
          <w:rFonts w:ascii="Courier New" w:hAnsi="Courier New" w:cs="Courier New"/>
          <w:color w:val="EBEBEB"/>
          <w:sz w:val="18"/>
          <w:szCs w:val="18"/>
          <w:lang w:val="en-GR" w:eastAsia="en-GB"/>
        </w:rPr>
        <w:t>{</w:t>
      </w:r>
      <w:r w:rsidR="006D40BC" w:rsidRPr="008B4F04">
        <w:rPr>
          <w:rFonts w:ascii="Courier New" w:hAnsi="Courier New" w:cs="Courier New"/>
          <w:color w:val="EBEBEB"/>
          <w:sz w:val="18"/>
          <w:szCs w:val="18"/>
          <w:lang w:val="en-GR" w:eastAsia="en-GB"/>
        </w:rPr>
        <w:br/>
      </w:r>
      <w:r w:rsidR="006D40BC" w:rsidRPr="008B4F04">
        <w:rPr>
          <w:rFonts w:ascii="Courier New" w:hAnsi="Courier New" w:cs="Courier New"/>
          <w:color w:val="EBEBEB"/>
          <w:sz w:val="18"/>
          <w:szCs w:val="18"/>
          <w:lang w:val="en-GR" w:eastAsia="en-GB"/>
        </w:rPr>
        <w:lastRenderedPageBreak/>
        <w:t xml:space="preserve">   </w:t>
      </w:r>
      <w:r w:rsidR="006D40BC" w:rsidRPr="008B4F04">
        <w:rPr>
          <w:rFonts w:ascii="Courier New" w:hAnsi="Courier New" w:cs="Courier New"/>
          <w:color w:val="7EC3E6"/>
          <w:sz w:val="18"/>
          <w:szCs w:val="18"/>
          <w:lang w:val="en-GR" w:eastAsia="en-GB"/>
        </w:rPr>
        <w:t>// Provide access to the index page.</w:t>
      </w:r>
      <w:r w:rsidR="006D40BC" w:rsidRPr="008B4F04">
        <w:rPr>
          <w:rFonts w:ascii="Courier New" w:hAnsi="Courier New" w:cs="Courier New"/>
          <w:color w:val="7EC3E6"/>
          <w:sz w:val="18"/>
          <w:szCs w:val="18"/>
          <w:lang w:val="en-GR" w:eastAsia="en-GB"/>
        </w:rPr>
        <w:br/>
        <w:t xml:space="preserve">   </w:t>
      </w:r>
      <w:r w:rsidR="006D40BC" w:rsidRPr="008B4F04">
        <w:rPr>
          <w:rFonts w:ascii="Courier New" w:hAnsi="Courier New" w:cs="Courier New"/>
          <w:color w:val="A9B837"/>
          <w:sz w:val="18"/>
          <w:szCs w:val="18"/>
          <w:lang w:val="en-GR" w:eastAsia="en-GB"/>
        </w:rPr>
        <w:t>@RequestMapping</w:t>
      </w:r>
      <w:r w:rsidR="006D40BC" w:rsidRPr="008B4F04">
        <w:rPr>
          <w:rFonts w:ascii="Courier New" w:hAnsi="Courier New" w:cs="Courier New"/>
          <w:color w:val="EBEBEB"/>
          <w:sz w:val="18"/>
          <w:szCs w:val="18"/>
          <w:lang w:val="en-GR" w:eastAsia="en-GB"/>
        </w:rPr>
        <w:t>(</w:t>
      </w:r>
      <w:r w:rsidR="006D40BC" w:rsidRPr="008B4F04">
        <w:rPr>
          <w:rFonts w:ascii="Courier New" w:hAnsi="Courier New" w:cs="Courier New"/>
          <w:color w:val="54B33E"/>
          <w:sz w:val="18"/>
          <w:szCs w:val="18"/>
          <w:lang w:val="en-GR" w:eastAsia="en-GB"/>
        </w:rPr>
        <w:t>"/"</w:t>
      </w:r>
      <w:r w:rsidR="006D40BC" w:rsidRPr="008B4F04">
        <w:rPr>
          <w:rFonts w:ascii="Courier New" w:hAnsi="Courier New" w:cs="Courier New"/>
          <w:color w:val="EBEBEB"/>
          <w:sz w:val="18"/>
          <w:szCs w:val="18"/>
          <w:lang w:val="en-GR" w:eastAsia="en-GB"/>
        </w:rPr>
        <w:t>)</w:t>
      </w:r>
      <w:r w:rsidR="006D40BC" w:rsidRPr="008B4F04">
        <w:rPr>
          <w:rFonts w:ascii="Courier New" w:hAnsi="Courier New" w:cs="Courier New"/>
          <w:color w:val="EBEBEB"/>
          <w:sz w:val="18"/>
          <w:szCs w:val="18"/>
          <w:lang w:val="en-GR" w:eastAsia="en-GB"/>
        </w:rPr>
        <w:br/>
        <w:t xml:space="preserve">   </w:t>
      </w:r>
      <w:r w:rsidR="006D40BC" w:rsidRPr="008B4F04">
        <w:rPr>
          <w:rFonts w:ascii="Courier New" w:hAnsi="Courier New" w:cs="Courier New"/>
          <w:color w:val="ED864A"/>
          <w:sz w:val="18"/>
          <w:szCs w:val="18"/>
          <w:lang w:val="en-GR" w:eastAsia="en-GB"/>
        </w:rPr>
        <w:t xml:space="preserve">public </w:t>
      </w:r>
      <w:r w:rsidR="006D40BC" w:rsidRPr="008B4F04">
        <w:rPr>
          <w:rFonts w:ascii="Courier New" w:hAnsi="Courier New" w:cs="Courier New"/>
          <w:color w:val="FFFFFF"/>
          <w:sz w:val="18"/>
          <w:szCs w:val="18"/>
          <w:lang w:val="en-GR" w:eastAsia="en-GB"/>
        </w:rPr>
        <w:t xml:space="preserve">String </w:t>
      </w:r>
      <w:r w:rsidR="006D40BC" w:rsidRPr="008B4F04">
        <w:rPr>
          <w:rFonts w:ascii="Courier New" w:hAnsi="Courier New" w:cs="Courier New"/>
          <w:color w:val="FFCF40"/>
          <w:sz w:val="18"/>
          <w:szCs w:val="18"/>
          <w:lang w:val="en-GR" w:eastAsia="en-GB"/>
        </w:rPr>
        <w:t>home</w:t>
      </w:r>
      <w:r w:rsidR="006D40BC" w:rsidRPr="008B4F04">
        <w:rPr>
          <w:rFonts w:ascii="Courier New" w:hAnsi="Courier New" w:cs="Courier New"/>
          <w:color w:val="EBEBEB"/>
          <w:sz w:val="18"/>
          <w:szCs w:val="18"/>
          <w:lang w:val="en-GR" w:eastAsia="en-GB"/>
        </w:rPr>
        <w:t>() {</w:t>
      </w:r>
      <w:r w:rsidR="006D40BC" w:rsidRPr="008B4F04">
        <w:rPr>
          <w:rFonts w:ascii="Courier New" w:hAnsi="Courier New" w:cs="Courier New"/>
          <w:color w:val="EBEBEB"/>
          <w:sz w:val="18"/>
          <w:szCs w:val="18"/>
          <w:lang w:val="en-GR" w:eastAsia="en-GB"/>
        </w:rPr>
        <w:br/>
        <w:t xml:space="preserve">      </w:t>
      </w:r>
      <w:r w:rsidR="006D40BC" w:rsidRPr="008B4F04">
        <w:rPr>
          <w:rFonts w:ascii="Courier New" w:hAnsi="Courier New" w:cs="Courier New"/>
          <w:color w:val="ED864A"/>
          <w:sz w:val="18"/>
          <w:szCs w:val="18"/>
          <w:lang w:val="en-GR" w:eastAsia="en-GB"/>
        </w:rPr>
        <w:t xml:space="preserve">return </w:t>
      </w:r>
      <w:r w:rsidR="006D40BC" w:rsidRPr="008B4F04">
        <w:rPr>
          <w:rFonts w:ascii="Courier New" w:hAnsi="Courier New" w:cs="Courier New"/>
          <w:color w:val="54B33E"/>
          <w:sz w:val="18"/>
          <w:szCs w:val="18"/>
          <w:lang w:val="en-GR" w:eastAsia="en-GB"/>
        </w:rPr>
        <w:t>"index"</w:t>
      </w:r>
      <w:r w:rsidR="006D40BC" w:rsidRPr="008B4F04">
        <w:rPr>
          <w:rFonts w:ascii="Courier New" w:hAnsi="Courier New" w:cs="Courier New"/>
          <w:b/>
          <w:bCs/>
          <w:color w:val="ED864A"/>
          <w:sz w:val="18"/>
          <w:szCs w:val="18"/>
          <w:lang w:val="en-GR" w:eastAsia="en-GB"/>
        </w:rPr>
        <w:t>;</w:t>
      </w:r>
      <w:r w:rsidR="006D40BC" w:rsidRPr="008B4F04">
        <w:rPr>
          <w:rFonts w:ascii="Courier New" w:hAnsi="Courier New" w:cs="Courier New"/>
          <w:b/>
          <w:bCs/>
          <w:color w:val="ED864A"/>
          <w:sz w:val="18"/>
          <w:szCs w:val="18"/>
          <w:lang w:val="en-GR" w:eastAsia="en-GB"/>
        </w:rPr>
        <w:br/>
        <w:t xml:space="preserve">   </w:t>
      </w:r>
      <w:r w:rsidR="006D40BC" w:rsidRPr="008B4F04">
        <w:rPr>
          <w:rFonts w:ascii="Courier New" w:hAnsi="Courier New" w:cs="Courier New"/>
          <w:color w:val="EBEBEB"/>
          <w:sz w:val="18"/>
          <w:szCs w:val="18"/>
          <w:lang w:val="en-GR" w:eastAsia="en-GB"/>
        </w:rPr>
        <w:t>}</w:t>
      </w:r>
      <w:r w:rsidR="006D40BC" w:rsidRPr="008B4F04">
        <w:rPr>
          <w:rFonts w:ascii="Courier New" w:hAnsi="Courier New" w:cs="Courier New"/>
          <w:color w:val="EBEBEB"/>
          <w:sz w:val="18"/>
          <w:szCs w:val="18"/>
          <w:lang w:val="en-GR" w:eastAsia="en-GB"/>
        </w:rPr>
        <w:br/>
        <w:t>}</w:t>
      </w:r>
    </w:p>
    <w:p w14:paraId="4C66C48B" w14:textId="120DE1F3" w:rsidR="006D40BC" w:rsidRDefault="00A45040" w:rsidP="006D08DB">
      <w:r>
        <w:t>In the client application</w:t>
      </w:r>
      <w:r w:rsidR="00931692">
        <w:t>,</w:t>
      </w:r>
      <w:r>
        <w:t xml:space="preserve"> the user controller</w:t>
      </w:r>
      <w:r w:rsidR="00834641">
        <w:t xml:space="preserve"> is responsible for receiving</w:t>
      </w:r>
      <w:r w:rsidR="00B434BD">
        <w:t xml:space="preserve"> </w:t>
      </w:r>
      <w:r w:rsidR="002544E7">
        <w:t xml:space="preserve">file conversion </w:t>
      </w:r>
      <w:r w:rsidR="00834641">
        <w:t xml:space="preserve">requests </w:t>
      </w:r>
      <w:r w:rsidR="00737C28">
        <w:t>using the HTTP GET method</w:t>
      </w:r>
      <w:r w:rsidR="00B91BF1">
        <w:t>.</w:t>
      </w:r>
      <w:r w:rsidR="00737C28">
        <w:t xml:space="preserve"> </w:t>
      </w:r>
      <w:r w:rsidR="00B91BF1">
        <w:t>Th</w:t>
      </w:r>
      <w:r w:rsidR="00834641">
        <w:t xml:space="preserve">e </w:t>
      </w:r>
      <w:r w:rsidR="00664AF7">
        <w:t>appropriate</w:t>
      </w:r>
      <w:r w:rsidR="00834641">
        <w:t xml:space="preserve"> service</w:t>
      </w:r>
      <w:r w:rsidR="00B91BF1">
        <w:t xml:space="preserve"> then handles this request</w:t>
      </w:r>
      <w:r w:rsidR="00834641">
        <w:t>.</w:t>
      </w:r>
      <w:r w:rsidR="009D1E63">
        <w:t xml:space="preserve"> It also builds an appropriate error response if exceptions occur</w:t>
      </w:r>
      <w:r w:rsidR="00AD4109">
        <w:t xml:space="preserve"> by issuing an operation to the </w:t>
      </w:r>
      <w:r w:rsidR="004D6E7D">
        <w:t>e</w:t>
      </w:r>
      <w:r w:rsidR="00AD4109">
        <w:t>xception</w:t>
      </w:r>
      <w:r w:rsidR="004D6E7D">
        <w:t xml:space="preserve"> r</w:t>
      </w:r>
      <w:r w:rsidR="00AD4109">
        <w:t>esponse</w:t>
      </w:r>
      <w:r w:rsidR="004D6E7D">
        <w:t xml:space="preserve"> b</w:t>
      </w:r>
      <w:r w:rsidR="00AD4109">
        <w:t>uilder</w:t>
      </w:r>
      <w:r w:rsidR="009D1E63">
        <w:t>.</w:t>
      </w:r>
    </w:p>
    <w:p w14:paraId="612C1065" w14:textId="1BFD257D" w:rsidR="0002748F" w:rsidRPr="0002748F" w:rsidRDefault="00675953" w:rsidP="0002748F">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Pr>
          <w:noProof/>
        </w:rPr>
        <mc:AlternateContent>
          <mc:Choice Requires="wps">
            <w:drawing>
              <wp:anchor distT="0" distB="0" distL="114300" distR="114300" simplePos="0" relativeHeight="251667456" behindDoc="0" locked="0" layoutInCell="1" allowOverlap="1" wp14:anchorId="2B676746" wp14:editId="772A34C4">
                <wp:simplePos x="0" y="0"/>
                <wp:positionH relativeFrom="column">
                  <wp:posOffset>0</wp:posOffset>
                </wp:positionH>
                <wp:positionV relativeFrom="paragraph">
                  <wp:posOffset>2474991</wp:posOffset>
                </wp:positionV>
                <wp:extent cx="5410835" cy="32194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31C287DA" w14:textId="1757322A" w:rsidR="00675953" w:rsidRPr="007702E4" w:rsidRDefault="00675953" w:rsidP="00675953">
                            <w:pPr>
                              <w:pStyle w:val="Caption"/>
                              <w:rPr>
                                <w:noProof/>
                              </w:rPr>
                            </w:pPr>
                            <w:bookmarkStart w:id="12" w:name="_Toc104155796"/>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2</w:t>
                            </w:r>
                            <w:r w:rsidR="001D70A9">
                              <w:fldChar w:fldCharType="end"/>
                            </w:r>
                            <w:r>
                              <w:t xml:space="preserve"> User Controller Code</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76746" id="Text Box 3" o:spid="_x0000_s1029" type="#_x0000_t202" style="position:absolute;margin-left:0;margin-top:194.9pt;width:426.05pt;height:25.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" stroked="f">
                <v:textbox inset="0,0,0,0">
                  <w:txbxContent>
                    <w:p w14:paraId="31C287DA" w14:textId="1757322A" w:rsidR="00675953" w:rsidRPr="007702E4" w:rsidRDefault="00675953" w:rsidP="00675953">
                      <w:pPr>
                        <w:pStyle w:val="Caption"/>
                        <w:rPr>
                          <w:noProof/>
                        </w:rPr>
                      </w:pPr>
                      <w:bookmarkStart w:id="16" w:name="_Toc104155796"/>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2</w:t>
                      </w:r>
                      <w:r w:rsidR="001D70A9">
                        <w:fldChar w:fldCharType="end"/>
                      </w:r>
                      <w:r>
                        <w:t xml:space="preserve"> User Controller Code</w:t>
                      </w:r>
                      <w:bookmarkEnd w:id="16"/>
                    </w:p>
                  </w:txbxContent>
                </v:textbox>
                <w10:wrap type="square"/>
              </v:shape>
            </w:pict>
          </mc:Fallback>
        </mc:AlternateContent>
      </w:r>
      <w:r w:rsidR="0002748F" w:rsidRPr="0002748F">
        <w:rPr>
          <w:rFonts w:ascii="Courier New" w:hAnsi="Courier New" w:cs="Courier New"/>
          <w:color w:val="7EC3E6"/>
          <w:sz w:val="18"/>
          <w:szCs w:val="18"/>
          <w:lang w:val="en-GR" w:eastAsia="en-GB"/>
        </w:rPr>
        <w:t>// Endpoints</w:t>
      </w:r>
      <w:r w:rsidR="0002748F" w:rsidRPr="0002748F">
        <w:rPr>
          <w:rFonts w:ascii="Courier New" w:hAnsi="Courier New" w:cs="Courier New"/>
          <w:color w:val="7EC3E6"/>
          <w:sz w:val="18"/>
          <w:szCs w:val="18"/>
          <w:lang w:val="en-GR" w:eastAsia="en-GB"/>
        </w:rPr>
        <w:br/>
        <w:t>// Expect a GET request.</w:t>
      </w:r>
      <w:r w:rsidR="0002748F" w:rsidRPr="0002748F">
        <w:rPr>
          <w:rFonts w:ascii="Courier New" w:hAnsi="Courier New" w:cs="Courier New"/>
          <w:color w:val="7EC3E6"/>
          <w:sz w:val="18"/>
          <w:szCs w:val="18"/>
          <w:lang w:val="en-GR" w:eastAsia="en-GB"/>
        </w:rPr>
        <w:br/>
      </w:r>
      <w:r w:rsidR="0002748F" w:rsidRPr="0002748F">
        <w:rPr>
          <w:rFonts w:ascii="Courier New" w:hAnsi="Courier New" w:cs="Courier New"/>
          <w:color w:val="A9B837"/>
          <w:sz w:val="18"/>
          <w:szCs w:val="18"/>
          <w:lang w:val="en-GR" w:eastAsia="en-GB"/>
        </w:rPr>
        <w:t>@RequestMapping</w:t>
      </w:r>
      <w:r w:rsidR="0002748F" w:rsidRPr="0002748F">
        <w:rPr>
          <w:rFonts w:ascii="Courier New" w:hAnsi="Courier New" w:cs="Courier New"/>
          <w:color w:val="EBEBEB"/>
          <w:sz w:val="18"/>
          <w:szCs w:val="18"/>
          <w:lang w:val="en-GR" w:eastAsia="en-GB"/>
        </w:rPr>
        <w:t xml:space="preserve">(method = </w:t>
      </w:r>
      <w:r w:rsidR="0002748F" w:rsidRPr="0002748F">
        <w:rPr>
          <w:rFonts w:ascii="Courier New" w:hAnsi="Courier New" w:cs="Courier New"/>
          <w:color w:val="FFFFFF"/>
          <w:sz w:val="18"/>
          <w:szCs w:val="18"/>
          <w:lang w:val="en-GR" w:eastAsia="en-GB"/>
        </w:rPr>
        <w:t>RequestMethod</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i/>
          <w:iCs/>
          <w:color w:val="ED94FF"/>
          <w:sz w:val="18"/>
          <w:szCs w:val="18"/>
          <w:lang w:val="en-GR" w:eastAsia="en-GB"/>
        </w:rPr>
        <w:t>GET</w:t>
      </w:r>
      <w:r w:rsidR="0002748F" w:rsidRPr="0002748F">
        <w:rPr>
          <w:rFonts w:ascii="Courier New" w:hAnsi="Courier New" w:cs="Courier New"/>
          <w:b/>
          <w:bCs/>
          <w:color w:val="ED864A"/>
          <w:sz w:val="18"/>
          <w:szCs w:val="18"/>
          <w:lang w:val="en-GR" w:eastAsia="en-GB"/>
        </w:rPr>
        <w:t xml:space="preserve">, </w:t>
      </w:r>
      <w:r w:rsidR="0002748F" w:rsidRPr="0002748F">
        <w:rPr>
          <w:rFonts w:ascii="Courier New" w:hAnsi="Courier New" w:cs="Courier New"/>
          <w:color w:val="EBEBEB"/>
          <w:sz w:val="18"/>
          <w:szCs w:val="18"/>
          <w:lang w:val="en-GR" w:eastAsia="en-GB"/>
        </w:rPr>
        <w:t xml:space="preserve">value = </w:t>
      </w:r>
      <w:r w:rsidR="0002748F" w:rsidRPr="0002748F">
        <w:rPr>
          <w:rFonts w:ascii="Courier New" w:hAnsi="Courier New" w:cs="Courier New"/>
          <w:color w:val="54B33E"/>
          <w:sz w:val="18"/>
          <w:szCs w:val="18"/>
          <w:lang w:val="en-GR" w:eastAsia="en-GB"/>
        </w:rPr>
        <w:t>"/txt2pdf"</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BEBEB"/>
          <w:sz w:val="18"/>
          <w:szCs w:val="18"/>
          <w:lang w:val="en-GR" w:eastAsia="en-GB"/>
        </w:rPr>
        <w:br/>
      </w:r>
      <w:r w:rsidR="0002748F" w:rsidRPr="0002748F">
        <w:rPr>
          <w:rFonts w:ascii="Courier New" w:hAnsi="Courier New" w:cs="Courier New"/>
          <w:color w:val="ED864A"/>
          <w:sz w:val="18"/>
          <w:szCs w:val="18"/>
          <w:lang w:val="en-GR" w:eastAsia="en-GB"/>
        </w:rPr>
        <w:t xml:space="preserve">public </w:t>
      </w:r>
      <w:r w:rsidR="0002748F" w:rsidRPr="0002748F">
        <w:rPr>
          <w:rFonts w:ascii="Courier New" w:hAnsi="Courier New" w:cs="Courier New"/>
          <w:color w:val="FFFFFF"/>
          <w:sz w:val="18"/>
          <w:szCs w:val="18"/>
          <w:lang w:val="en-GR" w:eastAsia="en-GB"/>
        </w:rPr>
        <w:t>ResponseEntity</w:t>
      </w:r>
      <w:r w:rsidR="0002748F" w:rsidRPr="0002748F">
        <w:rPr>
          <w:rFonts w:ascii="Courier New" w:hAnsi="Courier New" w:cs="Courier New"/>
          <w:color w:val="EBEBEB"/>
          <w:sz w:val="18"/>
          <w:szCs w:val="18"/>
          <w:lang w:val="en-GR" w:eastAsia="en-GB"/>
        </w:rPr>
        <w:t xml:space="preserve">&lt;?&gt; </w:t>
      </w:r>
      <w:r w:rsidR="0002748F" w:rsidRPr="0002748F">
        <w:rPr>
          <w:rFonts w:ascii="Courier New" w:hAnsi="Courier New" w:cs="Courier New"/>
          <w:color w:val="FFCF40"/>
          <w:sz w:val="18"/>
          <w:szCs w:val="18"/>
          <w:lang w:val="en-GR" w:eastAsia="en-GB"/>
        </w:rPr>
        <w:t>requestTextToPdf</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FFFFFF"/>
          <w:sz w:val="18"/>
          <w:szCs w:val="18"/>
          <w:lang w:val="en-GR" w:eastAsia="en-GB"/>
        </w:rPr>
        <w:t>String input</w:t>
      </w:r>
      <w:r w:rsidR="0002748F" w:rsidRPr="0002748F">
        <w:rPr>
          <w:rFonts w:ascii="Courier New" w:hAnsi="Courier New" w:cs="Courier New"/>
          <w:color w:val="EBEBEB"/>
          <w:sz w:val="18"/>
          <w:szCs w:val="18"/>
          <w:lang w:val="en-GR" w:eastAsia="en-GB"/>
        </w:rPr>
        <w:t>) {</w:t>
      </w:r>
      <w:r w:rsidR="0002748F" w:rsidRPr="0002748F">
        <w:rPr>
          <w:rFonts w:ascii="Courier New" w:hAnsi="Courier New" w:cs="Courier New"/>
          <w:color w:val="EBEBEB"/>
          <w:sz w:val="18"/>
          <w:szCs w:val="18"/>
          <w:lang w:val="en-GR" w:eastAsia="en-GB"/>
        </w:rPr>
        <w:br/>
        <w:t xml:space="preserve">    </w:t>
      </w:r>
      <w:r w:rsidR="0002748F" w:rsidRPr="0002748F">
        <w:rPr>
          <w:rFonts w:ascii="Courier New" w:hAnsi="Courier New" w:cs="Courier New"/>
          <w:color w:val="7EC3E6"/>
          <w:sz w:val="18"/>
          <w:szCs w:val="18"/>
          <w:lang w:val="en-GR" w:eastAsia="en-GB"/>
        </w:rPr>
        <w:t>// Send request through the service to the text to pdf microservice.</w:t>
      </w:r>
      <w:r w:rsidR="0002748F" w:rsidRPr="0002748F">
        <w:rPr>
          <w:rFonts w:ascii="Courier New" w:hAnsi="Courier New" w:cs="Courier New"/>
          <w:color w:val="7EC3E6"/>
          <w:sz w:val="18"/>
          <w:szCs w:val="18"/>
          <w:lang w:val="en-GR" w:eastAsia="en-GB"/>
        </w:rPr>
        <w:br/>
        <w:t xml:space="preserve">    </w:t>
      </w:r>
      <w:r w:rsidR="0002748F" w:rsidRPr="0002748F">
        <w:rPr>
          <w:rFonts w:ascii="Courier New" w:hAnsi="Courier New" w:cs="Courier New"/>
          <w:color w:val="ED864A"/>
          <w:sz w:val="18"/>
          <w:szCs w:val="18"/>
          <w:lang w:val="en-GR" w:eastAsia="en-GB"/>
        </w:rPr>
        <w:t xml:space="preserve">try </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BEBEB"/>
          <w:sz w:val="18"/>
          <w:szCs w:val="18"/>
          <w:lang w:val="en-GR" w:eastAsia="en-GB"/>
        </w:rPr>
        <w:br/>
        <w:t xml:space="preserve">        </w:t>
      </w:r>
      <w:r w:rsidR="0002748F" w:rsidRPr="0002748F">
        <w:rPr>
          <w:rFonts w:ascii="Courier New" w:hAnsi="Courier New" w:cs="Courier New"/>
          <w:color w:val="ED864A"/>
          <w:sz w:val="18"/>
          <w:szCs w:val="18"/>
          <w:lang w:val="en-GR" w:eastAsia="en-GB"/>
        </w:rPr>
        <w:t xml:space="preserve">return </w:t>
      </w:r>
      <w:r w:rsidR="0002748F" w:rsidRPr="0002748F">
        <w:rPr>
          <w:rFonts w:ascii="Courier New" w:hAnsi="Courier New" w:cs="Courier New"/>
          <w:color w:val="ED94FF"/>
          <w:sz w:val="18"/>
          <w:szCs w:val="18"/>
          <w:lang w:val="en-GR" w:eastAsia="en-GB"/>
        </w:rPr>
        <w:t>userResponderService</w:t>
      </w:r>
      <w:r w:rsidR="0002748F" w:rsidRPr="0002748F">
        <w:rPr>
          <w:rFonts w:ascii="Courier New" w:hAnsi="Courier New" w:cs="Courier New"/>
          <w:color w:val="EBEBEB"/>
          <w:sz w:val="18"/>
          <w:szCs w:val="18"/>
          <w:lang w:val="en-GR" w:eastAsia="en-GB"/>
        </w:rPr>
        <w:t>.sendTextToPDFRequest(</w:t>
      </w:r>
      <w:r w:rsidR="0002748F" w:rsidRPr="0002748F">
        <w:rPr>
          <w:rFonts w:ascii="Courier New" w:hAnsi="Courier New" w:cs="Courier New"/>
          <w:color w:val="FFFFFF"/>
          <w:sz w:val="18"/>
          <w:szCs w:val="18"/>
          <w:lang w:val="en-GR" w:eastAsia="en-GB"/>
        </w:rPr>
        <w:t>input</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b/>
          <w:bCs/>
          <w:color w:val="ED864A"/>
          <w:sz w:val="18"/>
          <w:szCs w:val="18"/>
          <w:lang w:val="en-GR" w:eastAsia="en-GB"/>
        </w:rPr>
        <w:t>;</w:t>
      </w:r>
      <w:r w:rsidR="0002748F" w:rsidRPr="0002748F">
        <w:rPr>
          <w:rFonts w:ascii="Courier New" w:hAnsi="Courier New" w:cs="Courier New"/>
          <w:b/>
          <w:bCs/>
          <w:color w:val="ED864A"/>
          <w:sz w:val="18"/>
          <w:szCs w:val="18"/>
          <w:lang w:val="en-GR" w:eastAsia="en-GB"/>
        </w:rPr>
        <w:br/>
        <w:t xml:space="preserve">    </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BEBEB"/>
          <w:sz w:val="18"/>
          <w:szCs w:val="18"/>
          <w:lang w:val="en-GR" w:eastAsia="en-GB"/>
        </w:rPr>
        <w:br/>
        <w:t xml:space="preserve">    </w:t>
      </w:r>
      <w:r w:rsidR="0002748F" w:rsidRPr="0002748F">
        <w:rPr>
          <w:rFonts w:ascii="Courier New" w:hAnsi="Courier New" w:cs="Courier New"/>
          <w:color w:val="7EC3E6"/>
          <w:sz w:val="18"/>
          <w:szCs w:val="18"/>
          <w:lang w:val="en-GR" w:eastAsia="en-GB"/>
        </w:rPr>
        <w:t>// Catch exceptions from the user responder service and send a context-full response.</w:t>
      </w:r>
      <w:r w:rsidR="0002748F" w:rsidRPr="0002748F">
        <w:rPr>
          <w:rFonts w:ascii="Courier New" w:hAnsi="Courier New" w:cs="Courier New"/>
          <w:color w:val="7EC3E6"/>
          <w:sz w:val="18"/>
          <w:szCs w:val="18"/>
          <w:lang w:val="en-GR" w:eastAsia="en-GB"/>
        </w:rPr>
        <w:br/>
        <w:t xml:space="preserve">    </w:t>
      </w:r>
      <w:r w:rsidR="0002748F" w:rsidRPr="0002748F">
        <w:rPr>
          <w:rFonts w:ascii="Courier New" w:hAnsi="Courier New" w:cs="Courier New"/>
          <w:color w:val="ED864A"/>
          <w:sz w:val="18"/>
          <w:szCs w:val="18"/>
          <w:lang w:val="en-GR" w:eastAsia="en-GB"/>
        </w:rPr>
        <w:t xml:space="preserve">catch </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FFFFFF"/>
          <w:sz w:val="18"/>
          <w:szCs w:val="18"/>
          <w:lang w:val="en-GR" w:eastAsia="en-GB"/>
        </w:rPr>
        <w:t>Exception exception</w:t>
      </w:r>
      <w:r w:rsidR="0002748F" w:rsidRPr="0002748F">
        <w:rPr>
          <w:rFonts w:ascii="Courier New" w:hAnsi="Courier New" w:cs="Courier New"/>
          <w:color w:val="EBEBEB"/>
          <w:sz w:val="18"/>
          <w:szCs w:val="18"/>
          <w:lang w:val="en-GR" w:eastAsia="en-GB"/>
        </w:rPr>
        <w:t>) {</w:t>
      </w:r>
      <w:r w:rsidR="0002748F" w:rsidRPr="0002748F">
        <w:rPr>
          <w:rFonts w:ascii="Courier New" w:hAnsi="Courier New" w:cs="Courier New"/>
          <w:color w:val="EBEBEB"/>
          <w:sz w:val="18"/>
          <w:szCs w:val="18"/>
          <w:lang w:val="en-GR" w:eastAsia="en-GB"/>
        </w:rPr>
        <w:br/>
        <w:t xml:space="preserve">        </w:t>
      </w:r>
      <w:r w:rsidR="0002748F" w:rsidRPr="0002748F">
        <w:rPr>
          <w:rFonts w:ascii="Courier New" w:hAnsi="Courier New" w:cs="Courier New"/>
          <w:color w:val="FFFFFF"/>
          <w:sz w:val="18"/>
          <w:szCs w:val="18"/>
          <w:lang w:val="en-GR" w:eastAsia="en-GB"/>
        </w:rPr>
        <w:t>Map</w:t>
      </w:r>
      <w:r w:rsidR="0002748F" w:rsidRPr="0002748F">
        <w:rPr>
          <w:rFonts w:ascii="Courier New" w:hAnsi="Courier New" w:cs="Courier New"/>
          <w:color w:val="EBEBEB"/>
          <w:sz w:val="18"/>
          <w:szCs w:val="18"/>
          <w:lang w:val="en-GR" w:eastAsia="en-GB"/>
        </w:rPr>
        <w:t>&lt;</w:t>
      </w:r>
      <w:r w:rsidR="0002748F" w:rsidRPr="0002748F">
        <w:rPr>
          <w:rFonts w:ascii="Courier New" w:hAnsi="Courier New" w:cs="Courier New"/>
          <w:color w:val="FFFFFF"/>
          <w:sz w:val="18"/>
          <w:szCs w:val="18"/>
          <w:lang w:val="en-GR" w:eastAsia="en-GB"/>
        </w:rPr>
        <w:t>String</w:t>
      </w:r>
      <w:r w:rsidR="0002748F" w:rsidRPr="0002748F">
        <w:rPr>
          <w:rFonts w:ascii="Courier New" w:hAnsi="Courier New" w:cs="Courier New"/>
          <w:b/>
          <w:bCs/>
          <w:color w:val="ED864A"/>
          <w:sz w:val="18"/>
          <w:szCs w:val="18"/>
          <w:lang w:val="en-GR" w:eastAsia="en-GB"/>
        </w:rPr>
        <w:t xml:space="preserve">, </w:t>
      </w:r>
      <w:r w:rsidR="0002748F" w:rsidRPr="0002748F">
        <w:rPr>
          <w:rFonts w:ascii="Courier New" w:hAnsi="Courier New" w:cs="Courier New"/>
          <w:color w:val="FFFFFF"/>
          <w:sz w:val="18"/>
          <w:szCs w:val="18"/>
          <w:lang w:val="en-GR" w:eastAsia="en-GB"/>
        </w:rPr>
        <w:t>String</w:t>
      </w:r>
      <w:r w:rsidR="0002748F" w:rsidRPr="0002748F">
        <w:rPr>
          <w:rFonts w:ascii="Courier New" w:hAnsi="Courier New" w:cs="Courier New"/>
          <w:color w:val="EBEBEB"/>
          <w:sz w:val="18"/>
          <w:szCs w:val="18"/>
          <w:lang w:val="en-GR" w:eastAsia="en-GB"/>
        </w:rPr>
        <w:t xml:space="preserve">&gt; </w:t>
      </w:r>
      <w:r w:rsidR="0002748F" w:rsidRPr="0002748F">
        <w:rPr>
          <w:rFonts w:ascii="Courier New" w:hAnsi="Courier New" w:cs="Courier New"/>
          <w:color w:val="FFFFFF"/>
          <w:sz w:val="18"/>
          <w:szCs w:val="18"/>
          <w:lang w:val="en-GR" w:eastAsia="en-GB"/>
        </w:rPr>
        <w:t xml:space="preserve">body </w:t>
      </w:r>
      <w:r w:rsidR="0002748F" w:rsidRPr="0002748F">
        <w:rPr>
          <w:rFonts w:ascii="Courier New" w:hAnsi="Courier New" w:cs="Courier New"/>
          <w:color w:val="EBEBEB"/>
          <w:sz w:val="18"/>
          <w:szCs w:val="18"/>
          <w:lang w:val="en-GR" w:eastAsia="en-GB"/>
        </w:rPr>
        <w:t xml:space="preserve">= </w:t>
      </w:r>
      <w:r w:rsidR="0002748F" w:rsidRPr="0002748F">
        <w:rPr>
          <w:rFonts w:ascii="Courier New" w:hAnsi="Courier New" w:cs="Courier New"/>
          <w:color w:val="FFFFFF"/>
          <w:sz w:val="18"/>
          <w:szCs w:val="18"/>
          <w:lang w:val="en-GR" w:eastAsia="en-GB"/>
        </w:rPr>
        <w:t>ExceptionResponseBuilder</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i/>
          <w:iCs/>
          <w:color w:val="EBEBEB"/>
          <w:sz w:val="18"/>
          <w:szCs w:val="18"/>
          <w:lang w:val="en-GR" w:eastAsia="en-GB"/>
        </w:rPr>
        <w:t>buildExceptionResponse</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FFFFFF"/>
          <w:sz w:val="18"/>
          <w:szCs w:val="18"/>
          <w:lang w:val="en-GR" w:eastAsia="en-GB"/>
        </w:rPr>
        <w:t>exception</w:t>
      </w:r>
      <w:r w:rsidR="0002748F" w:rsidRPr="0002748F">
        <w:rPr>
          <w:rFonts w:ascii="Courier New" w:hAnsi="Courier New" w:cs="Courier New"/>
          <w:color w:val="EBEBEB"/>
          <w:sz w:val="18"/>
          <w:szCs w:val="18"/>
          <w:lang w:val="en-GR" w:eastAsia="en-GB"/>
        </w:rPr>
        <w:t>.toString()</w:t>
      </w:r>
      <w:r w:rsidR="0002748F" w:rsidRPr="0002748F">
        <w:rPr>
          <w:rFonts w:ascii="Courier New" w:hAnsi="Courier New" w:cs="Courier New"/>
          <w:b/>
          <w:bCs/>
          <w:color w:val="ED864A"/>
          <w:sz w:val="18"/>
          <w:szCs w:val="18"/>
          <w:lang w:val="en-GR" w:eastAsia="en-GB"/>
        </w:rPr>
        <w:t xml:space="preserve">, </w:t>
      </w:r>
      <w:r w:rsidR="0002748F" w:rsidRPr="0002748F">
        <w:rPr>
          <w:rFonts w:ascii="Courier New" w:hAnsi="Courier New" w:cs="Courier New"/>
          <w:color w:val="FFFFFF"/>
          <w:sz w:val="18"/>
          <w:szCs w:val="18"/>
          <w:lang w:val="en-GR" w:eastAsia="en-GB"/>
        </w:rPr>
        <w:t>UserController</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D864A"/>
          <w:sz w:val="18"/>
          <w:szCs w:val="18"/>
          <w:lang w:val="en-GR" w:eastAsia="en-GB"/>
        </w:rPr>
        <w:t>class</w:t>
      </w:r>
      <w:r w:rsidR="0002748F" w:rsidRPr="0002748F">
        <w:rPr>
          <w:rFonts w:ascii="Courier New" w:hAnsi="Courier New" w:cs="Courier New"/>
          <w:color w:val="EBEBEB"/>
          <w:sz w:val="18"/>
          <w:szCs w:val="18"/>
          <w:lang w:val="en-GR" w:eastAsia="en-GB"/>
        </w:rPr>
        <w:t>.getSimpleName())</w:t>
      </w:r>
      <w:r w:rsidR="0002748F" w:rsidRPr="0002748F">
        <w:rPr>
          <w:rFonts w:ascii="Courier New" w:hAnsi="Courier New" w:cs="Courier New"/>
          <w:b/>
          <w:bCs/>
          <w:color w:val="ED864A"/>
          <w:sz w:val="18"/>
          <w:szCs w:val="18"/>
          <w:lang w:val="en-GR" w:eastAsia="en-GB"/>
        </w:rPr>
        <w:t>;</w:t>
      </w:r>
      <w:r w:rsidR="0002748F" w:rsidRPr="0002748F">
        <w:rPr>
          <w:rFonts w:ascii="Courier New" w:hAnsi="Courier New" w:cs="Courier New"/>
          <w:b/>
          <w:bCs/>
          <w:color w:val="ED864A"/>
          <w:sz w:val="18"/>
          <w:szCs w:val="18"/>
          <w:lang w:val="en-GR" w:eastAsia="en-GB"/>
        </w:rPr>
        <w:br/>
        <w:t xml:space="preserve">        </w:t>
      </w:r>
      <w:r w:rsidR="0002748F" w:rsidRPr="0002748F">
        <w:rPr>
          <w:rFonts w:ascii="Courier New" w:hAnsi="Courier New" w:cs="Courier New"/>
          <w:color w:val="ED864A"/>
          <w:sz w:val="18"/>
          <w:szCs w:val="18"/>
          <w:lang w:val="en-GR" w:eastAsia="en-GB"/>
        </w:rPr>
        <w:t xml:space="preserve">return </w:t>
      </w:r>
      <w:r w:rsidR="0002748F" w:rsidRPr="0002748F">
        <w:rPr>
          <w:rFonts w:ascii="Courier New" w:hAnsi="Courier New" w:cs="Courier New"/>
          <w:color w:val="FFFFFF"/>
          <w:sz w:val="18"/>
          <w:szCs w:val="18"/>
          <w:lang w:val="en-GR" w:eastAsia="en-GB"/>
        </w:rPr>
        <w:t>ResponseEntity</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i/>
          <w:iCs/>
          <w:color w:val="EBEBEB"/>
          <w:sz w:val="18"/>
          <w:szCs w:val="18"/>
          <w:lang w:val="en-GR" w:eastAsia="en-GB"/>
        </w:rPr>
        <w:t>internalServerError</w:t>
      </w:r>
      <w:r w:rsidR="0002748F" w:rsidRPr="0002748F">
        <w:rPr>
          <w:rFonts w:ascii="Courier New" w:hAnsi="Courier New" w:cs="Courier New"/>
          <w:color w:val="EBEBEB"/>
          <w:sz w:val="18"/>
          <w:szCs w:val="18"/>
          <w:lang w:val="en-GR" w:eastAsia="en-GB"/>
        </w:rPr>
        <w:t>().contentType(</w:t>
      </w:r>
      <w:r w:rsidR="0002748F" w:rsidRPr="0002748F">
        <w:rPr>
          <w:rFonts w:ascii="Courier New" w:hAnsi="Courier New" w:cs="Courier New"/>
          <w:color w:val="FFFFFF"/>
          <w:sz w:val="18"/>
          <w:szCs w:val="18"/>
          <w:lang w:val="en-GR" w:eastAsia="en-GB"/>
        </w:rPr>
        <w:t>MediaType</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i/>
          <w:iCs/>
          <w:color w:val="ED94FF"/>
          <w:sz w:val="18"/>
          <w:szCs w:val="18"/>
          <w:lang w:val="en-GR" w:eastAsia="en-GB"/>
        </w:rPr>
        <w:t>APPLICATION_JSON</w:t>
      </w:r>
      <w:r w:rsidR="0002748F" w:rsidRPr="0002748F">
        <w:rPr>
          <w:rFonts w:ascii="Courier New" w:hAnsi="Courier New" w:cs="Courier New"/>
          <w:color w:val="EBEBEB"/>
          <w:sz w:val="18"/>
          <w:szCs w:val="18"/>
          <w:lang w:val="en-GR" w:eastAsia="en-GB"/>
        </w:rPr>
        <w:t>).body(</w:t>
      </w:r>
      <w:r w:rsidR="0002748F" w:rsidRPr="0002748F">
        <w:rPr>
          <w:rFonts w:ascii="Courier New" w:hAnsi="Courier New" w:cs="Courier New"/>
          <w:color w:val="FFFFFF"/>
          <w:sz w:val="18"/>
          <w:szCs w:val="18"/>
          <w:lang w:val="en-GR" w:eastAsia="en-GB"/>
        </w:rPr>
        <w:t>body</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b/>
          <w:bCs/>
          <w:color w:val="ED864A"/>
          <w:sz w:val="18"/>
          <w:szCs w:val="18"/>
          <w:lang w:val="en-GR" w:eastAsia="en-GB"/>
        </w:rPr>
        <w:t>;</w:t>
      </w:r>
      <w:r w:rsidR="0002748F" w:rsidRPr="0002748F">
        <w:rPr>
          <w:rFonts w:ascii="Courier New" w:hAnsi="Courier New" w:cs="Courier New"/>
          <w:b/>
          <w:bCs/>
          <w:color w:val="ED864A"/>
          <w:sz w:val="18"/>
          <w:szCs w:val="18"/>
          <w:lang w:val="en-GR" w:eastAsia="en-GB"/>
        </w:rPr>
        <w:br/>
        <w:t xml:space="preserve">    </w:t>
      </w:r>
      <w:r w:rsidR="0002748F" w:rsidRPr="0002748F">
        <w:rPr>
          <w:rFonts w:ascii="Courier New" w:hAnsi="Courier New" w:cs="Courier New"/>
          <w:color w:val="EBEBEB"/>
          <w:sz w:val="18"/>
          <w:szCs w:val="18"/>
          <w:lang w:val="en-GR" w:eastAsia="en-GB"/>
        </w:rPr>
        <w:t>}</w:t>
      </w:r>
      <w:r w:rsidR="0002748F" w:rsidRPr="0002748F">
        <w:rPr>
          <w:rFonts w:ascii="Courier New" w:hAnsi="Courier New" w:cs="Courier New"/>
          <w:color w:val="EBEBEB"/>
          <w:sz w:val="18"/>
          <w:szCs w:val="18"/>
          <w:lang w:val="en-GR" w:eastAsia="en-GB"/>
        </w:rPr>
        <w:br/>
        <w:t>}</w:t>
      </w:r>
    </w:p>
    <w:p w14:paraId="687D9A1F" w14:textId="215B1543" w:rsidR="0002748F" w:rsidRPr="004F26C8" w:rsidRDefault="00A47F77" w:rsidP="006D08DB">
      <w:pPr>
        <w:rPr>
          <w:lang w:val="en-US"/>
        </w:rPr>
      </w:pPr>
      <w:r>
        <w:t xml:space="preserve">The exception response builder which </w:t>
      </w:r>
      <w:r w:rsidR="00994934">
        <w:t>is</w:t>
      </w:r>
      <w:r w:rsidR="00152C5A">
        <w:t xml:space="preserve"> available </w:t>
      </w:r>
      <w:r w:rsidR="0003457D">
        <w:t xml:space="preserve">in both </w:t>
      </w:r>
      <w:r w:rsidR="00B277CE">
        <w:t>applications</w:t>
      </w:r>
      <w:r w:rsidR="0061583C">
        <w:t xml:space="preserve"> shares the same logic.</w:t>
      </w:r>
      <w:r w:rsidR="00D62152">
        <w:t xml:space="preserve"> </w:t>
      </w:r>
      <w:r w:rsidR="00C7784B">
        <w:t>As a parameter</w:t>
      </w:r>
      <w:r w:rsidR="00D62152">
        <w:t xml:space="preserve"> </w:t>
      </w:r>
      <w:r w:rsidR="00C7784B">
        <w:t>any</w:t>
      </w:r>
      <w:r w:rsidR="00D62152">
        <w:t xml:space="preserve"> existing stack trace</w:t>
      </w:r>
      <w:r w:rsidR="00C7784B">
        <w:t xml:space="preserve"> and</w:t>
      </w:r>
      <w:r w:rsidR="004F26C8">
        <w:rPr>
          <w:lang w:val="en-US"/>
        </w:rPr>
        <w:t xml:space="preserve"> the </w:t>
      </w:r>
      <w:r w:rsidR="002D01CD">
        <w:rPr>
          <w:lang w:val="en-US"/>
        </w:rPr>
        <w:t xml:space="preserve">class </w:t>
      </w:r>
      <w:r w:rsidR="00C7784B">
        <w:rPr>
          <w:lang w:val="en-US"/>
        </w:rPr>
        <w:t xml:space="preserve">name of the caller class are added </w:t>
      </w:r>
      <w:r w:rsidR="00C7784B">
        <w:t xml:space="preserve">to </w:t>
      </w:r>
      <w:r w:rsidR="00F7292B">
        <w:t>the</w:t>
      </w:r>
      <w:r w:rsidR="00C7784B">
        <w:t xml:space="preserve"> response</w:t>
      </w:r>
      <w:r w:rsidR="004F26C8">
        <w:rPr>
          <w:lang w:val="en-US"/>
        </w:rPr>
        <w:t>.</w:t>
      </w:r>
      <w:r w:rsidR="005E1043">
        <w:rPr>
          <w:lang w:val="en-US"/>
        </w:rPr>
        <w:t xml:space="preserve"> A</w:t>
      </w:r>
      <w:r w:rsidR="00293C4F">
        <w:rPr>
          <w:lang w:val="en-US"/>
        </w:rPr>
        <w:t xml:space="preserve"> timestamp is </w:t>
      </w:r>
      <w:r w:rsidR="005E1043">
        <w:rPr>
          <w:lang w:val="en-US"/>
        </w:rPr>
        <w:t xml:space="preserve">also </w:t>
      </w:r>
      <w:r w:rsidR="00C7784B">
        <w:rPr>
          <w:lang w:val="en-US"/>
        </w:rPr>
        <w:t xml:space="preserve">generated for </w:t>
      </w:r>
      <w:r w:rsidR="00E26359">
        <w:rPr>
          <w:lang w:val="en-US"/>
        </w:rPr>
        <w:t>this stack trace</w:t>
      </w:r>
      <w:r w:rsidR="00C7784B">
        <w:rPr>
          <w:lang w:val="en-US"/>
        </w:rPr>
        <w:t>.</w:t>
      </w:r>
      <w:r w:rsidR="000F4CD8">
        <w:rPr>
          <w:lang w:val="en-US"/>
        </w:rPr>
        <w:t xml:space="preserve"> </w:t>
      </w:r>
      <w:r w:rsidR="005E1043">
        <w:rPr>
          <w:lang w:val="en-US"/>
        </w:rPr>
        <w:t>T</w:t>
      </w:r>
      <w:r w:rsidR="000F4CD8">
        <w:rPr>
          <w:lang w:val="en-US"/>
        </w:rPr>
        <w:t>hen as a whole a JSON structure is returned back to the controller in order to be sent as a response to the user</w:t>
      </w:r>
      <w:r w:rsidR="00293C4F">
        <w:rPr>
          <w:lang w:val="en-US"/>
        </w:rPr>
        <w:t>.</w:t>
      </w:r>
    </w:p>
    <w:p w14:paraId="3E58D0ED" w14:textId="38408D7E" w:rsidR="008B4F04" w:rsidRPr="008B4F04" w:rsidRDefault="00F5361B" w:rsidP="008B4F04">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Pr>
          <w:noProof/>
        </w:rPr>
        <mc:AlternateContent>
          <mc:Choice Requires="wps">
            <w:drawing>
              <wp:anchor distT="0" distB="0" distL="114300" distR="114300" simplePos="0" relativeHeight="251669504" behindDoc="0" locked="0" layoutInCell="1" allowOverlap="1" wp14:anchorId="6B44F3B1" wp14:editId="48A909FF">
                <wp:simplePos x="0" y="0"/>
                <wp:positionH relativeFrom="column">
                  <wp:posOffset>0</wp:posOffset>
                </wp:positionH>
                <wp:positionV relativeFrom="paragraph">
                  <wp:posOffset>2116351</wp:posOffset>
                </wp:positionV>
                <wp:extent cx="5410835" cy="32194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3CBDE43C" w14:textId="517B7522" w:rsidR="00F5361B" w:rsidRPr="007702E4" w:rsidRDefault="00F5361B" w:rsidP="00F5361B">
                            <w:pPr>
                              <w:pStyle w:val="Caption"/>
                              <w:rPr>
                                <w:noProof/>
                              </w:rPr>
                            </w:pPr>
                            <w:bookmarkStart w:id="13" w:name="_Toc104155797"/>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3</w:t>
                            </w:r>
                            <w:r w:rsidR="001D70A9">
                              <w:fldChar w:fldCharType="end"/>
                            </w:r>
                            <w:r>
                              <w:t xml:space="preserve"> Exception Response Builder Code</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4F3B1" id="Text Box 9" o:spid="_x0000_s1030" type="#_x0000_t202" style="position:absolute;margin-left:0;margin-top:166.65pt;width:426.05pt;height:25.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" stroked="f">
                <v:textbox inset="0,0,0,0">
                  <w:txbxContent>
                    <w:p w14:paraId="3CBDE43C" w14:textId="517B7522" w:rsidR="00F5361B" w:rsidRPr="007702E4" w:rsidRDefault="00F5361B" w:rsidP="00F5361B">
                      <w:pPr>
                        <w:pStyle w:val="Caption"/>
                        <w:rPr>
                          <w:noProof/>
                        </w:rPr>
                      </w:pPr>
                      <w:bookmarkStart w:id="18" w:name="_Toc104155797"/>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3</w:t>
                      </w:r>
                      <w:r w:rsidR="001D70A9">
                        <w:fldChar w:fldCharType="end"/>
                      </w:r>
                      <w:r>
                        <w:t xml:space="preserve"> Exception Response Builder Code</w:t>
                      </w:r>
                      <w:bookmarkEnd w:id="18"/>
                    </w:p>
                  </w:txbxContent>
                </v:textbox>
                <w10:wrap type="square"/>
              </v:shape>
            </w:pict>
          </mc:Fallback>
        </mc:AlternateContent>
      </w:r>
      <w:r w:rsidR="008B4F04" w:rsidRPr="008B4F04">
        <w:rPr>
          <w:rFonts w:ascii="Courier New" w:hAnsi="Courier New" w:cs="Courier New"/>
          <w:color w:val="ED864A"/>
          <w:sz w:val="18"/>
          <w:szCs w:val="18"/>
          <w:lang w:val="en-GR" w:eastAsia="en-GB"/>
        </w:rPr>
        <w:t xml:space="preserve">public class </w:t>
      </w:r>
      <w:r w:rsidR="008B4F04" w:rsidRPr="008B4F04">
        <w:rPr>
          <w:rFonts w:ascii="Courier New" w:hAnsi="Courier New" w:cs="Courier New"/>
          <w:color w:val="FFFFFF"/>
          <w:sz w:val="18"/>
          <w:szCs w:val="18"/>
          <w:lang w:val="en-GR" w:eastAsia="en-GB"/>
        </w:rPr>
        <w:t xml:space="preserve">ExceptionResponseBuilder </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color w:val="EBEBEB"/>
          <w:sz w:val="18"/>
          <w:szCs w:val="18"/>
          <w:lang w:val="en-GR" w:eastAsia="en-GB"/>
        </w:rPr>
        <w:br/>
        <w:t xml:space="preserve">    </w:t>
      </w:r>
      <w:r w:rsidR="008B4F04" w:rsidRPr="008B4F04">
        <w:rPr>
          <w:rFonts w:ascii="Courier New" w:hAnsi="Courier New" w:cs="Courier New"/>
          <w:color w:val="7EC3E6"/>
          <w:sz w:val="18"/>
          <w:szCs w:val="18"/>
          <w:lang w:val="en-GR" w:eastAsia="en-GB"/>
        </w:rPr>
        <w:t>// Creates an exception response by assembling the body.</w:t>
      </w:r>
      <w:r w:rsidR="008B4F04" w:rsidRPr="008B4F04">
        <w:rPr>
          <w:rFonts w:ascii="Courier New" w:hAnsi="Courier New" w:cs="Courier New"/>
          <w:color w:val="7EC3E6"/>
          <w:sz w:val="18"/>
          <w:szCs w:val="18"/>
          <w:lang w:val="en-GR" w:eastAsia="en-GB"/>
        </w:rPr>
        <w:br/>
        <w:t xml:space="preserve">    </w:t>
      </w:r>
      <w:r w:rsidR="008B4F04" w:rsidRPr="008B4F04">
        <w:rPr>
          <w:rFonts w:ascii="Courier New" w:hAnsi="Courier New" w:cs="Courier New"/>
          <w:color w:val="ED864A"/>
          <w:sz w:val="18"/>
          <w:szCs w:val="18"/>
          <w:lang w:val="en-GR" w:eastAsia="en-GB"/>
        </w:rPr>
        <w:t xml:space="preserve">public static </w:t>
      </w:r>
      <w:r w:rsidR="008B4F04" w:rsidRPr="008B4F04">
        <w:rPr>
          <w:rFonts w:ascii="Courier New" w:hAnsi="Courier New" w:cs="Courier New"/>
          <w:color w:val="FFFFFF"/>
          <w:sz w:val="18"/>
          <w:szCs w:val="18"/>
          <w:lang w:val="en-GR" w:eastAsia="en-GB"/>
        </w:rPr>
        <w:t>Map</w:t>
      </w:r>
      <w:r w:rsidR="008B4F04" w:rsidRPr="008B4F04">
        <w:rPr>
          <w:rFonts w:ascii="Courier New" w:hAnsi="Courier New" w:cs="Courier New"/>
          <w:color w:val="EBEBEB"/>
          <w:sz w:val="18"/>
          <w:szCs w:val="18"/>
          <w:lang w:val="en-GR" w:eastAsia="en-GB"/>
        </w:rPr>
        <w:t>&lt;</w:t>
      </w:r>
      <w:r w:rsidR="008B4F04" w:rsidRPr="008B4F04">
        <w:rPr>
          <w:rFonts w:ascii="Courier New" w:hAnsi="Courier New" w:cs="Courier New"/>
          <w:color w:val="FFFFFF"/>
          <w:sz w:val="18"/>
          <w:szCs w:val="18"/>
          <w:lang w:val="en-GR" w:eastAsia="en-GB"/>
        </w:rPr>
        <w:t>String</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String</w:t>
      </w:r>
      <w:r w:rsidR="008B4F04" w:rsidRPr="008B4F04">
        <w:rPr>
          <w:rFonts w:ascii="Courier New" w:hAnsi="Courier New" w:cs="Courier New"/>
          <w:color w:val="EBEBEB"/>
          <w:sz w:val="18"/>
          <w:szCs w:val="18"/>
          <w:lang w:val="en-GR" w:eastAsia="en-GB"/>
        </w:rPr>
        <w:t xml:space="preserve">&gt; </w:t>
      </w:r>
      <w:r w:rsidR="008B4F04" w:rsidRPr="008B4F04">
        <w:rPr>
          <w:rFonts w:ascii="Courier New" w:hAnsi="Courier New" w:cs="Courier New"/>
          <w:color w:val="FFCF40"/>
          <w:sz w:val="18"/>
          <w:szCs w:val="18"/>
          <w:lang w:val="en-GR" w:eastAsia="en-GB"/>
        </w:rPr>
        <w:t>buildExceptionResponse</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color w:val="FFFFFF"/>
          <w:sz w:val="18"/>
          <w:szCs w:val="18"/>
          <w:lang w:val="en-GR" w:eastAsia="en-GB"/>
        </w:rPr>
        <w:t>String content</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String creator</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color w:val="EBEBEB"/>
          <w:sz w:val="18"/>
          <w:szCs w:val="18"/>
          <w:lang w:val="en-GR" w:eastAsia="en-GB"/>
        </w:rPr>
        <w:br/>
        <w:t xml:space="preserve">        </w:t>
      </w:r>
      <w:r w:rsidR="008B4F04" w:rsidRPr="008B4F04">
        <w:rPr>
          <w:rFonts w:ascii="Courier New" w:hAnsi="Courier New" w:cs="Courier New"/>
          <w:color w:val="7EC3E6"/>
          <w:sz w:val="18"/>
          <w:szCs w:val="18"/>
          <w:lang w:val="en-GR" w:eastAsia="en-GB"/>
        </w:rPr>
        <w:t>// Create JSON structure and add provided data</w:t>
      </w:r>
      <w:r w:rsidR="008B4F04" w:rsidRPr="008B4F04">
        <w:rPr>
          <w:rFonts w:ascii="Courier New" w:hAnsi="Courier New" w:cs="Courier New"/>
          <w:color w:val="7EC3E6"/>
          <w:sz w:val="18"/>
          <w:szCs w:val="18"/>
          <w:lang w:val="en-GR" w:eastAsia="en-GB"/>
        </w:rPr>
        <w:br/>
        <w:t xml:space="preserve">        </w:t>
      </w:r>
      <w:r w:rsidR="008B4F04" w:rsidRPr="008B4F04">
        <w:rPr>
          <w:rFonts w:ascii="Courier New" w:hAnsi="Courier New" w:cs="Courier New"/>
          <w:color w:val="FFFFFF"/>
          <w:sz w:val="18"/>
          <w:szCs w:val="18"/>
          <w:lang w:val="en-GR" w:eastAsia="en-GB"/>
        </w:rPr>
        <w:t>Map</w:t>
      </w:r>
      <w:r w:rsidR="008B4F04" w:rsidRPr="008B4F04">
        <w:rPr>
          <w:rFonts w:ascii="Courier New" w:hAnsi="Courier New" w:cs="Courier New"/>
          <w:color w:val="EBEBEB"/>
          <w:sz w:val="18"/>
          <w:szCs w:val="18"/>
          <w:lang w:val="en-GR" w:eastAsia="en-GB"/>
        </w:rPr>
        <w:t>&lt;</w:t>
      </w:r>
      <w:r w:rsidR="008B4F04" w:rsidRPr="008B4F04">
        <w:rPr>
          <w:rFonts w:ascii="Courier New" w:hAnsi="Courier New" w:cs="Courier New"/>
          <w:color w:val="FFFFFF"/>
          <w:sz w:val="18"/>
          <w:szCs w:val="18"/>
          <w:lang w:val="en-GR" w:eastAsia="en-GB"/>
        </w:rPr>
        <w:t>String</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String</w:t>
      </w:r>
      <w:r w:rsidR="008B4F04" w:rsidRPr="008B4F04">
        <w:rPr>
          <w:rFonts w:ascii="Courier New" w:hAnsi="Courier New" w:cs="Courier New"/>
          <w:color w:val="EBEBEB"/>
          <w:sz w:val="18"/>
          <w:szCs w:val="18"/>
          <w:lang w:val="en-GR" w:eastAsia="en-GB"/>
        </w:rPr>
        <w:t xml:space="preserve">&gt; </w:t>
      </w:r>
      <w:r w:rsidR="008B4F04" w:rsidRPr="008B4F04">
        <w:rPr>
          <w:rFonts w:ascii="Courier New" w:hAnsi="Courier New" w:cs="Courier New"/>
          <w:color w:val="FFFFFF"/>
          <w:sz w:val="18"/>
          <w:szCs w:val="18"/>
          <w:lang w:val="en-GR" w:eastAsia="en-GB"/>
        </w:rPr>
        <w:t xml:space="preserve">body </w:t>
      </w:r>
      <w:r w:rsidR="008B4F04" w:rsidRPr="008B4F04">
        <w:rPr>
          <w:rFonts w:ascii="Courier New" w:hAnsi="Courier New" w:cs="Courier New"/>
          <w:color w:val="EBEBEB"/>
          <w:sz w:val="18"/>
          <w:szCs w:val="18"/>
          <w:lang w:val="en-GR" w:eastAsia="en-GB"/>
        </w:rPr>
        <w:t xml:space="preserve">= </w:t>
      </w:r>
      <w:r w:rsidR="008B4F04" w:rsidRPr="008B4F04">
        <w:rPr>
          <w:rFonts w:ascii="Courier New" w:hAnsi="Courier New" w:cs="Courier New"/>
          <w:color w:val="ED864A"/>
          <w:sz w:val="18"/>
          <w:szCs w:val="18"/>
          <w:lang w:val="en-GR" w:eastAsia="en-GB"/>
        </w:rPr>
        <w:t xml:space="preserve">new </w:t>
      </w:r>
      <w:r w:rsidR="008B4F04" w:rsidRPr="008B4F04">
        <w:rPr>
          <w:rFonts w:ascii="Courier New" w:hAnsi="Courier New" w:cs="Courier New"/>
          <w:color w:val="EBEBEB"/>
          <w:sz w:val="18"/>
          <w:szCs w:val="18"/>
          <w:lang w:val="en-GR" w:eastAsia="en-GB"/>
        </w:rPr>
        <w:t>HashMap&lt;&g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FFFFFF"/>
          <w:sz w:val="18"/>
          <w:szCs w:val="18"/>
          <w:lang w:val="en-GR" w:eastAsia="en-GB"/>
        </w:rPr>
        <w:t>body</w:t>
      </w:r>
      <w:r w:rsidR="008B4F04" w:rsidRPr="008B4F04">
        <w:rPr>
          <w:rFonts w:ascii="Courier New" w:hAnsi="Courier New" w:cs="Courier New"/>
          <w:color w:val="EBEBEB"/>
          <w:sz w:val="18"/>
          <w:szCs w:val="18"/>
          <w:lang w:val="en-GR" w:eastAsia="en-GB"/>
        </w:rPr>
        <w:t>.put(</w:t>
      </w:r>
      <w:r w:rsidR="008B4F04" w:rsidRPr="008B4F04">
        <w:rPr>
          <w:rFonts w:ascii="Courier New" w:hAnsi="Courier New" w:cs="Courier New"/>
          <w:color w:val="54B33E"/>
          <w:sz w:val="18"/>
          <w:szCs w:val="18"/>
          <w:lang w:val="en-GR" w:eastAsia="en-GB"/>
        </w:rPr>
        <w:t>"message"</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content</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FFFFFF"/>
          <w:sz w:val="18"/>
          <w:szCs w:val="18"/>
          <w:lang w:val="en-GR" w:eastAsia="en-GB"/>
        </w:rPr>
        <w:t>body</w:t>
      </w:r>
      <w:r w:rsidR="008B4F04" w:rsidRPr="008B4F04">
        <w:rPr>
          <w:rFonts w:ascii="Courier New" w:hAnsi="Courier New" w:cs="Courier New"/>
          <w:color w:val="EBEBEB"/>
          <w:sz w:val="18"/>
          <w:szCs w:val="18"/>
          <w:lang w:val="en-GR" w:eastAsia="en-GB"/>
        </w:rPr>
        <w:t>.put(</w:t>
      </w:r>
      <w:r w:rsidR="008B4F04" w:rsidRPr="008B4F04">
        <w:rPr>
          <w:rFonts w:ascii="Courier New" w:hAnsi="Courier New" w:cs="Courier New"/>
          <w:color w:val="54B33E"/>
          <w:sz w:val="18"/>
          <w:szCs w:val="18"/>
          <w:lang w:val="en-GR" w:eastAsia="en-GB"/>
        </w:rPr>
        <w:t>"failed_at"</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creator</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7EC3E6"/>
          <w:sz w:val="18"/>
          <w:szCs w:val="18"/>
          <w:lang w:val="en-GR" w:eastAsia="en-GB"/>
        </w:rPr>
        <w:t>// Add Timestamp</w:t>
      </w:r>
      <w:r w:rsidR="008B4F04" w:rsidRPr="008B4F04">
        <w:rPr>
          <w:rFonts w:ascii="Courier New" w:hAnsi="Courier New" w:cs="Courier New"/>
          <w:color w:val="7EC3E6"/>
          <w:sz w:val="18"/>
          <w:szCs w:val="18"/>
          <w:lang w:val="en-GR" w:eastAsia="en-GB"/>
        </w:rPr>
        <w:br/>
        <w:t xml:space="preserve">        </w:t>
      </w:r>
      <w:r w:rsidR="008B4F04" w:rsidRPr="008B4F04">
        <w:rPr>
          <w:rFonts w:ascii="Courier New" w:hAnsi="Courier New" w:cs="Courier New"/>
          <w:color w:val="FFFFFF"/>
          <w:sz w:val="18"/>
          <w:szCs w:val="18"/>
          <w:lang w:val="en-GR" w:eastAsia="en-GB"/>
        </w:rPr>
        <w:t xml:space="preserve">SimpleDateFormat dateFormat </w:t>
      </w:r>
      <w:r w:rsidR="008B4F04" w:rsidRPr="008B4F04">
        <w:rPr>
          <w:rFonts w:ascii="Courier New" w:hAnsi="Courier New" w:cs="Courier New"/>
          <w:color w:val="EBEBEB"/>
          <w:sz w:val="18"/>
          <w:szCs w:val="18"/>
          <w:lang w:val="en-GR" w:eastAsia="en-GB"/>
        </w:rPr>
        <w:t xml:space="preserve">= </w:t>
      </w:r>
      <w:r w:rsidR="008B4F04" w:rsidRPr="008B4F04">
        <w:rPr>
          <w:rFonts w:ascii="Courier New" w:hAnsi="Courier New" w:cs="Courier New"/>
          <w:color w:val="ED864A"/>
          <w:sz w:val="18"/>
          <w:szCs w:val="18"/>
          <w:lang w:val="en-GR" w:eastAsia="en-GB"/>
        </w:rPr>
        <w:t xml:space="preserve">new </w:t>
      </w:r>
      <w:r w:rsidR="008B4F04" w:rsidRPr="008B4F04">
        <w:rPr>
          <w:rFonts w:ascii="Courier New" w:hAnsi="Courier New" w:cs="Courier New"/>
          <w:color w:val="EBEBEB"/>
          <w:sz w:val="18"/>
          <w:szCs w:val="18"/>
          <w:lang w:val="en-GR" w:eastAsia="en-GB"/>
        </w:rPr>
        <w:t>SimpleDateFormat(</w:t>
      </w:r>
      <w:r w:rsidR="008B4F04" w:rsidRPr="008B4F04">
        <w:rPr>
          <w:rFonts w:ascii="Courier New" w:hAnsi="Courier New" w:cs="Courier New"/>
          <w:color w:val="54B33E"/>
          <w:sz w:val="18"/>
          <w:szCs w:val="18"/>
          <w:lang w:val="en-GR" w:eastAsia="en-GB"/>
        </w:rPr>
        <w:t>"HH:mm:ss dd-MM-yyyy"</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FFFFFF"/>
          <w:sz w:val="18"/>
          <w:szCs w:val="18"/>
          <w:lang w:val="en-GR" w:eastAsia="en-GB"/>
        </w:rPr>
        <w:t xml:space="preserve">String timeStamp </w:t>
      </w:r>
      <w:r w:rsidR="008B4F04" w:rsidRPr="008B4F04">
        <w:rPr>
          <w:rFonts w:ascii="Courier New" w:hAnsi="Courier New" w:cs="Courier New"/>
          <w:color w:val="EBEBEB"/>
          <w:sz w:val="18"/>
          <w:szCs w:val="18"/>
          <w:lang w:val="en-GR" w:eastAsia="en-GB"/>
        </w:rPr>
        <w:t xml:space="preserve">= </w:t>
      </w:r>
      <w:r w:rsidR="008B4F04" w:rsidRPr="008B4F04">
        <w:rPr>
          <w:rFonts w:ascii="Courier New" w:hAnsi="Courier New" w:cs="Courier New"/>
          <w:color w:val="FFFFFF"/>
          <w:sz w:val="18"/>
          <w:szCs w:val="18"/>
          <w:lang w:val="en-GR" w:eastAsia="en-GB"/>
        </w:rPr>
        <w:t>dateFormat</w:t>
      </w:r>
      <w:r w:rsidR="008B4F04" w:rsidRPr="008B4F04">
        <w:rPr>
          <w:rFonts w:ascii="Courier New" w:hAnsi="Courier New" w:cs="Courier New"/>
          <w:color w:val="EBEBEB"/>
          <w:sz w:val="18"/>
          <w:szCs w:val="18"/>
          <w:lang w:val="en-GR" w:eastAsia="en-GB"/>
        </w:rPr>
        <w:t>.format(</w:t>
      </w:r>
      <w:r w:rsidR="008B4F04" w:rsidRPr="008B4F04">
        <w:rPr>
          <w:rFonts w:ascii="Courier New" w:hAnsi="Courier New" w:cs="Courier New"/>
          <w:color w:val="ED864A"/>
          <w:sz w:val="18"/>
          <w:szCs w:val="18"/>
          <w:lang w:val="en-GR" w:eastAsia="en-GB"/>
        </w:rPr>
        <w:t xml:space="preserve">new </w:t>
      </w:r>
      <w:r w:rsidR="008B4F04" w:rsidRPr="008B4F04">
        <w:rPr>
          <w:rFonts w:ascii="Courier New" w:hAnsi="Courier New" w:cs="Courier New"/>
          <w:color w:val="EBEBEB"/>
          <w:sz w:val="18"/>
          <w:szCs w:val="18"/>
          <w:lang w:val="en-GR" w:eastAsia="en-GB"/>
        </w:rPr>
        <w:t>Date())</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FFFFFF"/>
          <w:sz w:val="18"/>
          <w:szCs w:val="18"/>
          <w:lang w:val="en-GR" w:eastAsia="en-GB"/>
        </w:rPr>
        <w:t>body</w:t>
      </w:r>
      <w:r w:rsidR="008B4F04" w:rsidRPr="008B4F04">
        <w:rPr>
          <w:rFonts w:ascii="Courier New" w:hAnsi="Courier New" w:cs="Courier New"/>
          <w:color w:val="EBEBEB"/>
          <w:sz w:val="18"/>
          <w:szCs w:val="18"/>
          <w:lang w:val="en-GR" w:eastAsia="en-GB"/>
        </w:rPr>
        <w:t>.put(</w:t>
      </w:r>
      <w:r w:rsidR="008B4F04" w:rsidRPr="008B4F04">
        <w:rPr>
          <w:rFonts w:ascii="Courier New" w:hAnsi="Courier New" w:cs="Courier New"/>
          <w:color w:val="54B33E"/>
          <w:sz w:val="18"/>
          <w:szCs w:val="18"/>
          <w:lang w:val="en-GR" w:eastAsia="en-GB"/>
        </w:rPr>
        <w:t>"timestamp"</w:t>
      </w:r>
      <w:r w:rsidR="008B4F04" w:rsidRPr="008B4F04">
        <w:rPr>
          <w:rFonts w:ascii="Courier New" w:hAnsi="Courier New" w:cs="Courier New"/>
          <w:b/>
          <w:bCs/>
          <w:color w:val="ED864A"/>
          <w:sz w:val="18"/>
          <w:szCs w:val="18"/>
          <w:lang w:val="en-GR" w:eastAsia="en-GB"/>
        </w:rPr>
        <w:t xml:space="preserve">, </w:t>
      </w:r>
      <w:r w:rsidR="008B4F04" w:rsidRPr="008B4F04">
        <w:rPr>
          <w:rFonts w:ascii="Courier New" w:hAnsi="Courier New" w:cs="Courier New"/>
          <w:color w:val="FFFFFF"/>
          <w:sz w:val="18"/>
          <w:szCs w:val="18"/>
          <w:lang w:val="en-GR" w:eastAsia="en-GB"/>
        </w:rPr>
        <w:t>timeStamp</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t xml:space="preserve">        </w:t>
      </w:r>
      <w:r w:rsidR="008B4F04" w:rsidRPr="008B4F04">
        <w:rPr>
          <w:rFonts w:ascii="Courier New" w:hAnsi="Courier New" w:cs="Courier New"/>
          <w:color w:val="ED864A"/>
          <w:sz w:val="18"/>
          <w:szCs w:val="18"/>
          <w:lang w:val="en-GR" w:eastAsia="en-GB"/>
        </w:rPr>
        <w:t xml:space="preserve">return </w:t>
      </w:r>
      <w:r w:rsidR="008B4F04" w:rsidRPr="008B4F04">
        <w:rPr>
          <w:rFonts w:ascii="Courier New" w:hAnsi="Courier New" w:cs="Courier New"/>
          <w:color w:val="FFFFFF"/>
          <w:sz w:val="18"/>
          <w:szCs w:val="18"/>
          <w:lang w:val="en-GR" w:eastAsia="en-GB"/>
        </w:rPr>
        <w:t>body</w:t>
      </w:r>
      <w:r w:rsidR="008B4F04" w:rsidRPr="008B4F04">
        <w:rPr>
          <w:rFonts w:ascii="Courier New" w:hAnsi="Courier New" w:cs="Courier New"/>
          <w:b/>
          <w:bCs/>
          <w:color w:val="ED864A"/>
          <w:sz w:val="18"/>
          <w:szCs w:val="18"/>
          <w:lang w:val="en-GR" w:eastAsia="en-GB"/>
        </w:rPr>
        <w:t>;</w:t>
      </w:r>
      <w:r w:rsidR="008B4F04" w:rsidRPr="008B4F04">
        <w:rPr>
          <w:rFonts w:ascii="Courier New" w:hAnsi="Courier New" w:cs="Courier New"/>
          <w:b/>
          <w:bCs/>
          <w:color w:val="ED864A"/>
          <w:sz w:val="18"/>
          <w:szCs w:val="18"/>
          <w:lang w:val="en-GR" w:eastAsia="en-GB"/>
        </w:rPr>
        <w:br/>
      </w:r>
      <w:r w:rsidR="008B4F04" w:rsidRPr="008B4F04">
        <w:rPr>
          <w:rFonts w:ascii="Courier New" w:hAnsi="Courier New" w:cs="Courier New"/>
          <w:b/>
          <w:bCs/>
          <w:color w:val="ED864A"/>
          <w:sz w:val="18"/>
          <w:szCs w:val="18"/>
          <w:lang w:val="en-GR" w:eastAsia="en-GB"/>
        </w:rPr>
        <w:lastRenderedPageBreak/>
        <w:t xml:space="preserve">    </w:t>
      </w:r>
      <w:r w:rsidR="008B4F04" w:rsidRPr="008B4F04">
        <w:rPr>
          <w:rFonts w:ascii="Courier New" w:hAnsi="Courier New" w:cs="Courier New"/>
          <w:color w:val="EBEBEB"/>
          <w:sz w:val="18"/>
          <w:szCs w:val="18"/>
          <w:lang w:val="en-GR" w:eastAsia="en-GB"/>
        </w:rPr>
        <w:t>}</w:t>
      </w:r>
      <w:r w:rsidR="008B4F04" w:rsidRPr="008B4F04">
        <w:rPr>
          <w:rFonts w:ascii="Courier New" w:hAnsi="Courier New" w:cs="Courier New"/>
          <w:color w:val="EBEBEB"/>
          <w:sz w:val="18"/>
          <w:szCs w:val="18"/>
          <w:lang w:val="en-GR" w:eastAsia="en-GB"/>
        </w:rPr>
        <w:br/>
        <w:t>}</w:t>
      </w:r>
    </w:p>
    <w:p w14:paraId="3B2E3DB5" w14:textId="6D6080E6" w:rsidR="007D0826" w:rsidRDefault="008B7A80" w:rsidP="006D08DB">
      <w:r>
        <w:t xml:space="preserve">When the user responder service receives a </w:t>
      </w:r>
      <w:r w:rsidR="00DF0F4C">
        <w:t xml:space="preserve">conversion </w:t>
      </w:r>
      <w:r w:rsidR="007C52CA">
        <w:t>request</w:t>
      </w:r>
      <w:r>
        <w:t>, it will</w:t>
      </w:r>
      <w:r w:rsidR="00C038F6">
        <w:t xml:space="preserve"> prepare a request to be sent to the text to pdf microservice.</w:t>
      </w:r>
      <w:r w:rsidR="00214393">
        <w:t xml:space="preserve"> </w:t>
      </w:r>
      <w:r w:rsidR="000630B7">
        <w:t xml:space="preserve">A specified response type is </w:t>
      </w:r>
      <w:r w:rsidR="00866FEE">
        <w:t>added as a</w:t>
      </w:r>
      <w:r w:rsidR="000630B7">
        <w:t xml:space="preserve"> header which is then assembled in the request using rest template</w:t>
      </w:r>
      <w:r w:rsidR="002829A1">
        <w:t>.</w:t>
      </w:r>
      <w:r w:rsidR="00C3202E">
        <w:t xml:space="preserve"> Th</w:t>
      </w:r>
      <w:r w:rsidR="00184102">
        <w:t>e</w:t>
      </w:r>
      <w:r w:rsidR="00C3202E">
        <w:t xml:space="preserve"> exchange method is used to explicitly select the HTTP method to be used</w:t>
      </w:r>
      <w:r w:rsidR="007C38EC">
        <w:t>.</w:t>
      </w:r>
      <w:r w:rsidR="00F84212">
        <w:t xml:space="preserve"> If the request fails to be sent</w:t>
      </w:r>
      <w:r w:rsidR="00176839">
        <w:t>,</w:t>
      </w:r>
      <w:r w:rsidR="00F84212">
        <w:t xml:space="preserve"> an exception is forwarded to the</w:t>
      </w:r>
      <w:r w:rsidR="00FF0CBF">
        <w:t xml:space="preserve"> user</w:t>
      </w:r>
      <w:r w:rsidR="00F84212">
        <w:t xml:space="preserve"> controller.</w:t>
      </w:r>
    </w:p>
    <w:p w14:paraId="7CC7FA7A" w14:textId="0855AD4C" w:rsidR="003A0F9E" w:rsidRDefault="003A0F9E" w:rsidP="003A0F9E">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3A0F9E">
        <w:rPr>
          <w:rFonts w:ascii="Courier New" w:hAnsi="Courier New" w:cs="Courier New"/>
          <w:color w:val="7EC3E6"/>
          <w:sz w:val="18"/>
          <w:szCs w:val="18"/>
          <w:lang w:val="en-GR" w:eastAsia="en-GB"/>
        </w:rPr>
        <w:t>// Sends a request for a txt2pdf conversion to an external microservice with the user input.</w:t>
      </w:r>
      <w:r w:rsidRPr="003A0F9E">
        <w:rPr>
          <w:rFonts w:ascii="Courier New" w:hAnsi="Courier New" w:cs="Courier New"/>
          <w:color w:val="7EC3E6"/>
          <w:sz w:val="18"/>
          <w:szCs w:val="18"/>
          <w:lang w:val="en-GR" w:eastAsia="en-GB"/>
        </w:rPr>
        <w:br/>
      </w:r>
      <w:r w:rsidRPr="003A0F9E">
        <w:rPr>
          <w:rFonts w:ascii="Courier New" w:hAnsi="Courier New" w:cs="Courier New"/>
          <w:color w:val="ED864A"/>
          <w:sz w:val="18"/>
          <w:szCs w:val="18"/>
          <w:lang w:val="en-GR" w:eastAsia="en-GB"/>
        </w:rPr>
        <w:t xml:space="preserve">public </w:t>
      </w:r>
      <w:r w:rsidRPr="003A0F9E">
        <w:rPr>
          <w:rFonts w:ascii="Courier New" w:hAnsi="Courier New" w:cs="Courier New"/>
          <w:color w:val="FFFFFF"/>
          <w:sz w:val="18"/>
          <w:szCs w:val="18"/>
          <w:lang w:val="en-GR" w:eastAsia="en-GB"/>
        </w:rPr>
        <w:t>ResponseEntity</w:t>
      </w:r>
      <w:r w:rsidRPr="003A0F9E">
        <w:rPr>
          <w:rFonts w:ascii="Courier New" w:hAnsi="Courier New" w:cs="Courier New"/>
          <w:color w:val="EBEBEB"/>
          <w:sz w:val="18"/>
          <w:szCs w:val="18"/>
          <w:lang w:val="en-GR" w:eastAsia="en-GB"/>
        </w:rPr>
        <w:t xml:space="preserve">&lt;?&gt; </w:t>
      </w:r>
      <w:r w:rsidRPr="003A0F9E">
        <w:rPr>
          <w:rFonts w:ascii="Courier New" w:hAnsi="Courier New" w:cs="Courier New"/>
          <w:color w:val="FFCF40"/>
          <w:sz w:val="18"/>
          <w:szCs w:val="18"/>
          <w:lang w:val="en-GR" w:eastAsia="en-GB"/>
        </w:rPr>
        <w:t>sendTextToPDFRequest</w:t>
      </w:r>
      <w:r w:rsidRPr="003A0F9E">
        <w:rPr>
          <w:rFonts w:ascii="Courier New" w:hAnsi="Courier New" w:cs="Courier New"/>
          <w:color w:val="EBEBEB"/>
          <w:sz w:val="18"/>
          <w:szCs w:val="18"/>
          <w:lang w:val="en-GR" w:eastAsia="en-GB"/>
        </w:rPr>
        <w:t>(</w:t>
      </w:r>
      <w:r w:rsidRPr="003A0F9E">
        <w:rPr>
          <w:rFonts w:ascii="Courier New" w:hAnsi="Courier New" w:cs="Courier New"/>
          <w:color w:val="FFFFFF"/>
          <w:sz w:val="18"/>
          <w:szCs w:val="18"/>
          <w:lang w:val="en-GR" w:eastAsia="en-GB"/>
        </w:rPr>
        <w:t>String input</w:t>
      </w:r>
      <w:r w:rsidRPr="003A0F9E">
        <w:rPr>
          <w:rFonts w:ascii="Courier New" w:hAnsi="Courier New" w:cs="Courier New"/>
          <w:color w:val="EBEBEB"/>
          <w:sz w:val="18"/>
          <w:szCs w:val="18"/>
          <w:lang w:val="en-GR" w:eastAsia="en-GB"/>
        </w:rPr>
        <w:t>) {</w:t>
      </w:r>
      <w:r w:rsidRPr="003A0F9E">
        <w:rPr>
          <w:rFonts w:ascii="Courier New" w:hAnsi="Courier New" w:cs="Courier New"/>
          <w:color w:val="EBEBEB"/>
          <w:sz w:val="18"/>
          <w:szCs w:val="18"/>
          <w:lang w:val="en-GR" w:eastAsia="en-GB"/>
        </w:rPr>
        <w:br/>
        <w:t xml:space="preserve">    </w:t>
      </w:r>
      <w:r w:rsidRPr="003A0F9E">
        <w:rPr>
          <w:rFonts w:ascii="Courier New" w:hAnsi="Courier New" w:cs="Courier New"/>
          <w:color w:val="ED864A"/>
          <w:sz w:val="18"/>
          <w:szCs w:val="18"/>
          <w:lang w:val="en-GR" w:eastAsia="en-GB"/>
        </w:rPr>
        <w:t xml:space="preserve">try </w:t>
      </w:r>
      <w:r w:rsidRPr="003A0F9E">
        <w:rPr>
          <w:rFonts w:ascii="Courier New" w:hAnsi="Courier New" w:cs="Courier New"/>
          <w:color w:val="EBEBEB"/>
          <w:sz w:val="18"/>
          <w:szCs w:val="18"/>
          <w:lang w:val="en-GR" w:eastAsia="en-GB"/>
        </w:rPr>
        <w:t>{</w:t>
      </w:r>
      <w:r w:rsidRPr="003A0F9E">
        <w:rPr>
          <w:rFonts w:ascii="Courier New" w:hAnsi="Courier New" w:cs="Courier New"/>
          <w:color w:val="EBEBEB"/>
          <w:sz w:val="18"/>
          <w:szCs w:val="18"/>
          <w:lang w:val="en-GR" w:eastAsia="en-GB"/>
        </w:rPr>
        <w:br/>
        <w:t xml:space="preserve">        </w:t>
      </w:r>
      <w:r w:rsidRPr="003A0F9E">
        <w:rPr>
          <w:rFonts w:ascii="Courier New" w:hAnsi="Courier New" w:cs="Courier New"/>
          <w:color w:val="7EC3E6"/>
          <w:sz w:val="18"/>
          <w:szCs w:val="18"/>
          <w:lang w:val="en-GR" w:eastAsia="en-GB"/>
        </w:rPr>
        <w:t>// Setup Headers &amp; URL</w:t>
      </w:r>
      <w:r w:rsidRPr="003A0F9E">
        <w:rPr>
          <w:rFonts w:ascii="Courier New" w:hAnsi="Courier New" w:cs="Courier New"/>
          <w:color w:val="7EC3E6"/>
          <w:sz w:val="18"/>
          <w:szCs w:val="18"/>
          <w:lang w:val="en-GR" w:eastAsia="en-GB"/>
        </w:rPr>
        <w:br/>
        <w:t xml:space="preserve">        </w:t>
      </w:r>
      <w:r w:rsidRPr="003A0F9E">
        <w:rPr>
          <w:rFonts w:ascii="Courier New" w:hAnsi="Courier New" w:cs="Courier New"/>
          <w:color w:val="FFFFFF"/>
          <w:sz w:val="18"/>
          <w:szCs w:val="18"/>
          <w:lang w:val="en-GR" w:eastAsia="en-GB"/>
        </w:rPr>
        <w:t xml:space="preserve">String url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ED94FF"/>
          <w:sz w:val="18"/>
          <w:szCs w:val="18"/>
          <w:lang w:val="en-GR" w:eastAsia="en-GB"/>
        </w:rPr>
        <w:t xml:space="preserve">serviceUrl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54B33E"/>
          <w:sz w:val="18"/>
          <w:szCs w:val="18"/>
          <w:lang w:val="en-GR" w:eastAsia="en-GB"/>
        </w:rPr>
        <w:t>"/txt2pdf?input={inpu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FFFFFF"/>
          <w:sz w:val="18"/>
          <w:szCs w:val="18"/>
          <w:lang w:val="en-GR" w:eastAsia="en-GB"/>
        </w:rPr>
        <w:t xml:space="preserve">HttpHeaders headers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ED864A"/>
          <w:sz w:val="18"/>
          <w:szCs w:val="18"/>
          <w:lang w:val="en-GR" w:eastAsia="en-GB"/>
        </w:rPr>
        <w:t xml:space="preserve">new </w:t>
      </w:r>
      <w:r w:rsidRPr="003A0F9E">
        <w:rPr>
          <w:rFonts w:ascii="Courier New" w:hAnsi="Courier New" w:cs="Courier New"/>
          <w:color w:val="EBEBEB"/>
          <w:sz w:val="18"/>
          <w:szCs w:val="18"/>
          <w:lang w:val="en-GR" w:eastAsia="en-GB"/>
        </w:rPr>
        <w:t>HttpHeaders()</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7EC3E6"/>
          <w:sz w:val="18"/>
          <w:szCs w:val="18"/>
          <w:lang w:val="en-GR" w:eastAsia="en-GB"/>
        </w:rPr>
        <w:t>// Accept PDF media types responses</w:t>
      </w:r>
      <w:r w:rsidRPr="003A0F9E">
        <w:rPr>
          <w:rFonts w:ascii="Courier New" w:hAnsi="Courier New" w:cs="Courier New"/>
          <w:color w:val="7EC3E6"/>
          <w:sz w:val="18"/>
          <w:szCs w:val="18"/>
          <w:lang w:val="en-GR" w:eastAsia="en-GB"/>
        </w:rPr>
        <w:br/>
        <w:t xml:space="preserve">        </w:t>
      </w:r>
      <w:r w:rsidRPr="003A0F9E">
        <w:rPr>
          <w:rFonts w:ascii="Courier New" w:hAnsi="Courier New" w:cs="Courier New"/>
          <w:color w:val="FFFFFF"/>
          <w:sz w:val="18"/>
          <w:szCs w:val="18"/>
          <w:lang w:val="en-GR" w:eastAsia="en-GB"/>
        </w:rPr>
        <w:t>headers</w:t>
      </w:r>
      <w:r w:rsidRPr="003A0F9E">
        <w:rPr>
          <w:rFonts w:ascii="Courier New" w:hAnsi="Courier New" w:cs="Courier New"/>
          <w:color w:val="EBEBEB"/>
          <w:sz w:val="18"/>
          <w:szCs w:val="18"/>
          <w:lang w:val="en-GR" w:eastAsia="en-GB"/>
        </w:rPr>
        <w:t>.setAccept(</w:t>
      </w:r>
      <w:r w:rsidRPr="003A0F9E">
        <w:rPr>
          <w:rFonts w:ascii="Courier New" w:hAnsi="Courier New" w:cs="Courier New"/>
          <w:color w:val="FFFFFF"/>
          <w:sz w:val="18"/>
          <w:szCs w:val="18"/>
          <w:lang w:val="en-GR" w:eastAsia="en-GB"/>
        </w:rPr>
        <w:t>Collections</w:t>
      </w:r>
      <w:r w:rsidRPr="003A0F9E">
        <w:rPr>
          <w:rFonts w:ascii="Courier New" w:hAnsi="Courier New" w:cs="Courier New"/>
          <w:color w:val="EBEBEB"/>
          <w:sz w:val="18"/>
          <w:szCs w:val="18"/>
          <w:lang w:val="en-GR" w:eastAsia="en-GB"/>
        </w:rPr>
        <w:t>.</w:t>
      </w:r>
      <w:r w:rsidRPr="003A0F9E">
        <w:rPr>
          <w:rFonts w:ascii="Courier New" w:hAnsi="Courier New" w:cs="Courier New"/>
          <w:i/>
          <w:iCs/>
          <w:color w:val="EBEBEB"/>
          <w:sz w:val="18"/>
          <w:szCs w:val="18"/>
          <w:lang w:val="en-GR" w:eastAsia="en-GB"/>
        </w:rPr>
        <w:t>singletonList</w:t>
      </w:r>
      <w:r w:rsidRPr="003A0F9E">
        <w:rPr>
          <w:rFonts w:ascii="Courier New" w:hAnsi="Courier New" w:cs="Courier New"/>
          <w:color w:val="EBEBEB"/>
          <w:sz w:val="18"/>
          <w:szCs w:val="18"/>
          <w:lang w:val="en-GR" w:eastAsia="en-GB"/>
        </w:rPr>
        <w:t>(</w:t>
      </w:r>
      <w:r w:rsidRPr="003A0F9E">
        <w:rPr>
          <w:rFonts w:ascii="Courier New" w:hAnsi="Courier New" w:cs="Courier New"/>
          <w:color w:val="FFFFFF"/>
          <w:sz w:val="18"/>
          <w:szCs w:val="18"/>
          <w:lang w:val="en-GR" w:eastAsia="en-GB"/>
        </w:rPr>
        <w:t>MediaType</w:t>
      </w:r>
      <w:r w:rsidRPr="003A0F9E">
        <w:rPr>
          <w:rFonts w:ascii="Courier New" w:hAnsi="Courier New" w:cs="Courier New"/>
          <w:color w:val="EBEBEB"/>
          <w:sz w:val="18"/>
          <w:szCs w:val="18"/>
          <w:lang w:val="en-GR" w:eastAsia="en-GB"/>
        </w:rPr>
        <w:t>.</w:t>
      </w:r>
      <w:r w:rsidRPr="003A0F9E">
        <w:rPr>
          <w:rFonts w:ascii="Courier New" w:hAnsi="Courier New" w:cs="Courier New"/>
          <w:i/>
          <w:iCs/>
          <w:color w:val="ED94FF"/>
          <w:sz w:val="18"/>
          <w:szCs w:val="18"/>
          <w:lang w:val="en-GR" w:eastAsia="en-GB"/>
        </w:rPr>
        <w:t>APPLICATION_PDF</w:t>
      </w:r>
      <w:r w:rsidRPr="003A0F9E">
        <w:rPr>
          <w:rFonts w:ascii="Courier New" w:hAnsi="Courier New" w:cs="Courier New"/>
          <w:color w:val="EBEBEB"/>
          <w:sz w:val="18"/>
          <w:szCs w:val="18"/>
          <w:lang w:val="en-GR" w:eastAsia="en-GB"/>
        </w:rPr>
        <w: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FFFFFF"/>
          <w:sz w:val="18"/>
          <w:szCs w:val="18"/>
          <w:lang w:val="en-GR" w:eastAsia="en-GB"/>
        </w:rPr>
        <w:t>HttpEntity</w:t>
      </w:r>
      <w:r w:rsidRPr="003A0F9E">
        <w:rPr>
          <w:rFonts w:ascii="Courier New" w:hAnsi="Courier New" w:cs="Courier New"/>
          <w:color w:val="EBEBEB"/>
          <w:sz w:val="18"/>
          <w:szCs w:val="18"/>
          <w:lang w:val="en-GR" w:eastAsia="en-GB"/>
        </w:rPr>
        <w:t>&lt;</w:t>
      </w:r>
      <w:r w:rsidRPr="003A0F9E">
        <w:rPr>
          <w:rFonts w:ascii="Courier New" w:hAnsi="Courier New" w:cs="Courier New"/>
          <w:color w:val="FFFFFF"/>
          <w:sz w:val="18"/>
          <w:szCs w:val="18"/>
          <w:lang w:val="en-GR" w:eastAsia="en-GB"/>
        </w:rPr>
        <w:t>String</w:t>
      </w:r>
      <w:r w:rsidRPr="003A0F9E">
        <w:rPr>
          <w:rFonts w:ascii="Courier New" w:hAnsi="Courier New" w:cs="Courier New"/>
          <w:color w:val="EBEBEB"/>
          <w:sz w:val="18"/>
          <w:szCs w:val="18"/>
          <w:lang w:val="en-GR" w:eastAsia="en-GB"/>
        </w:rPr>
        <w:t xml:space="preserve">&gt; </w:t>
      </w:r>
      <w:r w:rsidRPr="003A0F9E">
        <w:rPr>
          <w:rFonts w:ascii="Courier New" w:hAnsi="Courier New" w:cs="Courier New"/>
          <w:color w:val="FFFFFF"/>
          <w:sz w:val="18"/>
          <w:szCs w:val="18"/>
          <w:lang w:val="en-GR" w:eastAsia="en-GB"/>
        </w:rPr>
        <w:t xml:space="preserve">entity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ED864A"/>
          <w:sz w:val="18"/>
          <w:szCs w:val="18"/>
          <w:lang w:val="en-GR" w:eastAsia="en-GB"/>
        </w:rPr>
        <w:t xml:space="preserve">new </w:t>
      </w:r>
      <w:r w:rsidRPr="003A0F9E">
        <w:rPr>
          <w:rFonts w:ascii="Courier New" w:hAnsi="Courier New" w:cs="Courier New"/>
          <w:color w:val="EBEBEB"/>
          <w:sz w:val="18"/>
          <w:szCs w:val="18"/>
          <w:lang w:val="en-GR" w:eastAsia="en-GB"/>
        </w:rPr>
        <w:t>HttpEntity&lt;&gt;(</w:t>
      </w:r>
      <w:r w:rsidRPr="003A0F9E">
        <w:rPr>
          <w:rFonts w:ascii="Courier New" w:hAnsi="Courier New" w:cs="Courier New"/>
          <w:color w:val="54B33E"/>
          <w:sz w:val="18"/>
          <w:szCs w:val="18"/>
          <w:lang w:val="en-GR" w:eastAsia="en-GB"/>
        </w:rPr>
        <w:t>"body"</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FFFFFF"/>
          <w:sz w:val="18"/>
          <w:szCs w:val="18"/>
          <w:lang w:val="en-GR" w:eastAsia="en-GB"/>
        </w:rPr>
        <w:t>headers</w:t>
      </w:r>
      <w:r w:rsidRPr="003A0F9E">
        <w:rPr>
          <w:rFonts w:ascii="Courier New" w:hAnsi="Courier New" w:cs="Courier New"/>
          <w:color w:val="EBEBEB"/>
          <w:sz w:val="18"/>
          <w:szCs w:val="18"/>
          <w:lang w:val="en-GR" w:eastAsia="en-GB"/>
        </w:rPr>
        <w: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7EC3E6"/>
          <w:sz w:val="18"/>
          <w:szCs w:val="18"/>
          <w:lang w:val="en-GR" w:eastAsia="en-GB"/>
        </w:rPr>
        <w:t>// Send a GET request to the text to pdf microservice's controller with the user input.</w:t>
      </w:r>
      <w:r w:rsidRPr="003A0F9E">
        <w:rPr>
          <w:rFonts w:ascii="Courier New" w:hAnsi="Courier New" w:cs="Courier New"/>
          <w:color w:val="7EC3E6"/>
          <w:sz w:val="18"/>
          <w:szCs w:val="18"/>
          <w:lang w:val="en-GR" w:eastAsia="en-GB"/>
        </w:rPr>
        <w:br/>
        <w:t xml:space="preserve">        // Expect a byte[] format response.</w:t>
      </w:r>
      <w:r w:rsidRPr="003A0F9E">
        <w:rPr>
          <w:rFonts w:ascii="Courier New" w:hAnsi="Courier New" w:cs="Courier New"/>
          <w:color w:val="7EC3E6"/>
          <w:sz w:val="18"/>
          <w:szCs w:val="18"/>
          <w:lang w:val="en-GR" w:eastAsia="en-GB"/>
        </w:rPr>
        <w:br/>
        <w:t xml:space="preserve">        </w:t>
      </w:r>
      <w:r w:rsidRPr="003A0F9E">
        <w:rPr>
          <w:rFonts w:ascii="Courier New" w:hAnsi="Courier New" w:cs="Courier New"/>
          <w:color w:val="ED864A"/>
          <w:sz w:val="18"/>
          <w:szCs w:val="18"/>
          <w:lang w:val="en-GR" w:eastAsia="en-GB"/>
        </w:rPr>
        <w:t xml:space="preserve">return </w:t>
      </w:r>
      <w:r w:rsidRPr="003A0F9E">
        <w:rPr>
          <w:rFonts w:ascii="Courier New" w:hAnsi="Courier New" w:cs="Courier New"/>
          <w:color w:val="ED94FF"/>
          <w:sz w:val="18"/>
          <w:szCs w:val="18"/>
          <w:lang w:val="en-GR" w:eastAsia="en-GB"/>
        </w:rPr>
        <w:t>restTemplate</w:t>
      </w:r>
      <w:r w:rsidRPr="003A0F9E">
        <w:rPr>
          <w:rFonts w:ascii="Courier New" w:hAnsi="Courier New" w:cs="Courier New"/>
          <w:color w:val="EBEBEB"/>
          <w:sz w:val="18"/>
          <w:szCs w:val="18"/>
          <w:lang w:val="en-GR" w:eastAsia="en-GB"/>
        </w:rPr>
        <w:t>.exchange(</w:t>
      </w:r>
      <w:r w:rsidRPr="003A0F9E">
        <w:rPr>
          <w:rFonts w:ascii="Courier New" w:hAnsi="Courier New" w:cs="Courier New"/>
          <w:color w:val="FFFFFF"/>
          <w:sz w:val="18"/>
          <w:szCs w:val="18"/>
          <w:lang w:val="en-GR" w:eastAsia="en-GB"/>
        </w:rPr>
        <w:t>url</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FFFFFF"/>
          <w:sz w:val="18"/>
          <w:szCs w:val="18"/>
          <w:lang w:val="en-GR" w:eastAsia="en-GB"/>
        </w:rPr>
        <w:t>HttpMethod</w:t>
      </w:r>
      <w:r w:rsidRPr="003A0F9E">
        <w:rPr>
          <w:rFonts w:ascii="Courier New" w:hAnsi="Courier New" w:cs="Courier New"/>
          <w:color w:val="EBEBEB"/>
          <w:sz w:val="18"/>
          <w:szCs w:val="18"/>
          <w:lang w:val="en-GR" w:eastAsia="en-GB"/>
        </w:rPr>
        <w:t>.</w:t>
      </w:r>
      <w:r w:rsidRPr="003A0F9E">
        <w:rPr>
          <w:rFonts w:ascii="Courier New" w:hAnsi="Courier New" w:cs="Courier New"/>
          <w:i/>
          <w:iCs/>
          <w:color w:val="ED94FF"/>
          <w:sz w:val="18"/>
          <w:szCs w:val="18"/>
          <w:lang w:val="en-GR" w:eastAsia="en-GB"/>
        </w:rPr>
        <w:t>GET</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FFFFFF"/>
          <w:sz w:val="18"/>
          <w:szCs w:val="18"/>
          <w:lang w:val="en-GR" w:eastAsia="en-GB"/>
        </w:rPr>
        <w:t>entity</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ED864A"/>
          <w:sz w:val="18"/>
          <w:szCs w:val="18"/>
          <w:lang w:val="en-GR" w:eastAsia="en-GB"/>
        </w:rPr>
        <w:t>byte</w:t>
      </w:r>
      <w:r w:rsidRPr="003A0F9E">
        <w:rPr>
          <w:rFonts w:ascii="Courier New" w:hAnsi="Courier New" w:cs="Courier New"/>
          <w:color w:val="EBEBEB"/>
          <w:sz w:val="18"/>
          <w:szCs w:val="18"/>
          <w:lang w:val="en-GR" w:eastAsia="en-GB"/>
        </w:rPr>
        <w:t>[].</w:t>
      </w:r>
      <w:r w:rsidRPr="003A0F9E">
        <w:rPr>
          <w:rFonts w:ascii="Courier New" w:hAnsi="Courier New" w:cs="Courier New"/>
          <w:color w:val="ED864A"/>
          <w:sz w:val="18"/>
          <w:szCs w:val="18"/>
          <w:lang w:val="en-GR" w:eastAsia="en-GB"/>
        </w:rPr>
        <w:t>class</w:t>
      </w:r>
      <w:r w:rsidRPr="003A0F9E">
        <w:rPr>
          <w:rFonts w:ascii="Courier New" w:hAnsi="Courier New" w:cs="Courier New"/>
          <w:b/>
          <w:bCs/>
          <w:color w:val="ED864A"/>
          <w:sz w:val="18"/>
          <w:szCs w:val="18"/>
          <w:lang w:val="en-GR" w:eastAsia="en-GB"/>
        </w:rPr>
        <w:t xml:space="preserve">, </w:t>
      </w:r>
      <w:r w:rsidRPr="003A0F9E">
        <w:rPr>
          <w:rFonts w:ascii="Courier New" w:hAnsi="Courier New" w:cs="Courier New"/>
          <w:color w:val="FFFFFF"/>
          <w:sz w:val="18"/>
          <w:szCs w:val="18"/>
          <w:lang w:val="en-GR" w:eastAsia="en-GB"/>
        </w:rPr>
        <w:t>input</w:t>
      </w:r>
      <w:r w:rsidRPr="003A0F9E">
        <w:rPr>
          <w:rFonts w:ascii="Courier New" w:hAnsi="Courier New" w:cs="Courier New"/>
          <w:color w:val="EBEBEB"/>
          <w:sz w:val="18"/>
          <w:szCs w:val="18"/>
          <w:lang w:val="en-GR" w:eastAsia="en-GB"/>
        </w:rPr>
        <w: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ED864A"/>
          <w:sz w:val="18"/>
          <w:szCs w:val="18"/>
          <w:lang w:val="en-GR" w:eastAsia="en-GB"/>
        </w:rPr>
        <w:t xml:space="preserve">catch </w:t>
      </w:r>
      <w:r w:rsidRPr="003A0F9E">
        <w:rPr>
          <w:rFonts w:ascii="Courier New" w:hAnsi="Courier New" w:cs="Courier New"/>
          <w:color w:val="EBEBEB"/>
          <w:sz w:val="18"/>
          <w:szCs w:val="18"/>
          <w:lang w:val="en-GR" w:eastAsia="en-GB"/>
        </w:rPr>
        <w:t>(</w:t>
      </w:r>
      <w:r w:rsidRPr="003A0F9E">
        <w:rPr>
          <w:rFonts w:ascii="Courier New" w:hAnsi="Courier New" w:cs="Courier New"/>
          <w:color w:val="FFFFFF"/>
          <w:sz w:val="18"/>
          <w:szCs w:val="18"/>
          <w:lang w:val="en-GR" w:eastAsia="en-GB"/>
        </w:rPr>
        <w:t>Exception e</w:t>
      </w:r>
      <w:r w:rsidRPr="003A0F9E">
        <w:rPr>
          <w:rFonts w:ascii="Courier New" w:hAnsi="Courier New" w:cs="Courier New"/>
          <w:color w:val="EBEBEB"/>
          <w:sz w:val="18"/>
          <w:szCs w:val="18"/>
          <w:lang w:val="en-GR" w:eastAsia="en-GB"/>
        </w:rPr>
        <w:t>) {</w:t>
      </w:r>
      <w:r w:rsidRPr="003A0F9E">
        <w:rPr>
          <w:rFonts w:ascii="Courier New" w:hAnsi="Courier New" w:cs="Courier New"/>
          <w:color w:val="EBEBEB"/>
          <w:sz w:val="18"/>
          <w:szCs w:val="18"/>
          <w:lang w:val="en-GR" w:eastAsia="en-GB"/>
        </w:rPr>
        <w:br/>
        <w:t xml:space="preserve">        </w:t>
      </w:r>
      <w:r w:rsidRPr="003A0F9E">
        <w:rPr>
          <w:rFonts w:ascii="Courier New" w:hAnsi="Courier New" w:cs="Courier New"/>
          <w:color w:val="ED864A"/>
          <w:sz w:val="18"/>
          <w:szCs w:val="18"/>
          <w:lang w:val="en-GR" w:eastAsia="en-GB"/>
        </w:rPr>
        <w:t xml:space="preserve">throw new </w:t>
      </w:r>
      <w:r w:rsidRPr="003A0F9E">
        <w:rPr>
          <w:rFonts w:ascii="Courier New" w:hAnsi="Courier New" w:cs="Courier New"/>
          <w:color w:val="EBEBEB"/>
          <w:sz w:val="18"/>
          <w:szCs w:val="18"/>
          <w:lang w:val="en-GR" w:eastAsia="en-GB"/>
        </w:rPr>
        <w:t>RuntimeException(</w:t>
      </w:r>
      <w:r w:rsidRPr="003A0F9E">
        <w:rPr>
          <w:rFonts w:ascii="Courier New" w:hAnsi="Courier New" w:cs="Courier New"/>
          <w:color w:val="54B33E"/>
          <w:sz w:val="18"/>
          <w:szCs w:val="18"/>
          <w:lang w:val="en-GR" w:eastAsia="en-GB"/>
        </w:rPr>
        <w:t xml:space="preserve">"Failed to send request to microservice, cause: " </w:t>
      </w:r>
      <w:r w:rsidRPr="003A0F9E">
        <w:rPr>
          <w:rFonts w:ascii="Courier New" w:hAnsi="Courier New" w:cs="Courier New"/>
          <w:color w:val="EBEBEB"/>
          <w:sz w:val="18"/>
          <w:szCs w:val="18"/>
          <w:lang w:val="en-GR" w:eastAsia="en-GB"/>
        </w:rPr>
        <w:t xml:space="preserve">+ </w:t>
      </w:r>
      <w:r w:rsidRPr="003A0F9E">
        <w:rPr>
          <w:rFonts w:ascii="Courier New" w:hAnsi="Courier New" w:cs="Courier New"/>
          <w:color w:val="FFFFFF"/>
          <w:sz w:val="18"/>
          <w:szCs w:val="18"/>
          <w:lang w:val="en-GR" w:eastAsia="en-GB"/>
        </w:rPr>
        <w:t>e</w:t>
      </w:r>
      <w:r w:rsidRPr="003A0F9E">
        <w:rPr>
          <w:rFonts w:ascii="Courier New" w:hAnsi="Courier New" w:cs="Courier New"/>
          <w:color w:val="EBEBEB"/>
          <w:sz w:val="18"/>
          <w:szCs w:val="18"/>
          <w:lang w:val="en-GR" w:eastAsia="en-GB"/>
        </w:rPr>
        <w:t>)</w:t>
      </w:r>
      <w:r w:rsidRPr="003A0F9E">
        <w:rPr>
          <w:rFonts w:ascii="Courier New" w:hAnsi="Courier New" w:cs="Courier New"/>
          <w:b/>
          <w:bCs/>
          <w:color w:val="ED864A"/>
          <w:sz w:val="18"/>
          <w:szCs w:val="18"/>
          <w:lang w:val="en-GR" w:eastAsia="en-GB"/>
        </w:rPr>
        <w:t>;</w:t>
      </w:r>
      <w:r w:rsidRPr="003A0F9E">
        <w:rPr>
          <w:rFonts w:ascii="Courier New" w:hAnsi="Courier New" w:cs="Courier New"/>
          <w:b/>
          <w:bCs/>
          <w:color w:val="ED864A"/>
          <w:sz w:val="18"/>
          <w:szCs w:val="18"/>
          <w:lang w:val="en-GR" w:eastAsia="en-GB"/>
        </w:rPr>
        <w:br/>
        <w:t xml:space="preserve">    </w:t>
      </w:r>
      <w:r w:rsidRPr="003A0F9E">
        <w:rPr>
          <w:rFonts w:ascii="Courier New" w:hAnsi="Courier New" w:cs="Courier New"/>
          <w:color w:val="EBEBEB"/>
          <w:sz w:val="18"/>
          <w:szCs w:val="18"/>
          <w:lang w:val="en-GR" w:eastAsia="en-GB"/>
        </w:rPr>
        <w:t>}</w:t>
      </w:r>
      <w:r w:rsidRPr="003A0F9E">
        <w:rPr>
          <w:rFonts w:ascii="Courier New" w:hAnsi="Courier New" w:cs="Courier New"/>
          <w:color w:val="EBEBEB"/>
          <w:sz w:val="18"/>
          <w:szCs w:val="18"/>
          <w:lang w:val="en-GR" w:eastAsia="en-GB"/>
        </w:rPr>
        <w:br/>
        <w:t>}</w:t>
      </w:r>
    </w:p>
    <w:p w14:paraId="59E5EDD6" w14:textId="16D23698" w:rsidR="00F66A99" w:rsidRPr="003A0F9E" w:rsidRDefault="00F66A99" w:rsidP="003A0F9E">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Pr>
          <w:noProof/>
        </w:rPr>
        <mc:AlternateContent>
          <mc:Choice Requires="wps">
            <w:drawing>
              <wp:anchor distT="0" distB="0" distL="114300" distR="114300" simplePos="0" relativeHeight="251671552" behindDoc="0" locked="0" layoutInCell="1" allowOverlap="1" wp14:anchorId="5E240239" wp14:editId="6EBADD9E">
                <wp:simplePos x="0" y="0"/>
                <wp:positionH relativeFrom="column">
                  <wp:posOffset>0</wp:posOffset>
                </wp:positionH>
                <wp:positionV relativeFrom="paragraph">
                  <wp:posOffset>188876</wp:posOffset>
                </wp:positionV>
                <wp:extent cx="5410835" cy="32194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2A29BE69" w14:textId="5DC0021D" w:rsidR="00F66A99" w:rsidRPr="007702E4" w:rsidRDefault="00F66A99" w:rsidP="00F66A99">
                            <w:pPr>
                              <w:pStyle w:val="Caption"/>
                              <w:rPr>
                                <w:noProof/>
                              </w:rPr>
                            </w:pPr>
                            <w:bookmarkStart w:id="14" w:name="_Toc104155798"/>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4</w:t>
                            </w:r>
                            <w:r w:rsidR="001D70A9">
                              <w:fldChar w:fldCharType="end"/>
                            </w:r>
                            <w:r>
                              <w:t xml:space="preserve"> User Responder Service Code</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40239" id="Text Box 11" o:spid="_x0000_s1031" type="#_x0000_t202" style="position:absolute;margin-left:0;margin-top:14.85pt;width:426.05pt;height:25.3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" stroked="f">
                <v:textbox inset="0,0,0,0">
                  <w:txbxContent>
                    <w:p w14:paraId="2A29BE69" w14:textId="5DC0021D" w:rsidR="00F66A99" w:rsidRPr="007702E4" w:rsidRDefault="00F66A99" w:rsidP="00F66A99">
                      <w:pPr>
                        <w:pStyle w:val="Caption"/>
                        <w:rPr>
                          <w:noProof/>
                        </w:rPr>
                      </w:pPr>
                      <w:bookmarkStart w:id="20" w:name="_Toc104155798"/>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4</w:t>
                      </w:r>
                      <w:r w:rsidR="001D70A9">
                        <w:fldChar w:fldCharType="end"/>
                      </w:r>
                      <w:r>
                        <w:t xml:space="preserve"> User Responder Service Code</w:t>
                      </w:r>
                      <w:bookmarkEnd w:id="20"/>
                    </w:p>
                  </w:txbxContent>
                </v:textbox>
                <w10:wrap type="square"/>
              </v:shape>
            </w:pict>
          </mc:Fallback>
        </mc:AlternateContent>
      </w:r>
    </w:p>
    <w:p w14:paraId="462E0199" w14:textId="691140B4" w:rsidR="009A4A6D" w:rsidRDefault="002C79DD" w:rsidP="009A4A6D">
      <w:r>
        <w:t>On the text to pdf microservice once a request is received</w:t>
      </w:r>
      <w:r w:rsidR="00C14208">
        <w:t>,</w:t>
      </w:r>
      <w:r>
        <w:t xml:space="preserve"> </w:t>
      </w:r>
      <w:r w:rsidR="00E73BCE">
        <w:t xml:space="preserve">it </w:t>
      </w:r>
      <w:r w:rsidR="00DA7A9F">
        <w:t>will instruct the text to pdf service to initiate the conversio</w:t>
      </w:r>
      <w:r w:rsidR="00C06404">
        <w:t xml:space="preserve">n. If the conversion succeeds, the controller will prepare the response headers and </w:t>
      </w:r>
      <w:r w:rsidR="008A27E1">
        <w:t xml:space="preserve">the </w:t>
      </w:r>
      <w:r w:rsidR="00C06404">
        <w:t>pdf file name.</w:t>
      </w:r>
      <w:r w:rsidR="00EE3CC1">
        <w:t xml:space="preserve"> Otherwise, the operation stops and an exception stack trace is attached to a </w:t>
      </w:r>
      <w:r w:rsidR="00F90555">
        <w:t>new</w:t>
      </w:r>
      <w:r w:rsidR="00EE3CC1">
        <w:t xml:space="preserve"> HTTP response</w:t>
      </w:r>
      <w:r w:rsidR="003C3009">
        <w:t xml:space="preserve"> (generated using exception response builder)</w:t>
      </w:r>
      <w:r w:rsidR="00EE3CC1">
        <w:t>.</w:t>
      </w:r>
    </w:p>
    <w:p w14:paraId="1DF6BBD5" w14:textId="3B559D36" w:rsidR="002C79DD" w:rsidRDefault="002C79DD" w:rsidP="002C79DD">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2C79DD">
        <w:rPr>
          <w:rFonts w:ascii="Courier New" w:hAnsi="Courier New" w:cs="Courier New"/>
          <w:color w:val="A9B837"/>
          <w:sz w:val="18"/>
          <w:szCs w:val="18"/>
          <w:lang w:val="en-GR" w:eastAsia="en-GB"/>
        </w:rPr>
        <w:t>@RequestMapping</w:t>
      </w:r>
      <w:r w:rsidRPr="002C79DD">
        <w:rPr>
          <w:rFonts w:ascii="Courier New" w:hAnsi="Courier New" w:cs="Courier New"/>
          <w:color w:val="EBEBEB"/>
          <w:sz w:val="18"/>
          <w:szCs w:val="18"/>
          <w:lang w:val="en-GR" w:eastAsia="en-GB"/>
        </w:rPr>
        <w:t xml:space="preserve">(method = </w:t>
      </w:r>
      <w:r w:rsidRPr="002C79DD">
        <w:rPr>
          <w:rFonts w:ascii="Courier New" w:hAnsi="Courier New" w:cs="Courier New"/>
          <w:color w:val="FFFFFF"/>
          <w:sz w:val="18"/>
          <w:szCs w:val="18"/>
          <w:lang w:val="en-GR" w:eastAsia="en-GB"/>
        </w:rPr>
        <w:t>RequestMethod</w:t>
      </w:r>
      <w:r w:rsidRPr="002C79DD">
        <w:rPr>
          <w:rFonts w:ascii="Courier New" w:hAnsi="Courier New" w:cs="Courier New"/>
          <w:color w:val="EBEBEB"/>
          <w:sz w:val="18"/>
          <w:szCs w:val="18"/>
          <w:lang w:val="en-GR" w:eastAsia="en-GB"/>
        </w:rPr>
        <w:t>.</w:t>
      </w:r>
      <w:r w:rsidRPr="002C79DD">
        <w:rPr>
          <w:rFonts w:ascii="Courier New" w:hAnsi="Courier New" w:cs="Courier New"/>
          <w:i/>
          <w:iCs/>
          <w:color w:val="ED94FF"/>
          <w:sz w:val="18"/>
          <w:szCs w:val="18"/>
          <w:lang w:val="en-GR" w:eastAsia="en-GB"/>
        </w:rPr>
        <w:t>GET</w:t>
      </w:r>
      <w:r w:rsidRPr="002C79DD">
        <w:rPr>
          <w:rFonts w:ascii="Courier New" w:hAnsi="Courier New" w:cs="Courier New"/>
          <w:b/>
          <w:bCs/>
          <w:color w:val="ED864A"/>
          <w:sz w:val="18"/>
          <w:szCs w:val="18"/>
          <w:lang w:val="en-GR" w:eastAsia="en-GB"/>
        </w:rPr>
        <w:t xml:space="preserve">, </w:t>
      </w:r>
      <w:r w:rsidRPr="002C79DD">
        <w:rPr>
          <w:rFonts w:ascii="Courier New" w:hAnsi="Courier New" w:cs="Courier New"/>
          <w:color w:val="EBEBEB"/>
          <w:sz w:val="18"/>
          <w:szCs w:val="18"/>
          <w:lang w:val="en-GR" w:eastAsia="en-GB"/>
        </w:rPr>
        <w:t xml:space="preserve">value = </w:t>
      </w:r>
      <w:r w:rsidRPr="002C79DD">
        <w:rPr>
          <w:rFonts w:ascii="Courier New" w:hAnsi="Courier New" w:cs="Courier New"/>
          <w:color w:val="54B33E"/>
          <w:sz w:val="18"/>
          <w:szCs w:val="18"/>
          <w:lang w:val="en-GR" w:eastAsia="en-GB"/>
        </w:rPr>
        <w:t>"/txt2pdf"</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r>
      <w:r w:rsidRPr="002C79DD">
        <w:rPr>
          <w:rFonts w:ascii="Courier New" w:hAnsi="Courier New" w:cs="Courier New"/>
          <w:color w:val="ED864A"/>
          <w:sz w:val="18"/>
          <w:szCs w:val="18"/>
          <w:lang w:val="en-GR" w:eastAsia="en-GB"/>
        </w:rPr>
        <w:t xml:space="preserve">public </w:t>
      </w:r>
      <w:r w:rsidRPr="002C79DD">
        <w:rPr>
          <w:rFonts w:ascii="Courier New" w:hAnsi="Courier New" w:cs="Courier New"/>
          <w:color w:val="FFFFFF"/>
          <w:sz w:val="18"/>
          <w:szCs w:val="18"/>
          <w:lang w:val="en-GR" w:eastAsia="en-GB"/>
        </w:rPr>
        <w:t>ResponseEntity</w:t>
      </w:r>
      <w:r w:rsidRPr="002C79DD">
        <w:rPr>
          <w:rFonts w:ascii="Courier New" w:hAnsi="Courier New" w:cs="Courier New"/>
          <w:color w:val="EBEBEB"/>
          <w:sz w:val="18"/>
          <w:szCs w:val="18"/>
          <w:lang w:val="en-GR" w:eastAsia="en-GB"/>
        </w:rPr>
        <w:t xml:space="preserve">&lt;?&gt; </w:t>
      </w:r>
      <w:r w:rsidRPr="002C79DD">
        <w:rPr>
          <w:rFonts w:ascii="Courier New" w:hAnsi="Courier New" w:cs="Courier New"/>
          <w:color w:val="FFCF40"/>
          <w:sz w:val="18"/>
          <w:szCs w:val="18"/>
          <w:lang w:val="en-GR" w:eastAsia="en-GB"/>
        </w:rPr>
        <w:t>serveTextToPdf</w:t>
      </w:r>
      <w:r w:rsidRPr="002C79DD">
        <w:rPr>
          <w:rFonts w:ascii="Courier New" w:hAnsi="Courier New" w:cs="Courier New"/>
          <w:color w:val="EBEBEB"/>
          <w:sz w:val="18"/>
          <w:szCs w:val="18"/>
          <w:lang w:val="en-GR" w:eastAsia="en-GB"/>
        </w:rPr>
        <w:t>(</w:t>
      </w:r>
      <w:r w:rsidRPr="002C79DD">
        <w:rPr>
          <w:rFonts w:ascii="Courier New" w:hAnsi="Courier New" w:cs="Courier New"/>
          <w:color w:val="FFFFFF"/>
          <w:sz w:val="18"/>
          <w:szCs w:val="18"/>
          <w:lang w:val="en-GR" w:eastAsia="en-GB"/>
        </w:rPr>
        <w:t>String input</w:t>
      </w:r>
      <w:r w:rsidRPr="002C79DD">
        <w:rPr>
          <w:rFonts w:ascii="Courier New" w:hAnsi="Courier New" w:cs="Courier New"/>
          <w:color w:val="EBEBEB"/>
          <w:sz w:val="18"/>
          <w:szCs w:val="18"/>
          <w:lang w:val="en-GR" w:eastAsia="en-GB"/>
        </w:rPr>
        <w:t>) {</w:t>
      </w:r>
      <w:r w:rsidRPr="002C79DD">
        <w:rPr>
          <w:rFonts w:ascii="Courier New" w:hAnsi="Courier New" w:cs="Courier New"/>
          <w:color w:val="EBEBEB"/>
          <w:sz w:val="18"/>
          <w:szCs w:val="18"/>
          <w:lang w:val="en-GR" w:eastAsia="en-GB"/>
        </w:rPr>
        <w:br/>
        <w:t xml:space="preserve">    </w:t>
      </w:r>
      <w:r w:rsidRPr="002C79DD">
        <w:rPr>
          <w:rFonts w:ascii="Courier New" w:hAnsi="Courier New" w:cs="Courier New"/>
          <w:color w:val="ED864A"/>
          <w:sz w:val="18"/>
          <w:szCs w:val="18"/>
          <w:lang w:val="en-GR" w:eastAsia="en-GB"/>
        </w:rPr>
        <w:t xml:space="preserve">try </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w:t>
      </w:r>
      <w:r w:rsidRPr="002C79DD">
        <w:rPr>
          <w:rFonts w:ascii="Courier New" w:hAnsi="Courier New" w:cs="Courier New"/>
          <w:color w:val="7EC3E6"/>
          <w:sz w:val="18"/>
          <w:szCs w:val="18"/>
          <w:lang w:val="en-GR" w:eastAsia="en-GB"/>
        </w:rPr>
        <w:t>// Create pdf name based on the date and time (flexible for frequent users, no duplicate names)</w:t>
      </w:r>
      <w:r w:rsidRPr="002C79DD">
        <w:rPr>
          <w:rFonts w:ascii="Courier New" w:hAnsi="Courier New" w:cs="Courier New"/>
          <w:color w:val="7EC3E6"/>
          <w:sz w:val="18"/>
          <w:szCs w:val="18"/>
          <w:lang w:val="en-GR" w:eastAsia="en-GB"/>
        </w:rPr>
        <w:br/>
        <w:t xml:space="preserve">        </w:t>
      </w:r>
      <w:r w:rsidRPr="002C79DD">
        <w:rPr>
          <w:rFonts w:ascii="Courier New" w:hAnsi="Courier New" w:cs="Courier New"/>
          <w:color w:val="FFFFFF"/>
          <w:sz w:val="18"/>
          <w:szCs w:val="18"/>
          <w:lang w:val="en-GR" w:eastAsia="en-GB"/>
        </w:rPr>
        <w:t xml:space="preserve">DateFormat dateFormatter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ED864A"/>
          <w:sz w:val="18"/>
          <w:szCs w:val="18"/>
          <w:lang w:val="en-GR" w:eastAsia="en-GB"/>
        </w:rPr>
        <w:t xml:space="preserve">new </w:t>
      </w:r>
      <w:r w:rsidRPr="002C79DD">
        <w:rPr>
          <w:rFonts w:ascii="Courier New" w:hAnsi="Courier New" w:cs="Courier New"/>
          <w:color w:val="EBEBEB"/>
          <w:sz w:val="18"/>
          <w:szCs w:val="18"/>
          <w:lang w:val="en-GR" w:eastAsia="en-GB"/>
        </w:rPr>
        <w:t>SimpleDateFormat(</w:t>
      </w:r>
      <w:r w:rsidRPr="002C79DD">
        <w:rPr>
          <w:rFonts w:ascii="Courier New" w:hAnsi="Courier New" w:cs="Courier New"/>
          <w:color w:val="54B33E"/>
          <w:sz w:val="18"/>
          <w:szCs w:val="18"/>
          <w:lang w:val="en-GR" w:eastAsia="en-GB"/>
        </w:rPr>
        <w:t>"dd-MM-yyyy:hh:mm:ss"</w:t>
      </w:r>
      <w:r w:rsidRPr="002C79DD">
        <w:rPr>
          <w:rFonts w:ascii="Courier New" w:hAnsi="Courier New" w:cs="Courier New"/>
          <w:color w:val="EBEBEB"/>
          <w:sz w:val="18"/>
          <w:szCs w:val="18"/>
          <w:lang w:val="en-GR" w:eastAsia="en-GB"/>
        </w:rPr>
        <w:t>)</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FFFFFF"/>
          <w:sz w:val="18"/>
          <w:szCs w:val="18"/>
          <w:lang w:val="en-GR" w:eastAsia="en-GB"/>
        </w:rPr>
        <w:t xml:space="preserve">String currentDateTime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FFFFFF"/>
          <w:sz w:val="18"/>
          <w:szCs w:val="18"/>
          <w:lang w:val="en-GR" w:eastAsia="en-GB"/>
        </w:rPr>
        <w:t>dateFormatter</w:t>
      </w:r>
      <w:r w:rsidRPr="002C79DD">
        <w:rPr>
          <w:rFonts w:ascii="Courier New" w:hAnsi="Courier New" w:cs="Courier New"/>
          <w:color w:val="EBEBEB"/>
          <w:sz w:val="18"/>
          <w:szCs w:val="18"/>
          <w:lang w:val="en-GR" w:eastAsia="en-GB"/>
        </w:rPr>
        <w:t>.format(</w:t>
      </w:r>
      <w:r w:rsidRPr="002C79DD">
        <w:rPr>
          <w:rFonts w:ascii="Courier New" w:hAnsi="Courier New" w:cs="Courier New"/>
          <w:color w:val="ED864A"/>
          <w:sz w:val="18"/>
          <w:szCs w:val="18"/>
          <w:lang w:val="en-GR" w:eastAsia="en-GB"/>
        </w:rPr>
        <w:t xml:space="preserve">new </w:t>
      </w:r>
      <w:r w:rsidRPr="002C79DD">
        <w:rPr>
          <w:rFonts w:ascii="Courier New" w:hAnsi="Courier New" w:cs="Courier New"/>
          <w:color w:val="EBEBEB"/>
          <w:sz w:val="18"/>
          <w:szCs w:val="18"/>
          <w:lang w:val="en-GR" w:eastAsia="en-GB"/>
        </w:rPr>
        <w:t>Date())</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7EC3E6"/>
          <w:sz w:val="18"/>
          <w:szCs w:val="18"/>
          <w:lang w:val="en-GR" w:eastAsia="en-GB"/>
        </w:rPr>
        <w:t>// Prepare Headers to open PDF on the client and allow downloading.</w:t>
      </w:r>
      <w:r w:rsidRPr="002C79DD">
        <w:rPr>
          <w:rFonts w:ascii="Courier New" w:hAnsi="Courier New" w:cs="Courier New"/>
          <w:color w:val="7EC3E6"/>
          <w:sz w:val="18"/>
          <w:szCs w:val="18"/>
          <w:lang w:val="en-GR" w:eastAsia="en-GB"/>
        </w:rPr>
        <w:br/>
        <w:t xml:space="preserve">        </w:t>
      </w:r>
      <w:r w:rsidRPr="002C79DD">
        <w:rPr>
          <w:rFonts w:ascii="Courier New" w:hAnsi="Courier New" w:cs="Courier New"/>
          <w:color w:val="FFFFFF"/>
          <w:sz w:val="18"/>
          <w:szCs w:val="18"/>
          <w:lang w:val="en-GR" w:eastAsia="en-GB"/>
        </w:rPr>
        <w:t xml:space="preserve">String headerKey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54B33E"/>
          <w:sz w:val="18"/>
          <w:szCs w:val="18"/>
          <w:lang w:val="en-GR" w:eastAsia="en-GB"/>
        </w:rPr>
        <w:t>"Content-Disposition"</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FFFFFF"/>
          <w:sz w:val="18"/>
          <w:szCs w:val="18"/>
          <w:lang w:val="en-GR" w:eastAsia="en-GB"/>
        </w:rPr>
        <w:t xml:space="preserve">String headerValue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54B33E"/>
          <w:sz w:val="18"/>
          <w:szCs w:val="18"/>
          <w:lang w:val="en-GR" w:eastAsia="en-GB"/>
        </w:rPr>
        <w:t xml:space="preserve">"inline; filename=pdf_"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FFFFFF"/>
          <w:sz w:val="18"/>
          <w:szCs w:val="18"/>
          <w:lang w:val="en-GR" w:eastAsia="en-GB"/>
        </w:rPr>
        <w:t xml:space="preserve">currentDateTime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54B33E"/>
          <w:sz w:val="18"/>
          <w:szCs w:val="18"/>
          <w:lang w:val="en-GR" w:eastAsia="en-GB"/>
        </w:rPr>
        <w:t>".pdf"</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7EC3E6"/>
          <w:sz w:val="18"/>
          <w:szCs w:val="18"/>
          <w:lang w:val="en-GR" w:eastAsia="en-GB"/>
        </w:rPr>
        <w:t>// Get converted result</w:t>
      </w:r>
      <w:r w:rsidRPr="002C79DD">
        <w:rPr>
          <w:rFonts w:ascii="Courier New" w:hAnsi="Courier New" w:cs="Courier New"/>
          <w:color w:val="7EC3E6"/>
          <w:sz w:val="18"/>
          <w:szCs w:val="18"/>
          <w:lang w:val="en-GR" w:eastAsia="en-GB"/>
        </w:rPr>
        <w:br/>
        <w:t xml:space="preserve">        </w:t>
      </w:r>
      <w:r w:rsidRPr="002C79DD">
        <w:rPr>
          <w:rFonts w:ascii="Courier New" w:hAnsi="Courier New" w:cs="Courier New"/>
          <w:color w:val="ED864A"/>
          <w:sz w:val="18"/>
          <w:szCs w:val="18"/>
          <w:lang w:val="en-GR" w:eastAsia="en-GB"/>
        </w:rPr>
        <w:t>byte</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FFFFFF"/>
          <w:sz w:val="18"/>
          <w:szCs w:val="18"/>
          <w:lang w:val="en-GR" w:eastAsia="en-GB"/>
        </w:rPr>
        <w:t>res</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FFFFFF"/>
          <w:sz w:val="18"/>
          <w:szCs w:val="18"/>
          <w:lang w:val="en-GR" w:eastAsia="en-GB"/>
        </w:rPr>
        <w:t xml:space="preserve">res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ED864A"/>
          <w:sz w:val="18"/>
          <w:szCs w:val="18"/>
          <w:lang w:val="en-GR" w:eastAsia="en-GB"/>
        </w:rPr>
        <w:t>this</w:t>
      </w:r>
      <w:r w:rsidRPr="002C79DD">
        <w:rPr>
          <w:rFonts w:ascii="Courier New" w:hAnsi="Courier New" w:cs="Courier New"/>
          <w:color w:val="EBEBEB"/>
          <w:sz w:val="18"/>
          <w:szCs w:val="18"/>
          <w:lang w:val="en-GR" w:eastAsia="en-GB"/>
        </w:rPr>
        <w:t>.</w:t>
      </w:r>
      <w:r w:rsidRPr="002C79DD">
        <w:rPr>
          <w:rFonts w:ascii="Courier New" w:hAnsi="Courier New" w:cs="Courier New"/>
          <w:color w:val="ED94FF"/>
          <w:sz w:val="18"/>
          <w:szCs w:val="18"/>
          <w:lang w:val="en-GR" w:eastAsia="en-GB"/>
        </w:rPr>
        <w:t>textToPDFService</w:t>
      </w:r>
      <w:r w:rsidRPr="002C79DD">
        <w:rPr>
          <w:rFonts w:ascii="Courier New" w:hAnsi="Courier New" w:cs="Courier New"/>
          <w:color w:val="EBEBEB"/>
          <w:sz w:val="18"/>
          <w:szCs w:val="18"/>
          <w:lang w:val="en-GR" w:eastAsia="en-GB"/>
        </w:rPr>
        <w:t>.convertTextToPdf(</w:t>
      </w:r>
      <w:r w:rsidRPr="002C79DD">
        <w:rPr>
          <w:rFonts w:ascii="Courier New" w:hAnsi="Courier New" w:cs="Courier New"/>
          <w:color w:val="FFFFFF"/>
          <w:sz w:val="18"/>
          <w:szCs w:val="18"/>
          <w:lang w:val="en-GR" w:eastAsia="en-GB"/>
        </w:rPr>
        <w:t>input</w:t>
      </w:r>
      <w:r w:rsidRPr="002C79DD">
        <w:rPr>
          <w:rFonts w:ascii="Courier New" w:hAnsi="Courier New" w:cs="Courier New"/>
          <w:color w:val="EBEBEB"/>
          <w:sz w:val="18"/>
          <w:szCs w:val="18"/>
          <w:lang w:val="en-GR" w:eastAsia="en-GB"/>
        </w:rPr>
        <w:t>)</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7EC3E6"/>
          <w:sz w:val="18"/>
          <w:szCs w:val="18"/>
          <w:lang w:val="en-GR" w:eastAsia="en-GB"/>
        </w:rPr>
        <w:t>// Send a successful response</w:t>
      </w:r>
      <w:r w:rsidRPr="002C79DD">
        <w:rPr>
          <w:rFonts w:ascii="Courier New" w:hAnsi="Courier New" w:cs="Courier New"/>
          <w:color w:val="7EC3E6"/>
          <w:sz w:val="18"/>
          <w:szCs w:val="18"/>
          <w:lang w:val="en-GR" w:eastAsia="en-GB"/>
        </w:rPr>
        <w:br/>
      </w:r>
      <w:r w:rsidRPr="002C79DD">
        <w:rPr>
          <w:rFonts w:ascii="Courier New" w:hAnsi="Courier New" w:cs="Courier New"/>
          <w:color w:val="7EC3E6"/>
          <w:sz w:val="18"/>
          <w:szCs w:val="18"/>
          <w:lang w:val="en-GR" w:eastAsia="en-GB"/>
        </w:rPr>
        <w:lastRenderedPageBreak/>
        <w:t xml:space="preserve">        </w:t>
      </w:r>
      <w:r w:rsidRPr="002C79DD">
        <w:rPr>
          <w:rFonts w:ascii="Courier New" w:hAnsi="Courier New" w:cs="Courier New"/>
          <w:color w:val="ED864A"/>
          <w:sz w:val="18"/>
          <w:szCs w:val="18"/>
          <w:lang w:val="en-GR" w:eastAsia="en-GB"/>
        </w:rPr>
        <w:t xml:space="preserve">return </w:t>
      </w:r>
      <w:r w:rsidRPr="002C79DD">
        <w:rPr>
          <w:rFonts w:ascii="Courier New" w:hAnsi="Courier New" w:cs="Courier New"/>
          <w:color w:val="FFFFFF"/>
          <w:sz w:val="18"/>
          <w:szCs w:val="18"/>
          <w:lang w:val="en-GR" w:eastAsia="en-GB"/>
        </w:rPr>
        <w:t>ResponseEntity</w:t>
      </w:r>
      <w:r w:rsidRPr="002C79DD">
        <w:rPr>
          <w:rFonts w:ascii="Courier New" w:hAnsi="Courier New" w:cs="Courier New"/>
          <w:color w:val="EBEBEB"/>
          <w:sz w:val="18"/>
          <w:szCs w:val="18"/>
          <w:lang w:val="en-GR" w:eastAsia="en-GB"/>
        </w:rPr>
        <w:t>.</w:t>
      </w:r>
      <w:r w:rsidRPr="002C79DD">
        <w:rPr>
          <w:rFonts w:ascii="Courier New" w:hAnsi="Courier New" w:cs="Courier New"/>
          <w:i/>
          <w:iCs/>
          <w:color w:val="EBEBEB"/>
          <w:sz w:val="18"/>
          <w:szCs w:val="18"/>
          <w:lang w:val="en-GR" w:eastAsia="en-GB"/>
        </w:rPr>
        <w:t>ok</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header(</w:t>
      </w:r>
      <w:r w:rsidRPr="002C79DD">
        <w:rPr>
          <w:rFonts w:ascii="Courier New" w:hAnsi="Courier New" w:cs="Courier New"/>
          <w:color w:val="FFFFFF"/>
          <w:sz w:val="18"/>
          <w:szCs w:val="18"/>
          <w:lang w:val="en-GR" w:eastAsia="en-GB"/>
        </w:rPr>
        <w:t>headerKey</w:t>
      </w:r>
      <w:r w:rsidRPr="002C79DD">
        <w:rPr>
          <w:rFonts w:ascii="Courier New" w:hAnsi="Courier New" w:cs="Courier New"/>
          <w:b/>
          <w:bCs/>
          <w:color w:val="ED864A"/>
          <w:sz w:val="18"/>
          <w:szCs w:val="18"/>
          <w:lang w:val="en-GR" w:eastAsia="en-GB"/>
        </w:rPr>
        <w:t xml:space="preserve">, </w:t>
      </w:r>
      <w:r w:rsidRPr="002C79DD">
        <w:rPr>
          <w:rFonts w:ascii="Courier New" w:hAnsi="Courier New" w:cs="Courier New"/>
          <w:color w:val="FFFFFF"/>
          <w:sz w:val="18"/>
          <w:szCs w:val="18"/>
          <w:lang w:val="en-GR" w:eastAsia="en-GB"/>
        </w:rPr>
        <w:t>headerValue</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contentType(</w:t>
      </w:r>
      <w:r w:rsidRPr="002C79DD">
        <w:rPr>
          <w:rFonts w:ascii="Courier New" w:hAnsi="Courier New" w:cs="Courier New"/>
          <w:color w:val="FFFFFF"/>
          <w:sz w:val="18"/>
          <w:szCs w:val="18"/>
          <w:lang w:val="en-GR" w:eastAsia="en-GB"/>
        </w:rPr>
        <w:t>MediaType</w:t>
      </w:r>
      <w:r w:rsidRPr="002C79DD">
        <w:rPr>
          <w:rFonts w:ascii="Courier New" w:hAnsi="Courier New" w:cs="Courier New"/>
          <w:color w:val="EBEBEB"/>
          <w:sz w:val="18"/>
          <w:szCs w:val="18"/>
          <w:lang w:val="en-GR" w:eastAsia="en-GB"/>
        </w:rPr>
        <w:t>.</w:t>
      </w:r>
      <w:r w:rsidRPr="002C79DD">
        <w:rPr>
          <w:rFonts w:ascii="Courier New" w:hAnsi="Courier New" w:cs="Courier New"/>
          <w:i/>
          <w:iCs/>
          <w:color w:val="ED94FF"/>
          <w:sz w:val="18"/>
          <w:szCs w:val="18"/>
          <w:lang w:val="en-GR" w:eastAsia="en-GB"/>
        </w:rPr>
        <w:t>APPLICATION_PDF</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body(</w:t>
      </w:r>
      <w:r w:rsidRPr="002C79DD">
        <w:rPr>
          <w:rFonts w:ascii="Courier New" w:hAnsi="Courier New" w:cs="Courier New"/>
          <w:color w:val="FFFFFF"/>
          <w:sz w:val="18"/>
          <w:szCs w:val="18"/>
          <w:lang w:val="en-GR" w:eastAsia="en-GB"/>
        </w:rPr>
        <w:t>res</w:t>
      </w:r>
      <w:r w:rsidRPr="002C79DD">
        <w:rPr>
          <w:rFonts w:ascii="Courier New" w:hAnsi="Courier New" w:cs="Courier New"/>
          <w:color w:val="EBEBEB"/>
          <w:sz w:val="18"/>
          <w:szCs w:val="18"/>
          <w:lang w:val="en-GR" w:eastAsia="en-GB"/>
        </w:rPr>
        <w:t>)</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t xml:space="preserve">    </w:t>
      </w:r>
      <w:r w:rsidRPr="002C79DD">
        <w:rPr>
          <w:rFonts w:ascii="Courier New" w:hAnsi="Courier New" w:cs="Courier New"/>
          <w:color w:val="7EC3E6"/>
          <w:sz w:val="18"/>
          <w:szCs w:val="18"/>
          <w:lang w:val="en-GR" w:eastAsia="en-GB"/>
        </w:rPr>
        <w:t xml:space="preserve">// Catch exceptions from the </w:t>
      </w:r>
      <w:r w:rsidR="000803D8">
        <w:rPr>
          <w:rFonts w:ascii="Courier New" w:hAnsi="Courier New" w:cs="Courier New"/>
          <w:color w:val="7EC3E6"/>
          <w:sz w:val="18"/>
          <w:szCs w:val="18"/>
          <w:lang w:val="en-US" w:eastAsia="en-GB"/>
        </w:rPr>
        <w:t>text to pdf</w:t>
      </w:r>
      <w:r w:rsidRPr="002C79DD">
        <w:rPr>
          <w:rFonts w:ascii="Courier New" w:hAnsi="Courier New" w:cs="Courier New"/>
          <w:color w:val="7EC3E6"/>
          <w:sz w:val="18"/>
          <w:szCs w:val="18"/>
          <w:lang w:val="en-GR" w:eastAsia="en-GB"/>
        </w:rPr>
        <w:t xml:space="preserve"> service and send a context-full response.</w:t>
      </w:r>
      <w:r w:rsidRPr="002C79DD">
        <w:rPr>
          <w:rFonts w:ascii="Courier New" w:hAnsi="Courier New" w:cs="Courier New"/>
          <w:color w:val="7EC3E6"/>
          <w:sz w:val="18"/>
          <w:szCs w:val="18"/>
          <w:lang w:val="en-GR" w:eastAsia="en-GB"/>
        </w:rPr>
        <w:br/>
        <w:t xml:space="preserve">    </w:t>
      </w:r>
      <w:r w:rsidRPr="002C79DD">
        <w:rPr>
          <w:rFonts w:ascii="Courier New" w:hAnsi="Courier New" w:cs="Courier New"/>
          <w:color w:val="ED864A"/>
          <w:sz w:val="18"/>
          <w:szCs w:val="18"/>
          <w:lang w:val="en-GR" w:eastAsia="en-GB"/>
        </w:rPr>
        <w:t xml:space="preserve">catch </w:t>
      </w:r>
      <w:r w:rsidRPr="002C79DD">
        <w:rPr>
          <w:rFonts w:ascii="Courier New" w:hAnsi="Courier New" w:cs="Courier New"/>
          <w:color w:val="EBEBEB"/>
          <w:sz w:val="18"/>
          <w:szCs w:val="18"/>
          <w:lang w:val="en-GR" w:eastAsia="en-GB"/>
        </w:rPr>
        <w:t>(</w:t>
      </w:r>
      <w:r w:rsidRPr="002C79DD">
        <w:rPr>
          <w:rFonts w:ascii="Courier New" w:hAnsi="Courier New" w:cs="Courier New"/>
          <w:color w:val="FFFFFF"/>
          <w:sz w:val="18"/>
          <w:szCs w:val="18"/>
          <w:lang w:val="en-GR" w:eastAsia="en-GB"/>
        </w:rPr>
        <w:t>Exception exception</w:t>
      </w:r>
      <w:r w:rsidRPr="002C79DD">
        <w:rPr>
          <w:rFonts w:ascii="Courier New" w:hAnsi="Courier New" w:cs="Courier New"/>
          <w:color w:val="EBEBEB"/>
          <w:sz w:val="18"/>
          <w:szCs w:val="18"/>
          <w:lang w:val="en-GR" w:eastAsia="en-GB"/>
        </w:rPr>
        <w:t>) {</w:t>
      </w:r>
      <w:r w:rsidRPr="002C79DD">
        <w:rPr>
          <w:rFonts w:ascii="Courier New" w:hAnsi="Courier New" w:cs="Courier New"/>
          <w:color w:val="EBEBEB"/>
          <w:sz w:val="18"/>
          <w:szCs w:val="18"/>
          <w:lang w:val="en-GR" w:eastAsia="en-GB"/>
        </w:rPr>
        <w:br/>
        <w:t xml:space="preserve">        </w:t>
      </w:r>
      <w:r w:rsidRPr="002C79DD">
        <w:rPr>
          <w:rFonts w:ascii="Courier New" w:hAnsi="Courier New" w:cs="Courier New"/>
          <w:color w:val="FFFFFF"/>
          <w:sz w:val="18"/>
          <w:szCs w:val="18"/>
          <w:lang w:val="en-GR" w:eastAsia="en-GB"/>
        </w:rPr>
        <w:t>Map</w:t>
      </w:r>
      <w:r w:rsidRPr="002C79DD">
        <w:rPr>
          <w:rFonts w:ascii="Courier New" w:hAnsi="Courier New" w:cs="Courier New"/>
          <w:color w:val="EBEBEB"/>
          <w:sz w:val="18"/>
          <w:szCs w:val="18"/>
          <w:lang w:val="en-GR" w:eastAsia="en-GB"/>
        </w:rPr>
        <w:t>&lt;</w:t>
      </w:r>
      <w:r w:rsidRPr="002C79DD">
        <w:rPr>
          <w:rFonts w:ascii="Courier New" w:hAnsi="Courier New" w:cs="Courier New"/>
          <w:color w:val="FFFFFF"/>
          <w:sz w:val="18"/>
          <w:szCs w:val="18"/>
          <w:lang w:val="en-GR" w:eastAsia="en-GB"/>
        </w:rPr>
        <w:t>String</w:t>
      </w:r>
      <w:r w:rsidRPr="002C79DD">
        <w:rPr>
          <w:rFonts w:ascii="Courier New" w:hAnsi="Courier New" w:cs="Courier New"/>
          <w:b/>
          <w:bCs/>
          <w:color w:val="ED864A"/>
          <w:sz w:val="18"/>
          <w:szCs w:val="18"/>
          <w:lang w:val="en-GR" w:eastAsia="en-GB"/>
        </w:rPr>
        <w:t xml:space="preserve">, </w:t>
      </w:r>
      <w:r w:rsidRPr="002C79DD">
        <w:rPr>
          <w:rFonts w:ascii="Courier New" w:hAnsi="Courier New" w:cs="Courier New"/>
          <w:color w:val="FFFFFF"/>
          <w:sz w:val="18"/>
          <w:szCs w:val="18"/>
          <w:lang w:val="en-GR" w:eastAsia="en-GB"/>
        </w:rPr>
        <w:t>String</w:t>
      </w:r>
      <w:r w:rsidRPr="002C79DD">
        <w:rPr>
          <w:rFonts w:ascii="Courier New" w:hAnsi="Courier New" w:cs="Courier New"/>
          <w:color w:val="EBEBEB"/>
          <w:sz w:val="18"/>
          <w:szCs w:val="18"/>
          <w:lang w:val="en-GR" w:eastAsia="en-GB"/>
        </w:rPr>
        <w:t xml:space="preserve">&gt; </w:t>
      </w:r>
      <w:r w:rsidRPr="002C79DD">
        <w:rPr>
          <w:rFonts w:ascii="Courier New" w:hAnsi="Courier New" w:cs="Courier New"/>
          <w:color w:val="FFFFFF"/>
          <w:sz w:val="18"/>
          <w:szCs w:val="18"/>
          <w:lang w:val="en-GR" w:eastAsia="en-GB"/>
        </w:rPr>
        <w:t xml:space="preserve">body </w:t>
      </w:r>
      <w:r w:rsidRPr="002C79DD">
        <w:rPr>
          <w:rFonts w:ascii="Courier New" w:hAnsi="Courier New" w:cs="Courier New"/>
          <w:color w:val="EBEBEB"/>
          <w:sz w:val="18"/>
          <w:szCs w:val="18"/>
          <w:lang w:val="en-GR" w:eastAsia="en-GB"/>
        </w:rPr>
        <w:t xml:space="preserve">= </w:t>
      </w:r>
      <w:r w:rsidRPr="002C79DD">
        <w:rPr>
          <w:rFonts w:ascii="Courier New" w:hAnsi="Courier New" w:cs="Courier New"/>
          <w:color w:val="FFFFFF"/>
          <w:sz w:val="18"/>
          <w:szCs w:val="18"/>
          <w:lang w:val="en-GR" w:eastAsia="en-GB"/>
        </w:rPr>
        <w:t>ExceptionResponseBuilder</w:t>
      </w:r>
      <w:r w:rsidRPr="002C79DD">
        <w:rPr>
          <w:rFonts w:ascii="Courier New" w:hAnsi="Courier New" w:cs="Courier New"/>
          <w:color w:val="EBEBEB"/>
          <w:sz w:val="18"/>
          <w:szCs w:val="18"/>
          <w:lang w:val="en-GR" w:eastAsia="en-GB"/>
        </w:rPr>
        <w:t>.</w:t>
      </w:r>
      <w:r w:rsidRPr="002C79DD">
        <w:rPr>
          <w:rFonts w:ascii="Courier New" w:hAnsi="Courier New" w:cs="Courier New"/>
          <w:i/>
          <w:iCs/>
          <w:color w:val="EBEBEB"/>
          <w:sz w:val="18"/>
          <w:szCs w:val="18"/>
          <w:lang w:val="en-GR" w:eastAsia="en-GB"/>
        </w:rPr>
        <w:t>buildExceptionResponse</w:t>
      </w:r>
      <w:r w:rsidRPr="002C79DD">
        <w:rPr>
          <w:rFonts w:ascii="Courier New" w:hAnsi="Courier New" w:cs="Courier New"/>
          <w:color w:val="EBEBEB"/>
          <w:sz w:val="18"/>
          <w:szCs w:val="18"/>
          <w:lang w:val="en-GR" w:eastAsia="en-GB"/>
        </w:rPr>
        <w:t>(</w:t>
      </w:r>
      <w:r w:rsidRPr="002C79DD">
        <w:rPr>
          <w:rFonts w:ascii="Courier New" w:hAnsi="Courier New" w:cs="Courier New"/>
          <w:color w:val="FFFFFF"/>
          <w:sz w:val="18"/>
          <w:szCs w:val="18"/>
          <w:lang w:val="en-GR" w:eastAsia="en-GB"/>
        </w:rPr>
        <w:t>exception</w:t>
      </w:r>
      <w:r w:rsidRPr="002C79DD">
        <w:rPr>
          <w:rFonts w:ascii="Courier New" w:hAnsi="Courier New" w:cs="Courier New"/>
          <w:color w:val="EBEBEB"/>
          <w:sz w:val="18"/>
          <w:szCs w:val="18"/>
          <w:lang w:val="en-GR" w:eastAsia="en-GB"/>
        </w:rPr>
        <w:t>.toString()</w:t>
      </w:r>
      <w:r w:rsidRPr="002C79DD">
        <w:rPr>
          <w:rFonts w:ascii="Courier New" w:hAnsi="Courier New" w:cs="Courier New"/>
          <w:b/>
          <w:bCs/>
          <w:color w:val="ED864A"/>
          <w:sz w:val="18"/>
          <w:szCs w:val="18"/>
          <w:lang w:val="en-GR" w:eastAsia="en-GB"/>
        </w:rPr>
        <w:t xml:space="preserve">, </w:t>
      </w:r>
      <w:r w:rsidRPr="002C79DD">
        <w:rPr>
          <w:rFonts w:ascii="Courier New" w:hAnsi="Courier New" w:cs="Courier New"/>
          <w:color w:val="FFFFFF"/>
          <w:sz w:val="18"/>
          <w:szCs w:val="18"/>
          <w:lang w:val="en-GR" w:eastAsia="en-GB"/>
        </w:rPr>
        <w:t>TextToPdfController</w:t>
      </w:r>
      <w:r w:rsidRPr="002C79DD">
        <w:rPr>
          <w:rFonts w:ascii="Courier New" w:hAnsi="Courier New" w:cs="Courier New"/>
          <w:color w:val="EBEBEB"/>
          <w:sz w:val="18"/>
          <w:szCs w:val="18"/>
          <w:lang w:val="en-GR" w:eastAsia="en-GB"/>
        </w:rPr>
        <w:t>.</w:t>
      </w:r>
      <w:r w:rsidRPr="002C79DD">
        <w:rPr>
          <w:rFonts w:ascii="Courier New" w:hAnsi="Courier New" w:cs="Courier New"/>
          <w:color w:val="ED864A"/>
          <w:sz w:val="18"/>
          <w:szCs w:val="18"/>
          <w:lang w:val="en-GR" w:eastAsia="en-GB"/>
        </w:rPr>
        <w:t>class</w:t>
      </w:r>
      <w:r w:rsidRPr="002C79DD">
        <w:rPr>
          <w:rFonts w:ascii="Courier New" w:hAnsi="Courier New" w:cs="Courier New"/>
          <w:color w:val="EBEBEB"/>
          <w:sz w:val="18"/>
          <w:szCs w:val="18"/>
          <w:lang w:val="en-GR" w:eastAsia="en-GB"/>
        </w:rPr>
        <w:t>.getSimpleName())</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ED864A"/>
          <w:sz w:val="18"/>
          <w:szCs w:val="18"/>
          <w:lang w:val="en-GR" w:eastAsia="en-GB"/>
        </w:rPr>
        <w:t xml:space="preserve">return </w:t>
      </w:r>
      <w:r w:rsidRPr="002C79DD">
        <w:rPr>
          <w:rFonts w:ascii="Courier New" w:hAnsi="Courier New" w:cs="Courier New"/>
          <w:color w:val="FFFFFF"/>
          <w:sz w:val="18"/>
          <w:szCs w:val="18"/>
          <w:lang w:val="en-GR" w:eastAsia="en-GB"/>
        </w:rPr>
        <w:t>ResponseEntity</w:t>
      </w:r>
      <w:r w:rsidRPr="002C79DD">
        <w:rPr>
          <w:rFonts w:ascii="Courier New" w:hAnsi="Courier New" w:cs="Courier New"/>
          <w:color w:val="EBEBEB"/>
          <w:sz w:val="18"/>
          <w:szCs w:val="18"/>
          <w:lang w:val="en-GR" w:eastAsia="en-GB"/>
        </w:rPr>
        <w:t>.</w:t>
      </w:r>
      <w:r w:rsidRPr="002C79DD">
        <w:rPr>
          <w:rFonts w:ascii="Courier New" w:hAnsi="Courier New" w:cs="Courier New"/>
          <w:i/>
          <w:iCs/>
          <w:color w:val="EBEBEB"/>
          <w:sz w:val="18"/>
          <w:szCs w:val="18"/>
          <w:lang w:val="en-GR" w:eastAsia="en-GB"/>
        </w:rPr>
        <w:t>internalServerError</w:t>
      </w:r>
      <w:r w:rsidRPr="002C79DD">
        <w:rPr>
          <w:rFonts w:ascii="Courier New" w:hAnsi="Courier New" w:cs="Courier New"/>
          <w:color w:val="EBEBEB"/>
          <w:sz w:val="18"/>
          <w:szCs w:val="18"/>
          <w:lang w:val="en-GR" w:eastAsia="en-GB"/>
        </w:rPr>
        <w:t>().contentType(</w:t>
      </w:r>
      <w:r w:rsidRPr="002C79DD">
        <w:rPr>
          <w:rFonts w:ascii="Courier New" w:hAnsi="Courier New" w:cs="Courier New"/>
          <w:color w:val="FFFFFF"/>
          <w:sz w:val="18"/>
          <w:szCs w:val="18"/>
          <w:lang w:val="en-GR" w:eastAsia="en-GB"/>
        </w:rPr>
        <w:t>MediaType</w:t>
      </w:r>
      <w:r w:rsidRPr="002C79DD">
        <w:rPr>
          <w:rFonts w:ascii="Courier New" w:hAnsi="Courier New" w:cs="Courier New"/>
          <w:color w:val="EBEBEB"/>
          <w:sz w:val="18"/>
          <w:szCs w:val="18"/>
          <w:lang w:val="en-GR" w:eastAsia="en-GB"/>
        </w:rPr>
        <w:t>.</w:t>
      </w:r>
      <w:r w:rsidRPr="002C79DD">
        <w:rPr>
          <w:rFonts w:ascii="Courier New" w:hAnsi="Courier New" w:cs="Courier New"/>
          <w:i/>
          <w:iCs/>
          <w:color w:val="ED94FF"/>
          <w:sz w:val="18"/>
          <w:szCs w:val="18"/>
          <w:lang w:val="en-GR" w:eastAsia="en-GB"/>
        </w:rPr>
        <w:t>APPLICATION_JSON</w:t>
      </w:r>
      <w:r w:rsidRPr="002C79DD">
        <w:rPr>
          <w:rFonts w:ascii="Courier New" w:hAnsi="Courier New" w:cs="Courier New"/>
          <w:color w:val="EBEBEB"/>
          <w:sz w:val="18"/>
          <w:szCs w:val="18"/>
          <w:lang w:val="en-GR" w:eastAsia="en-GB"/>
        </w:rPr>
        <w:t>).body(</w:t>
      </w:r>
      <w:r w:rsidRPr="002C79DD">
        <w:rPr>
          <w:rFonts w:ascii="Courier New" w:hAnsi="Courier New" w:cs="Courier New"/>
          <w:color w:val="FFFFFF"/>
          <w:sz w:val="18"/>
          <w:szCs w:val="18"/>
          <w:lang w:val="en-GR" w:eastAsia="en-GB"/>
        </w:rPr>
        <w:t>body</w:t>
      </w:r>
      <w:r w:rsidRPr="002C79DD">
        <w:rPr>
          <w:rFonts w:ascii="Courier New" w:hAnsi="Courier New" w:cs="Courier New"/>
          <w:color w:val="EBEBEB"/>
          <w:sz w:val="18"/>
          <w:szCs w:val="18"/>
          <w:lang w:val="en-GR" w:eastAsia="en-GB"/>
        </w:rPr>
        <w:t>)</w:t>
      </w:r>
      <w:r w:rsidRPr="002C79DD">
        <w:rPr>
          <w:rFonts w:ascii="Courier New" w:hAnsi="Courier New" w:cs="Courier New"/>
          <w:b/>
          <w:bCs/>
          <w:color w:val="ED864A"/>
          <w:sz w:val="18"/>
          <w:szCs w:val="18"/>
          <w:lang w:val="en-GR" w:eastAsia="en-GB"/>
        </w:rPr>
        <w:t>;</w:t>
      </w:r>
      <w:r w:rsidRPr="002C79DD">
        <w:rPr>
          <w:rFonts w:ascii="Courier New" w:hAnsi="Courier New" w:cs="Courier New"/>
          <w:b/>
          <w:bCs/>
          <w:color w:val="ED864A"/>
          <w:sz w:val="18"/>
          <w:szCs w:val="18"/>
          <w:lang w:val="en-GR" w:eastAsia="en-GB"/>
        </w:rPr>
        <w:br/>
        <w:t xml:space="preserve">    </w:t>
      </w:r>
      <w:r w:rsidRPr="002C79DD">
        <w:rPr>
          <w:rFonts w:ascii="Courier New" w:hAnsi="Courier New" w:cs="Courier New"/>
          <w:color w:val="EBEBEB"/>
          <w:sz w:val="18"/>
          <w:szCs w:val="18"/>
          <w:lang w:val="en-GR" w:eastAsia="en-GB"/>
        </w:rPr>
        <w:t>}</w:t>
      </w:r>
      <w:r w:rsidRPr="002C79DD">
        <w:rPr>
          <w:rFonts w:ascii="Courier New" w:hAnsi="Courier New" w:cs="Courier New"/>
          <w:color w:val="EBEBEB"/>
          <w:sz w:val="18"/>
          <w:szCs w:val="18"/>
          <w:lang w:val="en-GR" w:eastAsia="en-GB"/>
        </w:rPr>
        <w:br/>
      </w:r>
      <w:r w:rsidR="00A431B4">
        <w:rPr>
          <w:noProof/>
        </w:rPr>
        <mc:AlternateContent>
          <mc:Choice Requires="wps">
            <w:drawing>
              <wp:anchor distT="0" distB="0" distL="114300" distR="114300" simplePos="0" relativeHeight="251673600" behindDoc="0" locked="0" layoutInCell="1" allowOverlap="1" wp14:anchorId="4446EE5C" wp14:editId="3B5D67F9">
                <wp:simplePos x="0" y="0"/>
                <wp:positionH relativeFrom="column">
                  <wp:posOffset>0</wp:posOffset>
                </wp:positionH>
                <wp:positionV relativeFrom="paragraph">
                  <wp:posOffset>1346988</wp:posOffset>
                </wp:positionV>
                <wp:extent cx="5410835" cy="32194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7EE96702" w14:textId="275362FD" w:rsidR="006D2F52" w:rsidRPr="007702E4" w:rsidRDefault="006D2F52" w:rsidP="006D2F52">
                            <w:pPr>
                              <w:pStyle w:val="Caption"/>
                              <w:rPr>
                                <w:noProof/>
                              </w:rPr>
                            </w:pPr>
                            <w:bookmarkStart w:id="15" w:name="_Toc104155799"/>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5</w:t>
                            </w:r>
                            <w:r w:rsidR="001D70A9">
                              <w:fldChar w:fldCharType="end"/>
                            </w:r>
                            <w:r>
                              <w:t xml:space="preserve"> Text </w:t>
                            </w:r>
                            <w:r w:rsidR="00DA1C2A">
                              <w:t>to</w:t>
                            </w:r>
                            <w:r>
                              <w:t xml:space="preserve"> PDF Controller Code</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6EE5C" id="Text Box 12" o:spid="_x0000_s1032" type="#_x0000_t202" style="position:absolute;margin-left:0;margin-top:106.05pt;width:426.05pt;height:25.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" stroked="f">
                <v:textbox inset="0,0,0,0">
                  <w:txbxContent>
                    <w:p w14:paraId="7EE96702" w14:textId="275362FD" w:rsidR="006D2F52" w:rsidRPr="007702E4" w:rsidRDefault="006D2F52" w:rsidP="006D2F52">
                      <w:pPr>
                        <w:pStyle w:val="Caption"/>
                        <w:rPr>
                          <w:noProof/>
                        </w:rPr>
                      </w:pPr>
                      <w:bookmarkStart w:id="22" w:name="_Toc104155799"/>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5</w:t>
                      </w:r>
                      <w:r w:rsidR="001D70A9">
                        <w:fldChar w:fldCharType="end"/>
                      </w:r>
                      <w:r>
                        <w:t xml:space="preserve"> Text </w:t>
                      </w:r>
                      <w:r w:rsidR="00DA1C2A">
                        <w:t>to</w:t>
                      </w:r>
                      <w:r>
                        <w:t xml:space="preserve"> PDF Controller Code</w:t>
                      </w:r>
                      <w:bookmarkEnd w:id="22"/>
                    </w:p>
                  </w:txbxContent>
                </v:textbox>
                <w10:wrap type="square"/>
              </v:shape>
            </w:pict>
          </mc:Fallback>
        </mc:AlternateContent>
      </w:r>
      <w:r w:rsidRPr="002C79DD">
        <w:rPr>
          <w:rFonts w:ascii="Courier New" w:hAnsi="Courier New" w:cs="Courier New"/>
          <w:color w:val="EBEBEB"/>
          <w:sz w:val="18"/>
          <w:szCs w:val="18"/>
          <w:lang w:val="en-GR" w:eastAsia="en-GB"/>
        </w:rPr>
        <w:t>}</w:t>
      </w:r>
    </w:p>
    <w:p w14:paraId="5E7CFC1A" w14:textId="19544CA4" w:rsidR="000A0090" w:rsidRPr="000A0090" w:rsidRDefault="003D2D96" w:rsidP="000A0090">
      <w:r>
        <w:t>The text to pdf service receives the request for conversion with the user input and performs the conversion.</w:t>
      </w:r>
      <w:r w:rsidR="0095155E">
        <w:t xml:space="preserve"> A byte array output stream and a document are required. </w:t>
      </w:r>
      <w:r w:rsidR="00E514DA">
        <w:t>The document comprise</w:t>
      </w:r>
      <w:r w:rsidR="00226F25">
        <w:t>s</w:t>
      </w:r>
      <w:r w:rsidR="00E514DA">
        <w:t xml:space="preserve"> of a </w:t>
      </w:r>
      <w:r w:rsidR="0095155E">
        <w:t xml:space="preserve">pdf writer and </w:t>
      </w:r>
      <w:r w:rsidR="00AB797B">
        <w:t xml:space="preserve">pdf </w:t>
      </w:r>
      <w:r w:rsidR="0095155E">
        <w:t>document.</w:t>
      </w:r>
      <w:r w:rsidR="00407BF1">
        <w:t xml:space="preserve"> In the case input was not provided in the request, sample text is us</w:t>
      </w:r>
      <w:r w:rsidR="00666BBE">
        <w:t>ed</w:t>
      </w:r>
      <w:r w:rsidR="00407BF1">
        <w:t>.</w:t>
      </w:r>
      <w:r w:rsidR="00C54403">
        <w:t xml:space="preserve"> A minimal format method is responsible for providing the necessary structure to the document.</w:t>
      </w:r>
      <w:r w:rsidR="0086572C">
        <w:t xml:space="preserve"> In case an exception occurs during the creation or writing of </w:t>
      </w:r>
      <w:r w:rsidR="00B60A91">
        <w:t>the</w:t>
      </w:r>
      <w:r w:rsidR="0086572C">
        <w:t xml:space="preserve"> pdf</w:t>
      </w:r>
      <w:r w:rsidR="00B60A91">
        <w:t xml:space="preserve"> file, the</w:t>
      </w:r>
      <w:r w:rsidR="0086572C">
        <w:t xml:space="preserve"> operation stops and an exception is sent to the controller.</w:t>
      </w:r>
      <w:r w:rsidR="0095155E">
        <w:t xml:space="preserve"> </w:t>
      </w:r>
    </w:p>
    <w:p w14:paraId="0AD27D10" w14:textId="77438A1F" w:rsidR="002C79DD" w:rsidRPr="007947B5" w:rsidRDefault="002700A3" w:rsidP="002700A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2700A3">
        <w:rPr>
          <w:rFonts w:ascii="Courier New" w:hAnsi="Courier New" w:cs="Courier New"/>
          <w:color w:val="ED864A"/>
          <w:sz w:val="18"/>
          <w:szCs w:val="18"/>
          <w:lang w:val="en-GR" w:eastAsia="en-GB"/>
        </w:rPr>
        <w:t>public byte</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FFCF40"/>
          <w:sz w:val="18"/>
          <w:szCs w:val="18"/>
          <w:lang w:val="en-GR" w:eastAsia="en-GB"/>
        </w:rPr>
        <w:t>convertTextToPdf</w:t>
      </w:r>
      <w:r w:rsidRPr="002700A3">
        <w:rPr>
          <w:rFonts w:ascii="Courier New" w:hAnsi="Courier New" w:cs="Courier New"/>
          <w:color w:val="EBEBEB"/>
          <w:sz w:val="18"/>
          <w:szCs w:val="18"/>
          <w:lang w:val="en-GR" w:eastAsia="en-GB"/>
        </w:rPr>
        <w:t>(</w:t>
      </w:r>
      <w:r w:rsidRPr="002700A3">
        <w:rPr>
          <w:rFonts w:ascii="Courier New" w:hAnsi="Courier New" w:cs="Courier New"/>
          <w:color w:val="FFFFFF"/>
          <w:sz w:val="18"/>
          <w:szCs w:val="18"/>
          <w:lang w:val="en-GR" w:eastAsia="en-GB"/>
        </w:rPr>
        <w:t xml:space="preserve">String </w:t>
      </w:r>
      <w:r w:rsidRPr="002700A3">
        <w:rPr>
          <w:rFonts w:ascii="Courier New" w:hAnsi="Courier New" w:cs="Courier New"/>
          <w:color w:val="EBEBEB"/>
          <w:sz w:val="18"/>
          <w:szCs w:val="18"/>
          <w:lang w:val="en-GR" w:eastAsia="en-GB"/>
        </w:rPr>
        <w:t>input) {</w:t>
      </w:r>
      <w:r w:rsidRPr="002700A3">
        <w:rPr>
          <w:rFonts w:ascii="Courier New" w:hAnsi="Courier New" w:cs="Courier New"/>
          <w:color w:val="EBEBEB"/>
          <w:sz w:val="18"/>
          <w:szCs w:val="18"/>
          <w:lang w:val="en-GR" w:eastAsia="en-GB"/>
        </w:rPr>
        <w:br/>
        <w:t xml:space="preserve">    </w:t>
      </w:r>
      <w:r w:rsidRPr="002700A3">
        <w:rPr>
          <w:rFonts w:ascii="Courier New" w:hAnsi="Courier New" w:cs="Courier New"/>
          <w:color w:val="ED864A"/>
          <w:sz w:val="18"/>
          <w:szCs w:val="18"/>
          <w:lang w:val="en-GR" w:eastAsia="en-GB"/>
        </w:rPr>
        <w:t xml:space="preserve">try </w:t>
      </w:r>
      <w:r w:rsidRPr="002700A3">
        <w:rPr>
          <w:rFonts w:ascii="Courier New" w:hAnsi="Courier New" w:cs="Courier New"/>
          <w:color w:val="EBEBEB"/>
          <w:sz w:val="18"/>
          <w:szCs w:val="18"/>
          <w:lang w:val="en-GR" w:eastAsia="en-GB"/>
        </w:rPr>
        <w:t>{</w:t>
      </w:r>
      <w:r w:rsidRPr="002700A3">
        <w:rPr>
          <w:rFonts w:ascii="Courier New" w:hAnsi="Courier New" w:cs="Courier New"/>
          <w:color w:val="EBEBEB"/>
          <w:sz w:val="18"/>
          <w:szCs w:val="18"/>
          <w:lang w:val="en-GR" w:eastAsia="en-GB"/>
        </w:rPr>
        <w:br/>
        <w:t xml:space="preserve">        </w:t>
      </w:r>
      <w:r w:rsidRPr="002700A3">
        <w:rPr>
          <w:rFonts w:ascii="Courier New" w:hAnsi="Courier New" w:cs="Courier New"/>
          <w:color w:val="7EC3E6"/>
          <w:sz w:val="18"/>
          <w:szCs w:val="18"/>
          <w:lang w:val="en-GR" w:eastAsia="en-GB"/>
        </w:rPr>
        <w:t>// Create Pdf</w:t>
      </w:r>
      <w:r w:rsidRPr="002700A3">
        <w:rPr>
          <w:rFonts w:ascii="Courier New" w:hAnsi="Courier New" w:cs="Courier New"/>
          <w:color w:val="7EC3E6"/>
          <w:sz w:val="18"/>
          <w:szCs w:val="18"/>
          <w:lang w:val="en-GR" w:eastAsia="en-GB"/>
        </w:rPr>
        <w:br/>
        <w:t xml:space="preserve">        </w:t>
      </w:r>
      <w:r w:rsidRPr="002700A3">
        <w:rPr>
          <w:rFonts w:ascii="Courier New" w:hAnsi="Courier New" w:cs="Courier New"/>
          <w:color w:val="ED864A"/>
          <w:sz w:val="18"/>
          <w:szCs w:val="18"/>
          <w:lang w:val="en-GR" w:eastAsia="en-GB"/>
        </w:rPr>
        <w:t xml:space="preserve">final </w:t>
      </w:r>
      <w:r w:rsidRPr="002700A3">
        <w:rPr>
          <w:rFonts w:ascii="Courier New" w:hAnsi="Courier New" w:cs="Courier New"/>
          <w:color w:val="FFFFFF"/>
          <w:sz w:val="18"/>
          <w:szCs w:val="18"/>
          <w:lang w:val="en-GR" w:eastAsia="en-GB"/>
        </w:rPr>
        <w:t xml:space="preserve">ByteArrayOutputStream output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new </w:t>
      </w:r>
      <w:r w:rsidRPr="002700A3">
        <w:rPr>
          <w:rFonts w:ascii="Courier New" w:hAnsi="Courier New" w:cs="Courier New"/>
          <w:color w:val="EBEBEB"/>
          <w:sz w:val="18"/>
          <w:szCs w:val="18"/>
          <w:lang w:val="en-GR" w:eastAsia="en-GB"/>
        </w:rPr>
        <w:t>ByteArrayOutputStream()</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D864A"/>
          <w:sz w:val="18"/>
          <w:szCs w:val="18"/>
          <w:lang w:val="en-GR" w:eastAsia="en-GB"/>
        </w:rPr>
        <w:t xml:space="preserve">var </w:t>
      </w:r>
      <w:r w:rsidRPr="002700A3">
        <w:rPr>
          <w:rFonts w:ascii="Courier New" w:hAnsi="Courier New" w:cs="Courier New"/>
          <w:color w:val="FFFFFF"/>
          <w:sz w:val="18"/>
          <w:szCs w:val="18"/>
          <w:lang w:val="en-GR" w:eastAsia="en-GB"/>
        </w:rPr>
        <w:t xml:space="preserve">writer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new </w:t>
      </w:r>
      <w:r w:rsidRPr="002700A3">
        <w:rPr>
          <w:rFonts w:ascii="Courier New" w:hAnsi="Courier New" w:cs="Courier New"/>
          <w:color w:val="EBEBEB"/>
          <w:sz w:val="18"/>
          <w:szCs w:val="18"/>
          <w:lang w:val="en-GR" w:eastAsia="en-GB"/>
        </w:rPr>
        <w:t>PdfWriter(</w:t>
      </w:r>
      <w:r w:rsidRPr="002700A3">
        <w:rPr>
          <w:rFonts w:ascii="Courier New" w:hAnsi="Courier New" w:cs="Courier New"/>
          <w:color w:val="FFFFFF"/>
          <w:sz w:val="18"/>
          <w:szCs w:val="18"/>
          <w:lang w:val="en-GR" w:eastAsia="en-GB"/>
        </w:rPr>
        <w:t>output</w:t>
      </w:r>
      <w:r w:rsidRPr="002700A3">
        <w:rPr>
          <w:rFonts w:ascii="Courier New" w:hAnsi="Courier New" w:cs="Courier New"/>
          <w:color w:val="EBEBEB"/>
          <w:sz w:val="18"/>
          <w:szCs w:val="18"/>
          <w:lang w:val="en-GR" w:eastAsia="en-GB"/>
        </w:rPr>
        <w: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D864A"/>
          <w:sz w:val="18"/>
          <w:szCs w:val="18"/>
          <w:lang w:val="en-GR" w:eastAsia="en-GB"/>
        </w:rPr>
        <w:t xml:space="preserve">var </w:t>
      </w:r>
      <w:r w:rsidRPr="002700A3">
        <w:rPr>
          <w:rFonts w:ascii="Courier New" w:hAnsi="Courier New" w:cs="Courier New"/>
          <w:color w:val="FFFFFF"/>
          <w:sz w:val="18"/>
          <w:szCs w:val="18"/>
          <w:lang w:val="en-GR" w:eastAsia="en-GB"/>
        </w:rPr>
        <w:t xml:space="preserve">pdf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new </w:t>
      </w:r>
      <w:r w:rsidRPr="002700A3">
        <w:rPr>
          <w:rFonts w:ascii="Courier New" w:hAnsi="Courier New" w:cs="Courier New"/>
          <w:color w:val="EBEBEB"/>
          <w:sz w:val="18"/>
          <w:szCs w:val="18"/>
          <w:lang w:val="en-GR" w:eastAsia="en-GB"/>
        </w:rPr>
        <w:t>PdfDocument(</w:t>
      </w:r>
      <w:r w:rsidRPr="002700A3">
        <w:rPr>
          <w:rFonts w:ascii="Courier New" w:hAnsi="Courier New" w:cs="Courier New"/>
          <w:color w:val="FFFFFF"/>
          <w:sz w:val="18"/>
          <w:szCs w:val="18"/>
          <w:lang w:val="en-GR" w:eastAsia="en-GB"/>
        </w:rPr>
        <w:t>writer</w:t>
      </w:r>
      <w:r w:rsidRPr="002700A3">
        <w:rPr>
          <w:rFonts w:ascii="Courier New" w:hAnsi="Courier New" w:cs="Courier New"/>
          <w:color w:val="EBEBEB"/>
          <w:sz w:val="18"/>
          <w:szCs w:val="18"/>
          <w:lang w:val="en-GR" w:eastAsia="en-GB"/>
        </w:rPr>
        <w: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D864A"/>
          <w:sz w:val="18"/>
          <w:szCs w:val="18"/>
          <w:lang w:val="en-GR" w:eastAsia="en-GB"/>
        </w:rPr>
        <w:t xml:space="preserve">var </w:t>
      </w:r>
      <w:r w:rsidRPr="002700A3">
        <w:rPr>
          <w:rFonts w:ascii="Courier New" w:hAnsi="Courier New" w:cs="Courier New"/>
          <w:color w:val="FFFFFF"/>
          <w:sz w:val="18"/>
          <w:szCs w:val="18"/>
          <w:lang w:val="en-GR" w:eastAsia="en-GB"/>
        </w:rPr>
        <w:t xml:space="preserve">document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new </w:t>
      </w:r>
      <w:r w:rsidRPr="002700A3">
        <w:rPr>
          <w:rFonts w:ascii="Courier New" w:hAnsi="Courier New" w:cs="Courier New"/>
          <w:color w:val="EBEBEB"/>
          <w:sz w:val="18"/>
          <w:szCs w:val="18"/>
          <w:lang w:val="en-GR" w:eastAsia="en-GB"/>
        </w:rPr>
        <w:t>Document(</w:t>
      </w:r>
      <w:r w:rsidRPr="002700A3">
        <w:rPr>
          <w:rFonts w:ascii="Courier New" w:hAnsi="Courier New" w:cs="Courier New"/>
          <w:color w:val="FFFFFF"/>
          <w:sz w:val="18"/>
          <w:szCs w:val="18"/>
          <w:lang w:val="en-GR" w:eastAsia="en-GB"/>
        </w:rPr>
        <w:t>pdf</w:t>
      </w:r>
      <w:r w:rsidRPr="002700A3">
        <w:rPr>
          <w:rFonts w:ascii="Courier New" w:hAnsi="Courier New" w:cs="Courier New"/>
          <w:color w:val="EBEBEB"/>
          <w:sz w:val="18"/>
          <w:szCs w:val="18"/>
          <w:lang w:val="en-GR" w:eastAsia="en-GB"/>
        </w:rPr>
        <w: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7EC3E6"/>
          <w:sz w:val="18"/>
          <w:szCs w:val="18"/>
          <w:lang w:val="en-GR" w:eastAsia="en-GB"/>
        </w:rPr>
        <w:t>// Provide some text if the input was null</w:t>
      </w:r>
      <w:r w:rsidRPr="002700A3">
        <w:rPr>
          <w:rFonts w:ascii="Courier New" w:hAnsi="Courier New" w:cs="Courier New"/>
          <w:color w:val="7EC3E6"/>
          <w:sz w:val="18"/>
          <w:szCs w:val="18"/>
          <w:lang w:val="en-GR" w:eastAsia="en-GB"/>
        </w:rPr>
        <w:br/>
        <w:t xml:space="preserve">        </w:t>
      </w:r>
      <w:r w:rsidRPr="002700A3">
        <w:rPr>
          <w:rFonts w:ascii="Courier New" w:hAnsi="Courier New" w:cs="Courier New"/>
          <w:color w:val="ED864A"/>
          <w:sz w:val="18"/>
          <w:szCs w:val="18"/>
          <w:lang w:val="en-GR" w:eastAsia="en-GB"/>
        </w:rPr>
        <w:t xml:space="preserve">if </w:t>
      </w:r>
      <w:r w:rsidRPr="002700A3">
        <w:rPr>
          <w:rFonts w:ascii="Courier New" w:hAnsi="Courier New" w:cs="Courier New"/>
          <w:color w:val="EBEBEB"/>
          <w:sz w:val="18"/>
          <w:szCs w:val="18"/>
          <w:lang w:val="en-GR" w:eastAsia="en-GB"/>
        </w:rPr>
        <w:t>(</w:t>
      </w:r>
      <w:r w:rsidRPr="002700A3">
        <w:rPr>
          <w:rFonts w:ascii="Courier New" w:hAnsi="Courier New" w:cs="Courier New"/>
          <w:color w:val="FFFFFF"/>
          <w:sz w:val="18"/>
          <w:szCs w:val="18"/>
          <w:lang w:val="en-GR" w:eastAsia="en-GB"/>
        </w:rPr>
        <w:t xml:space="preserve">input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null</w:t>
      </w:r>
      <w:r w:rsidRPr="002700A3">
        <w:rPr>
          <w:rFonts w:ascii="Courier New" w:hAnsi="Courier New" w:cs="Courier New"/>
          <w:color w:val="EBEBEB"/>
          <w:sz w:val="18"/>
          <w:szCs w:val="18"/>
          <w:lang w:val="en-GR" w:eastAsia="en-GB"/>
        </w:rPr>
        <w:t>)</w:t>
      </w:r>
      <w:r w:rsidRPr="002700A3">
        <w:rPr>
          <w:rFonts w:ascii="Courier New" w:hAnsi="Courier New" w:cs="Courier New"/>
          <w:color w:val="EBEBEB"/>
          <w:sz w:val="18"/>
          <w:szCs w:val="18"/>
          <w:lang w:val="en-GR" w:eastAsia="en-GB"/>
        </w:rPr>
        <w:br/>
        <w:t xml:space="preserve">            input = </w:t>
      </w:r>
      <w:r w:rsidRPr="002700A3">
        <w:rPr>
          <w:rFonts w:ascii="Courier New" w:hAnsi="Courier New" w:cs="Courier New"/>
          <w:color w:val="54B33E"/>
          <w:sz w:val="18"/>
          <w:szCs w:val="18"/>
          <w:lang w:val="en-GR" w:eastAsia="en-GB"/>
        </w:rPr>
        <w:t>"Seems like no input was provided, here is some text for you!"</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7EC3E6"/>
          <w:sz w:val="18"/>
          <w:szCs w:val="18"/>
          <w:lang w:val="en-GR" w:eastAsia="en-GB"/>
        </w:rPr>
        <w:t>// Format</w:t>
      </w:r>
      <w:r w:rsidRPr="002700A3">
        <w:rPr>
          <w:rFonts w:ascii="Courier New" w:hAnsi="Courier New" w:cs="Courier New"/>
          <w:color w:val="7EC3E6"/>
          <w:sz w:val="18"/>
          <w:szCs w:val="18"/>
          <w:lang w:val="en-GR" w:eastAsia="en-GB"/>
        </w:rPr>
        <w:br/>
        <w:t xml:space="preserve">        </w:t>
      </w:r>
      <w:r w:rsidRPr="002700A3">
        <w:rPr>
          <w:rFonts w:ascii="Courier New" w:hAnsi="Courier New" w:cs="Courier New"/>
          <w:color w:val="EBEBEB"/>
          <w:sz w:val="18"/>
          <w:szCs w:val="18"/>
          <w:lang w:val="en-GR" w:eastAsia="en-GB"/>
        </w:rPr>
        <w:t>format(</w:t>
      </w:r>
      <w:r w:rsidRPr="002700A3">
        <w:rPr>
          <w:rFonts w:ascii="Courier New" w:hAnsi="Courier New" w:cs="Courier New"/>
          <w:color w:val="FFFFFF"/>
          <w:sz w:val="18"/>
          <w:szCs w:val="18"/>
          <w:lang w:val="en-GR" w:eastAsia="en-GB"/>
        </w:rPr>
        <w:t>document</w:t>
      </w:r>
      <w:r w:rsidRPr="002700A3">
        <w:rPr>
          <w:rFonts w:ascii="Courier New" w:hAnsi="Courier New" w:cs="Courier New"/>
          <w:b/>
          <w:bCs/>
          <w:color w:val="ED864A"/>
          <w:sz w:val="18"/>
          <w:szCs w:val="18"/>
          <w:lang w:val="en-GR" w:eastAsia="en-GB"/>
        </w:rPr>
        <w:t xml:space="preserve">, </w:t>
      </w:r>
      <w:r w:rsidRPr="002700A3">
        <w:rPr>
          <w:rFonts w:ascii="Courier New" w:hAnsi="Courier New" w:cs="Courier New"/>
          <w:color w:val="EBEBEB"/>
          <w:sz w:val="18"/>
          <w:szCs w:val="18"/>
          <w:lang w:val="en-GR" w:eastAsia="en-GB"/>
        </w:rPr>
        <w:t>inpu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7EC3E6"/>
          <w:sz w:val="18"/>
          <w:szCs w:val="18"/>
          <w:lang w:val="en-GR" w:eastAsia="en-GB"/>
        </w:rPr>
        <w:t>// Finalize Operation</w:t>
      </w:r>
      <w:r w:rsidRPr="002700A3">
        <w:rPr>
          <w:rFonts w:ascii="Courier New" w:hAnsi="Courier New" w:cs="Courier New"/>
          <w:color w:val="7EC3E6"/>
          <w:sz w:val="18"/>
          <w:szCs w:val="18"/>
          <w:lang w:val="en-GR" w:eastAsia="en-GB"/>
        </w:rPr>
        <w:br/>
        <w:t xml:space="preserve">        </w:t>
      </w:r>
      <w:r w:rsidRPr="002700A3">
        <w:rPr>
          <w:rFonts w:ascii="Courier New" w:hAnsi="Courier New" w:cs="Courier New"/>
          <w:color w:val="FFFFFF"/>
          <w:sz w:val="18"/>
          <w:szCs w:val="18"/>
          <w:lang w:val="en-GR" w:eastAsia="en-GB"/>
        </w:rPr>
        <w:t>document</w:t>
      </w:r>
      <w:r w:rsidRPr="002700A3">
        <w:rPr>
          <w:rFonts w:ascii="Courier New" w:hAnsi="Courier New" w:cs="Courier New"/>
          <w:color w:val="EBEBEB"/>
          <w:sz w:val="18"/>
          <w:szCs w:val="18"/>
          <w:lang w:val="en-GR" w:eastAsia="en-GB"/>
        </w:rPr>
        <w:t>.close()</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D864A"/>
          <w:sz w:val="18"/>
          <w:szCs w:val="18"/>
          <w:lang w:val="en-GR" w:eastAsia="en-GB"/>
        </w:rPr>
        <w:t xml:space="preserve">return </w:t>
      </w:r>
      <w:r w:rsidRPr="002700A3">
        <w:rPr>
          <w:rFonts w:ascii="Courier New" w:hAnsi="Courier New" w:cs="Courier New"/>
          <w:color w:val="FFFFFF"/>
          <w:sz w:val="18"/>
          <w:szCs w:val="18"/>
          <w:lang w:val="en-GR" w:eastAsia="en-GB"/>
        </w:rPr>
        <w:t>output</w:t>
      </w:r>
      <w:r w:rsidRPr="002700A3">
        <w:rPr>
          <w:rFonts w:ascii="Courier New" w:hAnsi="Courier New" w:cs="Courier New"/>
          <w:color w:val="EBEBEB"/>
          <w:sz w:val="18"/>
          <w:szCs w:val="18"/>
          <w:lang w:val="en-GR" w:eastAsia="en-GB"/>
        </w:rPr>
        <w:t>.toByteArray()</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ED864A"/>
          <w:sz w:val="18"/>
          <w:szCs w:val="18"/>
          <w:lang w:val="en-GR" w:eastAsia="en-GB"/>
        </w:rPr>
        <w:t xml:space="preserve">catch </w:t>
      </w:r>
      <w:r w:rsidRPr="002700A3">
        <w:rPr>
          <w:rFonts w:ascii="Courier New" w:hAnsi="Courier New" w:cs="Courier New"/>
          <w:color w:val="EBEBEB"/>
          <w:sz w:val="18"/>
          <w:szCs w:val="18"/>
          <w:lang w:val="en-GR" w:eastAsia="en-GB"/>
        </w:rPr>
        <w:t>(</w:t>
      </w:r>
      <w:r w:rsidRPr="002700A3">
        <w:rPr>
          <w:rFonts w:ascii="Courier New" w:hAnsi="Courier New" w:cs="Courier New"/>
          <w:color w:val="FFFFFF"/>
          <w:sz w:val="18"/>
          <w:szCs w:val="18"/>
          <w:lang w:val="en-GR" w:eastAsia="en-GB"/>
        </w:rPr>
        <w:t>Exception e</w:t>
      </w:r>
      <w:r w:rsidRPr="002700A3">
        <w:rPr>
          <w:rFonts w:ascii="Courier New" w:hAnsi="Courier New" w:cs="Courier New"/>
          <w:color w:val="EBEBEB"/>
          <w:sz w:val="18"/>
          <w:szCs w:val="18"/>
          <w:lang w:val="en-GR" w:eastAsia="en-GB"/>
        </w:rPr>
        <w:t>) {</w:t>
      </w:r>
      <w:r w:rsidRPr="002700A3">
        <w:rPr>
          <w:rFonts w:ascii="Courier New" w:hAnsi="Courier New" w:cs="Courier New"/>
          <w:color w:val="EBEBEB"/>
          <w:sz w:val="18"/>
          <w:szCs w:val="18"/>
          <w:lang w:val="en-GR" w:eastAsia="en-GB"/>
        </w:rPr>
        <w:br/>
        <w:t xml:space="preserve">        </w:t>
      </w:r>
      <w:r w:rsidRPr="002700A3">
        <w:rPr>
          <w:rFonts w:ascii="Courier New" w:hAnsi="Courier New" w:cs="Courier New"/>
          <w:color w:val="ED864A"/>
          <w:sz w:val="18"/>
          <w:szCs w:val="18"/>
          <w:lang w:val="en-GR" w:eastAsia="en-GB"/>
        </w:rPr>
        <w:t xml:space="preserve">throw new </w:t>
      </w:r>
      <w:r w:rsidRPr="002700A3">
        <w:rPr>
          <w:rFonts w:ascii="Courier New" w:hAnsi="Courier New" w:cs="Courier New"/>
          <w:color w:val="EBEBEB"/>
          <w:sz w:val="18"/>
          <w:szCs w:val="18"/>
          <w:lang w:val="en-GR" w:eastAsia="en-GB"/>
        </w:rPr>
        <w:t>RuntimeException(</w:t>
      </w:r>
      <w:r w:rsidRPr="002700A3">
        <w:rPr>
          <w:rFonts w:ascii="Courier New" w:hAnsi="Courier New" w:cs="Courier New"/>
          <w:color w:val="54B33E"/>
          <w:sz w:val="18"/>
          <w:szCs w:val="18"/>
          <w:lang w:val="en-GR" w:eastAsia="en-GB"/>
        </w:rPr>
        <w:t xml:space="preserve">"Exception thrown when converting text to pdf at: " </w:t>
      </w:r>
      <w:r w:rsidRPr="002700A3">
        <w:rPr>
          <w:rFonts w:ascii="Courier New" w:hAnsi="Courier New" w:cs="Courier New"/>
          <w:color w:val="EBEBEB"/>
          <w:sz w:val="18"/>
          <w:szCs w:val="18"/>
          <w:lang w:val="en-GR" w:eastAsia="en-GB"/>
        </w:rPr>
        <w:t xml:space="preserve">+ </w:t>
      </w:r>
      <w:r w:rsidRPr="002700A3">
        <w:rPr>
          <w:rFonts w:ascii="Courier New" w:hAnsi="Courier New" w:cs="Courier New"/>
          <w:color w:val="FFFFFF"/>
          <w:sz w:val="18"/>
          <w:szCs w:val="18"/>
          <w:lang w:val="en-GR" w:eastAsia="en-GB"/>
        </w:rPr>
        <w:t>e</w:t>
      </w:r>
      <w:r w:rsidRPr="002700A3">
        <w:rPr>
          <w:rFonts w:ascii="Courier New" w:hAnsi="Courier New" w:cs="Courier New"/>
          <w:color w:val="EBEBEB"/>
          <w:sz w:val="18"/>
          <w:szCs w:val="18"/>
          <w:lang w:val="en-GR" w:eastAsia="en-GB"/>
        </w:rPr>
        <w:t>)</w:t>
      </w:r>
      <w:r w:rsidRPr="002700A3">
        <w:rPr>
          <w:rFonts w:ascii="Courier New" w:hAnsi="Courier New" w:cs="Courier New"/>
          <w:b/>
          <w:bCs/>
          <w:color w:val="ED864A"/>
          <w:sz w:val="18"/>
          <w:szCs w:val="18"/>
          <w:lang w:val="en-GR" w:eastAsia="en-GB"/>
        </w:rPr>
        <w:t>;</w:t>
      </w:r>
      <w:r w:rsidRPr="002700A3">
        <w:rPr>
          <w:rFonts w:ascii="Courier New" w:hAnsi="Courier New" w:cs="Courier New"/>
          <w:b/>
          <w:bCs/>
          <w:color w:val="ED864A"/>
          <w:sz w:val="18"/>
          <w:szCs w:val="18"/>
          <w:lang w:val="en-GR" w:eastAsia="en-GB"/>
        </w:rPr>
        <w:br/>
        <w:t xml:space="preserve">    </w:t>
      </w:r>
      <w:r w:rsidRPr="002700A3">
        <w:rPr>
          <w:rFonts w:ascii="Courier New" w:hAnsi="Courier New" w:cs="Courier New"/>
          <w:color w:val="EBEBEB"/>
          <w:sz w:val="18"/>
          <w:szCs w:val="18"/>
          <w:lang w:val="en-GR" w:eastAsia="en-GB"/>
        </w:rPr>
        <w:t>}</w:t>
      </w:r>
      <w:r w:rsidRPr="002700A3">
        <w:rPr>
          <w:rFonts w:ascii="Courier New" w:hAnsi="Courier New" w:cs="Courier New"/>
          <w:color w:val="EBEBEB"/>
          <w:sz w:val="18"/>
          <w:szCs w:val="18"/>
          <w:lang w:val="en-GR" w:eastAsia="en-GB"/>
        </w:rPr>
        <w:br/>
        <w:t>}</w:t>
      </w:r>
    </w:p>
    <w:p w14:paraId="6944D6A1" w14:textId="7516C80F" w:rsidR="00646997" w:rsidRPr="007947B5" w:rsidRDefault="007947B5" w:rsidP="002700A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7EC3E6"/>
          <w:sz w:val="18"/>
          <w:szCs w:val="18"/>
          <w:lang w:val="en-GR" w:eastAsia="en-GB"/>
        </w:rPr>
      </w:pPr>
      <w:r w:rsidRPr="007947B5">
        <w:rPr>
          <w:noProof/>
          <w:sz w:val="18"/>
          <w:szCs w:val="18"/>
        </w:rPr>
        <mc:AlternateContent>
          <mc:Choice Requires="wps">
            <w:drawing>
              <wp:anchor distT="0" distB="0" distL="114300" distR="114300" simplePos="0" relativeHeight="251675648" behindDoc="0" locked="0" layoutInCell="1" allowOverlap="1" wp14:anchorId="3090F4D0" wp14:editId="1312A802">
                <wp:simplePos x="0" y="0"/>
                <wp:positionH relativeFrom="column">
                  <wp:posOffset>0</wp:posOffset>
                </wp:positionH>
                <wp:positionV relativeFrom="paragraph">
                  <wp:posOffset>286001</wp:posOffset>
                </wp:positionV>
                <wp:extent cx="5410835" cy="32194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59F9B3E6" w14:textId="161DB45E" w:rsidR="002700A3" w:rsidRPr="007702E4" w:rsidRDefault="002700A3" w:rsidP="002700A3">
                            <w:pPr>
                              <w:pStyle w:val="Caption"/>
                              <w:rPr>
                                <w:noProof/>
                              </w:rPr>
                            </w:pPr>
                            <w:bookmarkStart w:id="16" w:name="_Toc104155800"/>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6</w:t>
                            </w:r>
                            <w:r w:rsidR="001D70A9">
                              <w:fldChar w:fldCharType="end"/>
                            </w:r>
                            <w:r>
                              <w:t xml:space="preserve"> Text to PDF Conversion Cod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0F4D0" id="Text Box 10" o:spid="_x0000_s1033" type="#_x0000_t202" style="position:absolute;margin-left:0;margin-top:22.5pt;width:426.05pt;height:25.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" stroked="f">
                <v:textbox inset="0,0,0,0">
                  <w:txbxContent>
                    <w:p w14:paraId="59F9B3E6" w14:textId="161DB45E" w:rsidR="002700A3" w:rsidRPr="007702E4" w:rsidRDefault="002700A3" w:rsidP="002700A3">
                      <w:pPr>
                        <w:pStyle w:val="Caption"/>
                        <w:rPr>
                          <w:noProof/>
                        </w:rPr>
                      </w:pPr>
                      <w:bookmarkStart w:id="24" w:name="_Toc104155800"/>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6</w:t>
                      </w:r>
                      <w:r w:rsidR="001D70A9">
                        <w:fldChar w:fldCharType="end"/>
                      </w:r>
                      <w:r>
                        <w:t xml:space="preserve"> </w:t>
                      </w:r>
                      <w:r>
                        <w:t>Text to PDF Conversion</w:t>
                      </w:r>
                      <w:r>
                        <w:t xml:space="preserve"> Code</w:t>
                      </w:r>
                      <w:bookmarkEnd w:id="24"/>
                    </w:p>
                  </w:txbxContent>
                </v:textbox>
                <w10:wrap type="square"/>
              </v:shape>
            </w:pict>
          </mc:Fallback>
        </mc:AlternateContent>
      </w:r>
      <w:r w:rsidR="002700A3" w:rsidRPr="002700A3">
        <w:rPr>
          <w:rFonts w:ascii="Courier New" w:hAnsi="Courier New" w:cs="Courier New"/>
          <w:color w:val="7EC3E6"/>
          <w:sz w:val="18"/>
          <w:szCs w:val="18"/>
          <w:lang w:val="en-GR" w:eastAsia="en-GB"/>
        </w:rPr>
        <w:t>// All pdf formatting should occur within. The document is preserved without a return.</w:t>
      </w:r>
    </w:p>
    <w:p w14:paraId="0B738B7B" w14:textId="59348C70" w:rsidR="00646997" w:rsidRPr="00646997" w:rsidRDefault="00646997" w:rsidP="00646997">
      <w:r>
        <w:t xml:space="preserve">The pdf format method </w:t>
      </w:r>
      <w:r w:rsidR="00BE0A33">
        <w:t xml:space="preserve">at the moment </w:t>
      </w:r>
      <w:r>
        <w:t>only creates a paragraph using the user inpu</w:t>
      </w:r>
      <w:r w:rsidR="005B7C16">
        <w:t>t</w:t>
      </w:r>
      <w:r w:rsidR="001E60EC">
        <w:t>, but the de-coupling allows for easier addition of new formatting requirements in the future.</w:t>
      </w:r>
    </w:p>
    <w:p w14:paraId="37126123" w14:textId="17CD4BB8" w:rsidR="002700A3" w:rsidRPr="002700A3" w:rsidRDefault="00646997" w:rsidP="002700A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21"/>
          <w:szCs w:val="21"/>
        </w:rPr>
        <w:lastRenderedPageBreak/>
        <mc:AlternateContent>
          <mc:Choice Requires="wps">
            <w:drawing>
              <wp:anchor distT="0" distB="0" distL="114300" distR="114300" simplePos="0" relativeHeight="251677696" behindDoc="0" locked="0" layoutInCell="1" allowOverlap="1" wp14:anchorId="2314DA27" wp14:editId="688849F9">
                <wp:simplePos x="0" y="0"/>
                <wp:positionH relativeFrom="column">
                  <wp:posOffset>0</wp:posOffset>
                </wp:positionH>
                <wp:positionV relativeFrom="paragraph">
                  <wp:posOffset>426631</wp:posOffset>
                </wp:positionV>
                <wp:extent cx="5410835" cy="32194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4C93B962" w14:textId="7D241EC7" w:rsidR="00A86657" w:rsidRPr="007702E4" w:rsidRDefault="00A86657" w:rsidP="00A86657">
                            <w:pPr>
                              <w:pStyle w:val="Caption"/>
                              <w:rPr>
                                <w:noProof/>
                              </w:rPr>
                            </w:pPr>
                            <w:bookmarkStart w:id="17" w:name="_Toc104155801"/>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7</w:t>
                            </w:r>
                            <w:r w:rsidR="001D70A9">
                              <w:fldChar w:fldCharType="end"/>
                            </w:r>
                            <w:r>
                              <w:t xml:space="preserve"> PDF Formatting Cod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4DA27" id="Text Box 13" o:spid="_x0000_s1034" type="#_x0000_t202" style="position:absolute;margin-left:0;margin-top:33.6pt;width:426.05pt;height:25.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" stroked="f">
                <v:textbox inset="0,0,0,0">
                  <w:txbxContent>
                    <w:p w14:paraId="4C93B962" w14:textId="7D241EC7" w:rsidR="00A86657" w:rsidRPr="007702E4" w:rsidRDefault="00A86657" w:rsidP="00A86657">
                      <w:pPr>
                        <w:pStyle w:val="Caption"/>
                        <w:rPr>
                          <w:noProof/>
                        </w:rPr>
                      </w:pPr>
                      <w:bookmarkStart w:id="26" w:name="_Toc104155801"/>
                      <w:r>
                        <w:t xml:space="preserve">Figure </w:t>
                      </w:r>
                      <w:r w:rsidR="001D70A9">
                        <w:fldChar w:fldCharType="begin"/>
                      </w:r>
                      <w:r w:rsidR="001D70A9">
                        <w:instrText xml:space="preserve"> STYLEREF 1 \s </w:instrText>
                      </w:r>
                      <w:r w:rsidR="001D70A9">
                        <w:fldChar w:fldCharType="separate"/>
                      </w:r>
                      <w:r w:rsidR="001D70A9">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1D70A9">
                        <w:rPr>
                          <w:noProof/>
                        </w:rPr>
                        <w:t>7</w:t>
                      </w:r>
                      <w:r w:rsidR="001D70A9">
                        <w:fldChar w:fldCharType="end"/>
                      </w:r>
                      <w:r>
                        <w:t xml:space="preserve"> </w:t>
                      </w:r>
                      <w:r>
                        <w:t>PDF Formatting</w:t>
                      </w:r>
                      <w:r>
                        <w:t xml:space="preserve"> Code</w:t>
                      </w:r>
                      <w:bookmarkEnd w:id="26"/>
                    </w:p>
                  </w:txbxContent>
                </v:textbox>
                <w10:wrap type="square"/>
              </v:shape>
            </w:pict>
          </mc:Fallback>
        </mc:AlternateContent>
      </w:r>
      <w:r w:rsidR="002700A3" w:rsidRPr="002700A3">
        <w:rPr>
          <w:rFonts w:ascii="Courier New" w:hAnsi="Courier New" w:cs="Courier New"/>
          <w:color w:val="ED864A"/>
          <w:sz w:val="18"/>
          <w:szCs w:val="18"/>
          <w:lang w:val="en-GR" w:eastAsia="en-GB"/>
        </w:rPr>
        <w:t xml:space="preserve">private void </w:t>
      </w:r>
      <w:r w:rsidR="002700A3" w:rsidRPr="002700A3">
        <w:rPr>
          <w:rFonts w:ascii="Courier New" w:hAnsi="Courier New" w:cs="Courier New"/>
          <w:color w:val="FFCF40"/>
          <w:sz w:val="18"/>
          <w:szCs w:val="18"/>
          <w:lang w:val="en-GR" w:eastAsia="en-GB"/>
        </w:rPr>
        <w:t>format</w:t>
      </w:r>
      <w:r w:rsidR="002700A3" w:rsidRPr="002700A3">
        <w:rPr>
          <w:rFonts w:ascii="Courier New" w:hAnsi="Courier New" w:cs="Courier New"/>
          <w:color w:val="EBEBEB"/>
          <w:sz w:val="18"/>
          <w:szCs w:val="18"/>
          <w:lang w:val="en-GR" w:eastAsia="en-GB"/>
        </w:rPr>
        <w:t>(</w:t>
      </w:r>
      <w:r w:rsidR="002700A3" w:rsidRPr="002700A3">
        <w:rPr>
          <w:rFonts w:ascii="Courier New" w:hAnsi="Courier New" w:cs="Courier New"/>
          <w:color w:val="FFFFFF"/>
          <w:sz w:val="18"/>
          <w:szCs w:val="18"/>
          <w:lang w:val="en-GR" w:eastAsia="en-GB"/>
        </w:rPr>
        <w:t>Document document</w:t>
      </w:r>
      <w:r w:rsidR="002700A3" w:rsidRPr="002700A3">
        <w:rPr>
          <w:rFonts w:ascii="Courier New" w:hAnsi="Courier New" w:cs="Courier New"/>
          <w:b/>
          <w:bCs/>
          <w:color w:val="ED864A"/>
          <w:sz w:val="18"/>
          <w:szCs w:val="18"/>
          <w:lang w:val="en-GR" w:eastAsia="en-GB"/>
        </w:rPr>
        <w:t xml:space="preserve">, </w:t>
      </w:r>
      <w:r w:rsidR="002700A3" w:rsidRPr="002700A3">
        <w:rPr>
          <w:rFonts w:ascii="Courier New" w:hAnsi="Courier New" w:cs="Courier New"/>
          <w:color w:val="FFFFFF"/>
          <w:sz w:val="18"/>
          <w:szCs w:val="18"/>
          <w:lang w:val="en-GR" w:eastAsia="en-GB"/>
        </w:rPr>
        <w:t>String input</w:t>
      </w:r>
      <w:r w:rsidR="002700A3" w:rsidRPr="002700A3">
        <w:rPr>
          <w:rFonts w:ascii="Courier New" w:hAnsi="Courier New" w:cs="Courier New"/>
          <w:color w:val="EBEBEB"/>
          <w:sz w:val="18"/>
          <w:szCs w:val="18"/>
          <w:lang w:val="en-GR" w:eastAsia="en-GB"/>
        </w:rPr>
        <w:t>) {</w:t>
      </w:r>
      <w:r w:rsidR="002700A3" w:rsidRPr="002700A3">
        <w:rPr>
          <w:rFonts w:ascii="Courier New" w:hAnsi="Courier New" w:cs="Courier New"/>
          <w:color w:val="EBEBEB"/>
          <w:sz w:val="18"/>
          <w:szCs w:val="18"/>
          <w:lang w:val="en-GR" w:eastAsia="en-GB"/>
        </w:rPr>
        <w:br/>
        <w:t xml:space="preserve">    </w:t>
      </w:r>
      <w:r w:rsidR="002700A3" w:rsidRPr="002700A3">
        <w:rPr>
          <w:rFonts w:ascii="Courier New" w:hAnsi="Courier New" w:cs="Courier New"/>
          <w:color w:val="FFFFFF"/>
          <w:sz w:val="18"/>
          <w:szCs w:val="18"/>
          <w:lang w:val="en-GR" w:eastAsia="en-GB"/>
        </w:rPr>
        <w:t>document</w:t>
      </w:r>
      <w:r w:rsidR="002700A3" w:rsidRPr="002700A3">
        <w:rPr>
          <w:rFonts w:ascii="Courier New" w:hAnsi="Courier New" w:cs="Courier New"/>
          <w:color w:val="EBEBEB"/>
          <w:sz w:val="18"/>
          <w:szCs w:val="18"/>
          <w:lang w:val="en-GR" w:eastAsia="en-GB"/>
        </w:rPr>
        <w:t>.add(</w:t>
      </w:r>
      <w:r w:rsidR="002700A3" w:rsidRPr="002700A3">
        <w:rPr>
          <w:rFonts w:ascii="Courier New" w:hAnsi="Courier New" w:cs="Courier New"/>
          <w:color w:val="ED864A"/>
          <w:sz w:val="18"/>
          <w:szCs w:val="18"/>
          <w:lang w:val="en-GR" w:eastAsia="en-GB"/>
        </w:rPr>
        <w:t xml:space="preserve">new </w:t>
      </w:r>
      <w:r w:rsidR="002700A3" w:rsidRPr="002700A3">
        <w:rPr>
          <w:rFonts w:ascii="Courier New" w:hAnsi="Courier New" w:cs="Courier New"/>
          <w:color w:val="EBEBEB"/>
          <w:sz w:val="18"/>
          <w:szCs w:val="18"/>
          <w:lang w:val="en-GR" w:eastAsia="en-GB"/>
        </w:rPr>
        <w:t>Paragraph(</w:t>
      </w:r>
      <w:r w:rsidR="002700A3" w:rsidRPr="002700A3">
        <w:rPr>
          <w:rFonts w:ascii="Courier New" w:hAnsi="Courier New" w:cs="Courier New"/>
          <w:color w:val="FFFFFF"/>
          <w:sz w:val="18"/>
          <w:szCs w:val="18"/>
          <w:lang w:val="en-GR" w:eastAsia="en-GB"/>
        </w:rPr>
        <w:t>input</w:t>
      </w:r>
      <w:r w:rsidR="002700A3" w:rsidRPr="002700A3">
        <w:rPr>
          <w:rFonts w:ascii="Courier New" w:hAnsi="Courier New" w:cs="Courier New"/>
          <w:color w:val="EBEBEB"/>
          <w:sz w:val="18"/>
          <w:szCs w:val="18"/>
          <w:lang w:val="en-GR" w:eastAsia="en-GB"/>
        </w:rPr>
        <w:t>))</w:t>
      </w:r>
      <w:r w:rsidR="002700A3" w:rsidRPr="002700A3">
        <w:rPr>
          <w:rFonts w:ascii="Courier New" w:hAnsi="Courier New" w:cs="Courier New"/>
          <w:b/>
          <w:bCs/>
          <w:color w:val="ED864A"/>
          <w:sz w:val="18"/>
          <w:szCs w:val="18"/>
          <w:lang w:val="en-GR" w:eastAsia="en-GB"/>
        </w:rPr>
        <w:t>;</w:t>
      </w:r>
      <w:r w:rsidR="002700A3" w:rsidRPr="002700A3">
        <w:rPr>
          <w:rFonts w:ascii="Courier New" w:hAnsi="Courier New" w:cs="Courier New"/>
          <w:b/>
          <w:bCs/>
          <w:color w:val="ED864A"/>
          <w:sz w:val="18"/>
          <w:szCs w:val="18"/>
          <w:lang w:val="en-GR" w:eastAsia="en-GB"/>
        </w:rPr>
        <w:br/>
      </w:r>
      <w:r w:rsidR="002700A3" w:rsidRPr="002700A3">
        <w:rPr>
          <w:rFonts w:ascii="Courier New" w:hAnsi="Courier New" w:cs="Courier New"/>
          <w:color w:val="EBEBEB"/>
          <w:sz w:val="18"/>
          <w:szCs w:val="18"/>
          <w:lang w:val="en-GR" w:eastAsia="en-GB"/>
        </w:rPr>
        <w:t>}</w:t>
      </w:r>
    </w:p>
    <w:p w14:paraId="787C1D3B" w14:textId="6AC93C26" w:rsidR="00831DCB" w:rsidRDefault="00831DCB" w:rsidP="00831DCB">
      <w:pPr>
        <w:pStyle w:val="Heading2"/>
      </w:pPr>
      <w:bookmarkStart w:id="18" w:name="_Toc104155789"/>
      <w:r>
        <w:t>Commitment to Richardson’s Maturity Model</w:t>
      </w:r>
      <w:bookmarkEnd w:id="18"/>
    </w:p>
    <w:p w14:paraId="0A1A3761" w14:textId="52A3124B" w:rsidR="00831DCB" w:rsidRDefault="00E52BFF" w:rsidP="00D52187">
      <w:r>
        <w:t>An evaluation of the REST API endpoints and HTTP requests will highlight the level of commitment to Richardson’s maturity model.</w:t>
      </w:r>
    </w:p>
    <w:p w14:paraId="300438A9" w14:textId="06348994" w:rsidR="00863761" w:rsidRPr="00863761" w:rsidRDefault="00863761" w:rsidP="00863761">
      <w:pPr>
        <w:spacing w:before="0" w:after="0" w:line="240" w:lineRule="auto"/>
        <w:jc w:val="left"/>
        <w:rPr>
          <w:lang w:val="en-GR" w:eastAsia="en-GB"/>
        </w:rPr>
      </w:pPr>
      <w:r w:rsidRPr="00863761">
        <w:rPr>
          <w:lang w:val="en-GR" w:eastAsia="en-GB"/>
        </w:rPr>
        <w:fldChar w:fldCharType="begin"/>
      </w:r>
      <w:r w:rsidRPr="00863761">
        <w:rPr>
          <w:lang w:val="en-GR" w:eastAsia="en-GB"/>
        </w:rPr>
        <w:instrText xml:space="preserve"> INCLUDEPICTURE "https://www.martinfowler.com/articles/images/richardsonMaturityModel/overview.png" \* MERGEFORMATINET </w:instrText>
      </w:r>
      <w:r w:rsidRPr="00863761">
        <w:rPr>
          <w:lang w:val="en-GR" w:eastAsia="en-GB"/>
        </w:rPr>
        <w:fldChar w:fldCharType="separate"/>
      </w:r>
      <w:r w:rsidR="004824B9">
        <w:rPr>
          <w:noProof/>
          <w:lang w:val="en-GR" w:eastAsia="en-GB"/>
        </w:rPr>
        <w:fldChar w:fldCharType="begin"/>
      </w:r>
      <w:r w:rsidR="004824B9">
        <w:rPr>
          <w:noProof/>
          <w:lang w:val="en-GR" w:eastAsia="en-GB"/>
        </w:rPr>
        <w:instrText xml:space="preserve"> </w:instrText>
      </w:r>
      <w:r w:rsidR="004824B9">
        <w:rPr>
          <w:noProof/>
          <w:lang w:val="en-GR" w:eastAsia="en-GB"/>
        </w:rPr>
        <w:instrText>INCLUDEPICTURE  "https://www.martinfowler.com/articles/images/richardsonMaturityModel/overview.png" \* MERGEFORMATINET</w:instrText>
      </w:r>
      <w:r w:rsidR="004824B9">
        <w:rPr>
          <w:noProof/>
          <w:lang w:val="en-GR" w:eastAsia="en-GB"/>
        </w:rPr>
        <w:instrText xml:space="preserve"> </w:instrText>
      </w:r>
      <w:r w:rsidR="004824B9">
        <w:rPr>
          <w:noProof/>
          <w:lang w:val="en-GR" w:eastAsia="en-GB"/>
        </w:rPr>
        <w:fldChar w:fldCharType="separate"/>
      </w:r>
      <w:r w:rsidR="004824B9" w:rsidRPr="004824B9">
        <w:rPr>
          <w:noProof/>
          <w:lang w:val="en-GR" w:eastAsia="en-GB"/>
        </w:rPr>
        <w:pict w14:anchorId="6BB7D3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36.55pt;height:199.25pt;mso-width-percent:0;mso-height-percent:0;mso-width-percent:0;mso-height-percent:0">
            <v:imagedata r:id="rId31" r:href="rId32"/>
          </v:shape>
        </w:pict>
      </w:r>
      <w:r w:rsidR="004824B9">
        <w:rPr>
          <w:noProof/>
          <w:lang w:val="en-GR" w:eastAsia="en-GB"/>
        </w:rPr>
        <w:fldChar w:fldCharType="end"/>
      </w:r>
      <w:r w:rsidRPr="00863761">
        <w:rPr>
          <w:lang w:val="en-GR" w:eastAsia="en-GB"/>
        </w:rPr>
        <w:fldChar w:fldCharType="end"/>
      </w:r>
    </w:p>
    <w:p w14:paraId="5501A7FA" w14:textId="7F91FB4D" w:rsidR="00863761" w:rsidRDefault="00863761" w:rsidP="00863761">
      <w:pPr>
        <w:pStyle w:val="CaptionOrigin"/>
      </w:pPr>
      <w:bookmarkStart w:id="19" w:name="_Toc104155802"/>
      <w:r>
        <w:t xml:space="preserve">Figure </w:t>
      </w:r>
      <w:r w:rsidR="001D70A9">
        <w:fldChar w:fldCharType="begin"/>
      </w:r>
      <w:r w:rsidR="001D70A9">
        <w:instrText xml:space="preserve"> STYLEREF 1 \s </w:instrText>
      </w:r>
      <w:r w:rsidR="001D70A9">
        <w:fldChar w:fldCharType="separate"/>
      </w:r>
      <w:r w:rsidR="00666F12">
        <w:rPr>
          <w:noProof/>
        </w:rPr>
        <w:t>4</w:t>
      </w:r>
      <w:r w:rsidR="001D70A9">
        <w:fldChar w:fldCharType="end"/>
      </w:r>
      <w:r w:rsidR="001D70A9">
        <w:t>.</w:t>
      </w:r>
      <w:r w:rsidR="001D70A9">
        <w:fldChar w:fldCharType="begin"/>
      </w:r>
      <w:r w:rsidR="001D70A9">
        <w:instrText xml:space="preserve"> SEQ Figure \* ARABIC \s 1 </w:instrText>
      </w:r>
      <w:r w:rsidR="001D70A9">
        <w:fldChar w:fldCharType="separate"/>
      </w:r>
      <w:r w:rsidR="00666F12">
        <w:rPr>
          <w:noProof/>
        </w:rPr>
        <w:t>8</w:t>
      </w:r>
      <w:r w:rsidR="001D70A9">
        <w:fldChar w:fldCharType="end"/>
      </w:r>
      <w:r>
        <w:t xml:space="preserve"> Excerpted from Martin Fowler's Article on Richardson's Maturity Levels</w:t>
      </w:r>
      <w:r w:rsidR="00B1095C">
        <w:t xml:space="preserve"> </w:t>
      </w:r>
      <w:r w:rsidR="00B1095C">
        <w:fldChar w:fldCharType="begin" w:fldLock="1"/>
      </w:r>
      <w:r w:rsidR="00B1095C">
        <w:instrText>ADDIN CSL_CITATION {"citationItems":[{"id":"ITEM-1","itemData":{"URL":"https://www.martinfowler.com/articles/richardsonMaturityModel.html","abstract":"A model (developed by Leonard Richardson) that breaks down the principal elements of a REST approach into three steps. These introduce resources, http verbs, and hypermedia controls.","accessed":{"date-parts":[["2022","5","22"]]},"author":[{"dropping-particle":"","family":"Martin","given":"Fowler","non-dropping-particle":"","parse-names":false,"suffix":""}],"container-title":"steps toward the glory of REST","id":"ITEM-1","issued":{"date-parts":[["2010"]]},"title":"Richardson Maturity Model","type":"webpage"},"uris":["http://www.mendeley.com/documents/?uuid=f26c9ca1-e3a9-43d1-a73d-debc9244dda6"]}],"mendeley":{"formattedCitation":"[1]","plainTextFormattedCitation":"[1]"},"properties":{"noteIndex":0},"schema":"https://github.com/citation-style-language/schema/raw/master/csl-citation.json"}</w:instrText>
      </w:r>
      <w:r w:rsidR="00B1095C">
        <w:fldChar w:fldCharType="separate"/>
      </w:r>
      <w:r w:rsidR="00B1095C" w:rsidRPr="00B1095C">
        <w:rPr>
          <w:i w:val="0"/>
          <w:noProof/>
        </w:rPr>
        <w:t>[1]</w:t>
      </w:r>
      <w:bookmarkEnd w:id="19"/>
      <w:r w:rsidR="00B1095C">
        <w:fldChar w:fldCharType="end"/>
      </w:r>
    </w:p>
    <w:p w14:paraId="78FCC30F" w14:textId="08E8D0ED" w:rsidR="003B0CBD" w:rsidRPr="00D52187" w:rsidRDefault="003B0CBD" w:rsidP="003B0CBD">
      <w:r>
        <w:t>In order to assure Level 0 is reached, we need to use HTTP methods for external communication.</w:t>
      </w:r>
      <w:r w:rsidR="00346CEB">
        <w:t xml:space="preserve"> This is </w:t>
      </w:r>
      <w:r w:rsidR="00C822A0">
        <w:t>reached in</w:t>
      </w:r>
      <w:r w:rsidR="00346CEB">
        <w:t xml:space="preserve"> the software as proven in the previous section.</w:t>
      </w:r>
      <w:r w:rsidR="00B87071">
        <w:t xml:space="preserve"> Level 1 requires the use of resources. In this system since there is no persistence </w:t>
      </w:r>
      <w:r w:rsidR="000138A2">
        <w:t>endpoints do not utilise the REST resource system</w:t>
      </w:r>
      <w:r w:rsidR="00B87071">
        <w:t>.</w:t>
      </w:r>
      <w:r w:rsidR="002A6B83">
        <w:t xml:space="preserve"> In Level 2 it is required that HTTP verbs are used appropriately following their semantic definition.</w:t>
      </w:r>
      <w:r w:rsidR="0099585D">
        <w:t xml:space="preserve"> In this project the GET request is used explicitly since </w:t>
      </w:r>
      <w:r w:rsidR="00B75D6F">
        <w:t>all operations are reproducible (idempotence)</w:t>
      </w:r>
      <w:r w:rsidR="000B66E2">
        <w:t xml:space="preserve"> and</w:t>
      </w:r>
      <w:r w:rsidR="009D7A15">
        <w:t xml:space="preserve"> do not alter resources</w:t>
      </w:r>
      <w:r w:rsidR="000B66E2">
        <w:t>.</w:t>
      </w:r>
      <w:r w:rsidR="00B37800">
        <w:t xml:space="preserve"> Level 3 requires HATEOAS </w:t>
      </w:r>
      <w:r w:rsidR="00F667DB">
        <w:t xml:space="preserve">Hypermedia </w:t>
      </w:r>
      <w:r w:rsidR="00B37800">
        <w:t>implementation not present in this version of the system.</w:t>
      </w:r>
    </w:p>
    <w:p w14:paraId="7BD299AC" w14:textId="491DFF70" w:rsidR="00CD53E8" w:rsidRDefault="00CD53E8" w:rsidP="00CD53E8">
      <w:pPr>
        <w:pStyle w:val="Heading1"/>
      </w:pPr>
      <w:bookmarkStart w:id="20" w:name="_Toc104155790"/>
      <w:r>
        <w:t>Testing</w:t>
      </w:r>
      <w:bookmarkEnd w:id="20"/>
    </w:p>
    <w:p w14:paraId="44D463C1" w14:textId="3DA4BA12" w:rsidR="001D70A9" w:rsidRDefault="00536085" w:rsidP="001D70A9">
      <w:r>
        <w:t>The software was tested to ensure that during development errors introduced can be more easily identified.</w:t>
      </w:r>
      <w:r w:rsidR="00656584">
        <w:t xml:space="preserve"> Also, testing </w:t>
      </w:r>
      <w:r w:rsidR="00E61918">
        <w:t>enabled the discovery of</w:t>
      </w:r>
      <w:r w:rsidR="00656584">
        <w:t xml:space="preserve"> unknown bugs during </w:t>
      </w:r>
      <w:r w:rsidR="00656584">
        <w:lastRenderedPageBreak/>
        <w:t>development.</w:t>
      </w:r>
      <w:r w:rsidR="00EF6A4E">
        <w:t xml:space="preserve"> </w:t>
      </w:r>
      <w:r w:rsidR="001776C9">
        <w:t>Overall,</w:t>
      </w:r>
      <w:r w:rsidR="001A713C">
        <w:t xml:space="preserve"> 77% of all line of codes and 90% of methods were tested although the type of testing possessed varied aims.</w:t>
      </w:r>
    </w:p>
    <w:p w14:paraId="38235F53" w14:textId="77777777" w:rsidR="001D70A9" w:rsidRDefault="001D70A9" w:rsidP="001D70A9">
      <w:pPr>
        <w:keepNext/>
      </w:pPr>
      <w:r>
        <w:rPr>
          <w:noProof/>
        </w:rPr>
        <w:drawing>
          <wp:inline distT="0" distB="0" distL="0" distR="0" wp14:anchorId="6B78395E" wp14:editId="5670C4FC">
            <wp:extent cx="5399405" cy="30638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99405" cy="3063875"/>
                    </a:xfrm>
                    <a:prstGeom prst="rect">
                      <a:avLst/>
                    </a:prstGeom>
                  </pic:spPr>
                </pic:pic>
              </a:graphicData>
            </a:graphic>
          </wp:inline>
        </w:drawing>
      </w:r>
    </w:p>
    <w:p w14:paraId="28CB0431" w14:textId="33C069EA" w:rsidR="001D70A9" w:rsidRDefault="001D70A9" w:rsidP="001D70A9">
      <w:pPr>
        <w:pStyle w:val="Caption"/>
      </w:pPr>
      <w:bookmarkStart w:id="21" w:name="_Toc104155803"/>
      <w:r>
        <w:t xml:space="preserve">Figure </w:t>
      </w:r>
      <w:r>
        <w:fldChar w:fldCharType="begin"/>
      </w:r>
      <w:r>
        <w:instrText xml:space="preserve"> STYLEREF 1 \s </w:instrText>
      </w:r>
      <w:r>
        <w:fldChar w:fldCharType="separate"/>
      </w:r>
      <w:r w:rsidR="00666F12">
        <w:rPr>
          <w:noProof/>
        </w:rPr>
        <w:t>5</w:t>
      </w:r>
      <w:r>
        <w:fldChar w:fldCharType="end"/>
      </w:r>
      <w:r>
        <w:t>.</w:t>
      </w:r>
      <w:r>
        <w:fldChar w:fldCharType="begin"/>
      </w:r>
      <w:r>
        <w:instrText xml:space="preserve"> SEQ Figure \* ARABIC \s 1 </w:instrText>
      </w:r>
      <w:r>
        <w:fldChar w:fldCharType="separate"/>
      </w:r>
      <w:r w:rsidR="00666F12">
        <w:rPr>
          <w:noProof/>
        </w:rPr>
        <w:t>1</w:t>
      </w:r>
      <w:r>
        <w:fldChar w:fldCharType="end"/>
      </w:r>
      <w:r>
        <w:t xml:space="preserve"> Testing Coverage</w:t>
      </w:r>
      <w:bookmarkEnd w:id="21"/>
    </w:p>
    <w:p w14:paraId="7480D881" w14:textId="6E6EB71E" w:rsidR="009344D3" w:rsidRPr="009344D3" w:rsidRDefault="009344D3" w:rsidP="009344D3">
      <w:r>
        <w:t>Both home controllers had identical tests.</w:t>
      </w:r>
      <w:r w:rsidR="001776C9">
        <w:t xml:space="preserve"> A unit test </w:t>
      </w:r>
      <w:r w:rsidR="00E1504C">
        <w:t xml:space="preserve">ensured </w:t>
      </w:r>
      <w:r w:rsidR="003566C8">
        <w:t>that</w:t>
      </w:r>
      <w:r w:rsidR="001776C9">
        <w:t xml:space="preserve"> during </w:t>
      </w:r>
      <w:r w:rsidR="00E1504C">
        <w:t>and after creation the controller never had a null state.</w:t>
      </w:r>
      <w:r w:rsidR="002501F1">
        <w:t xml:space="preserve"> An integration test which run a mocked HTTP request to make sure the system would redirect to the appropriate page and return the expected HTTP code.</w:t>
      </w:r>
    </w:p>
    <w:p w14:paraId="6430E01D" w14:textId="66950AA2" w:rsidR="009344D3" w:rsidRPr="009344D3" w:rsidRDefault="009344D3" w:rsidP="009344D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9344D3">
        <w:rPr>
          <w:rFonts w:ascii="Courier New" w:hAnsi="Courier New" w:cs="Courier New"/>
          <w:color w:val="A9B837"/>
          <w:sz w:val="18"/>
          <w:szCs w:val="18"/>
          <w:lang w:val="en-GR" w:eastAsia="en-GB"/>
        </w:rPr>
        <w:t>@SpringBootTest</w:t>
      </w:r>
      <w:r w:rsidRPr="009344D3">
        <w:rPr>
          <w:rFonts w:ascii="Courier New" w:hAnsi="Courier New" w:cs="Courier New"/>
          <w:color w:val="EBEBEB"/>
          <w:sz w:val="18"/>
          <w:szCs w:val="18"/>
          <w:lang w:val="en-GR" w:eastAsia="en-GB"/>
        </w:rPr>
        <w:t xml:space="preserve">(classes = </w:t>
      </w:r>
      <w:r w:rsidRPr="009344D3">
        <w:rPr>
          <w:rFonts w:ascii="Courier New" w:hAnsi="Courier New" w:cs="Courier New"/>
          <w:color w:val="FFFFFF"/>
          <w:sz w:val="18"/>
          <w:szCs w:val="18"/>
          <w:lang w:val="en-GR" w:eastAsia="en-GB"/>
        </w:rPr>
        <w:t>HomeController</w:t>
      </w:r>
      <w:r w:rsidRPr="009344D3">
        <w:rPr>
          <w:rFonts w:ascii="Courier New" w:hAnsi="Courier New" w:cs="Courier New"/>
          <w:color w:val="EBEBEB"/>
          <w:sz w:val="18"/>
          <w:szCs w:val="18"/>
          <w:lang w:val="en-GR" w:eastAsia="en-GB"/>
        </w:rPr>
        <w:t>.</w:t>
      </w:r>
      <w:r w:rsidRPr="009344D3">
        <w:rPr>
          <w:rFonts w:ascii="Courier New" w:hAnsi="Courier New" w:cs="Courier New"/>
          <w:color w:val="ED864A"/>
          <w:sz w:val="18"/>
          <w:szCs w:val="18"/>
          <w:lang w:val="en-GR" w:eastAsia="en-GB"/>
        </w:rPr>
        <w:t>class</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r>
      <w:r w:rsidRPr="009344D3">
        <w:rPr>
          <w:rFonts w:ascii="Courier New" w:hAnsi="Courier New" w:cs="Courier New"/>
          <w:color w:val="A9B837"/>
          <w:sz w:val="18"/>
          <w:szCs w:val="18"/>
          <w:lang w:val="en-GR" w:eastAsia="en-GB"/>
        </w:rPr>
        <w:t>@AutoConfigureMockMvc</w:t>
      </w:r>
      <w:r w:rsidRPr="009344D3">
        <w:rPr>
          <w:rFonts w:ascii="Courier New" w:hAnsi="Courier New" w:cs="Courier New"/>
          <w:color w:val="A9B837"/>
          <w:sz w:val="18"/>
          <w:szCs w:val="18"/>
          <w:lang w:val="en-GR" w:eastAsia="en-GB"/>
        </w:rPr>
        <w:br/>
      </w:r>
      <w:r w:rsidRPr="009344D3">
        <w:rPr>
          <w:rFonts w:ascii="Courier New" w:hAnsi="Courier New" w:cs="Courier New"/>
          <w:color w:val="ED864A"/>
          <w:sz w:val="18"/>
          <w:szCs w:val="18"/>
          <w:lang w:val="en-GR" w:eastAsia="en-GB"/>
        </w:rPr>
        <w:t xml:space="preserve">class </w:t>
      </w:r>
      <w:r w:rsidRPr="009344D3">
        <w:rPr>
          <w:rFonts w:ascii="Courier New" w:hAnsi="Courier New" w:cs="Courier New"/>
          <w:color w:val="FFFFFF"/>
          <w:sz w:val="18"/>
          <w:szCs w:val="18"/>
          <w:lang w:val="en-GR" w:eastAsia="en-GB"/>
        </w:rPr>
        <w:t xml:space="preserve">HomeControllerTest </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t xml:space="preserve">    </w:t>
      </w:r>
      <w:r w:rsidRPr="009344D3">
        <w:rPr>
          <w:rFonts w:ascii="Courier New" w:hAnsi="Courier New" w:cs="Courier New"/>
          <w:color w:val="A9B837"/>
          <w:sz w:val="18"/>
          <w:szCs w:val="18"/>
          <w:lang w:val="en-GR" w:eastAsia="en-GB"/>
        </w:rPr>
        <w:t>@Autowired</w:t>
      </w:r>
      <w:r w:rsidRPr="009344D3">
        <w:rPr>
          <w:rFonts w:ascii="Courier New" w:hAnsi="Courier New" w:cs="Courier New"/>
          <w:color w:val="A9B837"/>
          <w:sz w:val="18"/>
          <w:szCs w:val="18"/>
          <w:lang w:val="en-GR" w:eastAsia="en-GB"/>
        </w:rPr>
        <w:br/>
        <w:t xml:space="preserve">    </w:t>
      </w:r>
      <w:r w:rsidRPr="009344D3">
        <w:rPr>
          <w:rFonts w:ascii="Courier New" w:hAnsi="Courier New" w:cs="Courier New"/>
          <w:color w:val="FFFFFF"/>
          <w:sz w:val="18"/>
          <w:szCs w:val="18"/>
          <w:lang w:val="en-GR" w:eastAsia="en-GB"/>
        </w:rPr>
        <w:t xml:space="preserve">MockMvc </w:t>
      </w:r>
      <w:r w:rsidRPr="009344D3">
        <w:rPr>
          <w:rFonts w:ascii="Courier New" w:hAnsi="Courier New" w:cs="Courier New"/>
          <w:color w:val="ED94FF"/>
          <w:sz w:val="18"/>
          <w:szCs w:val="18"/>
          <w:lang w:val="en-GR" w:eastAsia="en-GB"/>
        </w:rPr>
        <w:t>mockMvc</w:t>
      </w:r>
      <w:r w:rsidRPr="009344D3">
        <w:rPr>
          <w:rFonts w:ascii="Courier New" w:hAnsi="Courier New" w:cs="Courier New"/>
          <w:b/>
          <w:bCs/>
          <w:color w:val="ED864A"/>
          <w:sz w:val="18"/>
          <w:szCs w:val="18"/>
          <w:lang w:val="en-GR" w:eastAsia="en-GB"/>
        </w:rPr>
        <w:t>;</w:t>
      </w:r>
      <w:r w:rsidRPr="009344D3">
        <w:rPr>
          <w:rFonts w:ascii="Courier New" w:hAnsi="Courier New" w:cs="Courier New"/>
          <w:b/>
          <w:bCs/>
          <w:color w:val="ED864A"/>
          <w:sz w:val="18"/>
          <w:szCs w:val="18"/>
          <w:lang w:val="en-GR" w:eastAsia="en-GB"/>
        </w:rPr>
        <w:br/>
        <w:t xml:space="preserve">    </w:t>
      </w:r>
      <w:r w:rsidRPr="009344D3">
        <w:rPr>
          <w:rFonts w:ascii="Courier New" w:hAnsi="Courier New" w:cs="Courier New"/>
          <w:color w:val="FFFFFF"/>
          <w:sz w:val="18"/>
          <w:szCs w:val="18"/>
          <w:lang w:val="en-GR" w:eastAsia="en-GB"/>
        </w:rPr>
        <w:t xml:space="preserve">HomeController </w:t>
      </w:r>
      <w:r w:rsidRPr="009344D3">
        <w:rPr>
          <w:rFonts w:ascii="Courier New" w:hAnsi="Courier New" w:cs="Courier New"/>
          <w:color w:val="ED94FF"/>
          <w:sz w:val="18"/>
          <w:szCs w:val="18"/>
          <w:lang w:val="en-GR" w:eastAsia="en-GB"/>
        </w:rPr>
        <w:t xml:space="preserve">homeController </w:t>
      </w:r>
      <w:r w:rsidRPr="009344D3">
        <w:rPr>
          <w:rFonts w:ascii="Courier New" w:hAnsi="Courier New" w:cs="Courier New"/>
          <w:color w:val="EBEBEB"/>
          <w:sz w:val="18"/>
          <w:szCs w:val="18"/>
          <w:lang w:val="en-GR" w:eastAsia="en-GB"/>
        </w:rPr>
        <w:t xml:space="preserve">= </w:t>
      </w:r>
      <w:r w:rsidRPr="009344D3">
        <w:rPr>
          <w:rFonts w:ascii="Courier New" w:hAnsi="Courier New" w:cs="Courier New"/>
          <w:color w:val="ED864A"/>
          <w:sz w:val="18"/>
          <w:szCs w:val="18"/>
          <w:lang w:val="en-GR" w:eastAsia="en-GB"/>
        </w:rPr>
        <w:t xml:space="preserve">new </w:t>
      </w:r>
      <w:r w:rsidRPr="009344D3">
        <w:rPr>
          <w:rFonts w:ascii="Courier New" w:hAnsi="Courier New" w:cs="Courier New"/>
          <w:color w:val="EBEBEB"/>
          <w:sz w:val="18"/>
          <w:szCs w:val="18"/>
          <w:lang w:val="en-GR" w:eastAsia="en-GB"/>
        </w:rPr>
        <w:t>HomeController()</w:t>
      </w:r>
      <w:r w:rsidRPr="009344D3">
        <w:rPr>
          <w:rFonts w:ascii="Courier New" w:hAnsi="Courier New" w:cs="Courier New"/>
          <w:b/>
          <w:bCs/>
          <w:color w:val="ED864A"/>
          <w:sz w:val="18"/>
          <w:szCs w:val="18"/>
          <w:lang w:val="en-GR" w:eastAsia="en-GB"/>
        </w:rPr>
        <w:t>;</w:t>
      </w:r>
      <w:r w:rsidRPr="009344D3">
        <w:rPr>
          <w:rFonts w:ascii="Courier New" w:hAnsi="Courier New" w:cs="Courier New"/>
          <w:b/>
          <w:bCs/>
          <w:color w:val="ED864A"/>
          <w:sz w:val="18"/>
          <w:szCs w:val="18"/>
          <w:lang w:val="en-GR" w:eastAsia="en-GB"/>
        </w:rPr>
        <w:br/>
      </w:r>
      <w:r w:rsidRPr="009344D3">
        <w:rPr>
          <w:rFonts w:ascii="Courier New" w:hAnsi="Courier New" w:cs="Courier New"/>
          <w:b/>
          <w:bCs/>
          <w:color w:val="ED864A"/>
          <w:sz w:val="18"/>
          <w:szCs w:val="18"/>
          <w:lang w:val="en-GR" w:eastAsia="en-GB"/>
        </w:rPr>
        <w:br/>
        <w:t xml:space="preserve">    </w:t>
      </w:r>
      <w:r w:rsidRPr="009344D3">
        <w:rPr>
          <w:rFonts w:ascii="Courier New" w:hAnsi="Courier New" w:cs="Courier New"/>
          <w:color w:val="7EC3E6"/>
          <w:sz w:val="18"/>
          <w:szCs w:val="18"/>
          <w:lang w:val="en-GR" w:eastAsia="en-GB"/>
        </w:rPr>
        <w:t>// Unit Test</w:t>
      </w:r>
      <w:r w:rsidRPr="009344D3">
        <w:rPr>
          <w:rFonts w:ascii="Courier New" w:hAnsi="Courier New" w:cs="Courier New"/>
          <w:color w:val="7EC3E6"/>
          <w:sz w:val="18"/>
          <w:szCs w:val="18"/>
          <w:lang w:val="en-GR" w:eastAsia="en-GB"/>
        </w:rPr>
        <w:br/>
        <w:t xml:space="preserve">    </w:t>
      </w:r>
      <w:r w:rsidRPr="009344D3">
        <w:rPr>
          <w:rFonts w:ascii="Courier New" w:hAnsi="Courier New" w:cs="Courier New"/>
          <w:color w:val="A9B837"/>
          <w:sz w:val="18"/>
          <w:szCs w:val="18"/>
          <w:lang w:val="en-GR" w:eastAsia="en-GB"/>
        </w:rPr>
        <w:t>@Test</w:t>
      </w:r>
      <w:r w:rsidRPr="009344D3">
        <w:rPr>
          <w:rFonts w:ascii="Courier New" w:hAnsi="Courier New" w:cs="Courier New"/>
          <w:color w:val="A9B837"/>
          <w:sz w:val="18"/>
          <w:szCs w:val="18"/>
          <w:lang w:val="en-GR" w:eastAsia="en-GB"/>
        </w:rPr>
        <w:br/>
        <w:t xml:space="preserve">    </w:t>
      </w:r>
      <w:r w:rsidRPr="009344D3">
        <w:rPr>
          <w:rFonts w:ascii="Courier New" w:hAnsi="Courier New" w:cs="Courier New"/>
          <w:color w:val="ED864A"/>
          <w:sz w:val="18"/>
          <w:szCs w:val="18"/>
          <w:lang w:val="en-GR" w:eastAsia="en-GB"/>
        </w:rPr>
        <w:t xml:space="preserve">void </w:t>
      </w:r>
      <w:r w:rsidRPr="009344D3">
        <w:rPr>
          <w:rFonts w:ascii="Courier New" w:hAnsi="Courier New" w:cs="Courier New"/>
          <w:color w:val="FFCF40"/>
          <w:sz w:val="18"/>
          <w:szCs w:val="18"/>
          <w:lang w:val="en-GR" w:eastAsia="en-GB"/>
        </w:rPr>
        <w:t>controllerNotNull</w:t>
      </w:r>
      <w:r w:rsidRPr="009344D3">
        <w:rPr>
          <w:rFonts w:ascii="Courier New" w:hAnsi="Courier New" w:cs="Courier New"/>
          <w:color w:val="EBEBEB"/>
          <w:sz w:val="18"/>
          <w:szCs w:val="18"/>
          <w:lang w:val="en-GR" w:eastAsia="en-GB"/>
        </w:rPr>
        <w:t>() {</w:t>
      </w:r>
      <w:r w:rsidRPr="009344D3">
        <w:rPr>
          <w:rFonts w:ascii="Courier New" w:hAnsi="Courier New" w:cs="Courier New"/>
          <w:color w:val="EBEBEB"/>
          <w:sz w:val="18"/>
          <w:szCs w:val="18"/>
          <w:lang w:val="en-GR" w:eastAsia="en-GB"/>
        </w:rPr>
        <w:br/>
        <w:t xml:space="preserve">        </w:t>
      </w:r>
      <w:r w:rsidRPr="009344D3">
        <w:rPr>
          <w:rFonts w:ascii="Courier New" w:hAnsi="Courier New" w:cs="Courier New"/>
          <w:i/>
          <w:iCs/>
          <w:color w:val="EBEBEB"/>
          <w:sz w:val="18"/>
          <w:szCs w:val="18"/>
          <w:lang w:val="en-GR" w:eastAsia="en-GB"/>
        </w:rPr>
        <w:t>assertNotNull</w:t>
      </w:r>
      <w:r w:rsidRPr="009344D3">
        <w:rPr>
          <w:rFonts w:ascii="Courier New" w:hAnsi="Courier New" w:cs="Courier New"/>
          <w:color w:val="EBEBEB"/>
          <w:sz w:val="18"/>
          <w:szCs w:val="18"/>
          <w:lang w:val="en-GR" w:eastAsia="en-GB"/>
        </w:rPr>
        <w:t>(</w:t>
      </w:r>
      <w:r w:rsidRPr="009344D3">
        <w:rPr>
          <w:rFonts w:ascii="Courier New" w:hAnsi="Courier New" w:cs="Courier New"/>
          <w:color w:val="ED94FF"/>
          <w:sz w:val="18"/>
          <w:szCs w:val="18"/>
          <w:lang w:val="en-GR" w:eastAsia="en-GB"/>
        </w:rPr>
        <w:t>homeController</w:t>
      </w:r>
      <w:r w:rsidRPr="009344D3">
        <w:rPr>
          <w:rFonts w:ascii="Courier New" w:hAnsi="Courier New" w:cs="Courier New"/>
          <w:color w:val="EBEBEB"/>
          <w:sz w:val="18"/>
          <w:szCs w:val="18"/>
          <w:lang w:val="en-GR" w:eastAsia="en-GB"/>
        </w:rPr>
        <w:t>)</w:t>
      </w:r>
      <w:r w:rsidRPr="009344D3">
        <w:rPr>
          <w:rFonts w:ascii="Courier New" w:hAnsi="Courier New" w:cs="Courier New"/>
          <w:b/>
          <w:bCs/>
          <w:color w:val="ED864A"/>
          <w:sz w:val="18"/>
          <w:szCs w:val="18"/>
          <w:lang w:val="en-GR" w:eastAsia="en-GB"/>
        </w:rPr>
        <w:t>;</w:t>
      </w:r>
      <w:r w:rsidRPr="009344D3">
        <w:rPr>
          <w:rFonts w:ascii="Courier New" w:hAnsi="Courier New" w:cs="Courier New"/>
          <w:b/>
          <w:bCs/>
          <w:color w:val="ED864A"/>
          <w:sz w:val="18"/>
          <w:szCs w:val="18"/>
          <w:lang w:val="en-GR" w:eastAsia="en-GB"/>
        </w:rPr>
        <w:br/>
        <w:t xml:space="preserve">    </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r>
      <w:r w:rsidRPr="009344D3">
        <w:rPr>
          <w:rFonts w:ascii="Courier New" w:hAnsi="Courier New" w:cs="Courier New"/>
          <w:color w:val="EBEBEB"/>
          <w:sz w:val="18"/>
          <w:szCs w:val="18"/>
          <w:lang w:val="en-GR" w:eastAsia="en-GB"/>
        </w:rPr>
        <w:br/>
        <w:t xml:space="preserve">    </w:t>
      </w:r>
      <w:r w:rsidRPr="009344D3">
        <w:rPr>
          <w:rFonts w:ascii="Courier New" w:hAnsi="Courier New" w:cs="Courier New"/>
          <w:color w:val="7EC3E6"/>
          <w:sz w:val="18"/>
          <w:szCs w:val="18"/>
          <w:lang w:val="en-GR" w:eastAsia="en-GB"/>
        </w:rPr>
        <w:t>// Integration Test</w:t>
      </w:r>
      <w:r w:rsidRPr="009344D3">
        <w:rPr>
          <w:rFonts w:ascii="Courier New" w:hAnsi="Courier New" w:cs="Courier New"/>
          <w:color w:val="7EC3E6"/>
          <w:sz w:val="18"/>
          <w:szCs w:val="18"/>
          <w:lang w:val="en-GR" w:eastAsia="en-GB"/>
        </w:rPr>
        <w:br/>
        <w:t xml:space="preserve">    </w:t>
      </w:r>
      <w:r w:rsidRPr="009344D3">
        <w:rPr>
          <w:rFonts w:ascii="Courier New" w:hAnsi="Courier New" w:cs="Courier New"/>
          <w:color w:val="A9B837"/>
          <w:sz w:val="18"/>
          <w:szCs w:val="18"/>
          <w:lang w:val="en-GR" w:eastAsia="en-GB"/>
        </w:rPr>
        <w:t>@Test</w:t>
      </w:r>
      <w:r w:rsidRPr="009344D3">
        <w:rPr>
          <w:rFonts w:ascii="Courier New" w:hAnsi="Courier New" w:cs="Courier New"/>
          <w:color w:val="A9B837"/>
          <w:sz w:val="18"/>
          <w:szCs w:val="18"/>
          <w:lang w:val="en-GR" w:eastAsia="en-GB"/>
        </w:rPr>
        <w:br/>
        <w:t xml:space="preserve">    </w:t>
      </w:r>
      <w:r w:rsidRPr="009344D3">
        <w:rPr>
          <w:rFonts w:ascii="Courier New" w:hAnsi="Courier New" w:cs="Courier New"/>
          <w:color w:val="ED864A"/>
          <w:sz w:val="18"/>
          <w:szCs w:val="18"/>
          <w:lang w:val="en-GR" w:eastAsia="en-GB"/>
        </w:rPr>
        <w:t xml:space="preserve">void </w:t>
      </w:r>
      <w:r w:rsidRPr="009344D3">
        <w:rPr>
          <w:rFonts w:ascii="Courier New" w:hAnsi="Courier New" w:cs="Courier New"/>
          <w:color w:val="FFCF40"/>
          <w:sz w:val="18"/>
          <w:szCs w:val="18"/>
          <w:lang w:val="en-GR" w:eastAsia="en-GB"/>
        </w:rPr>
        <w:t>controllerRedirectSuccess</w:t>
      </w:r>
      <w:r w:rsidRPr="009344D3">
        <w:rPr>
          <w:rFonts w:ascii="Courier New" w:hAnsi="Courier New" w:cs="Courier New"/>
          <w:color w:val="EBEBEB"/>
          <w:sz w:val="18"/>
          <w:szCs w:val="18"/>
          <w:lang w:val="en-GR" w:eastAsia="en-GB"/>
        </w:rPr>
        <w:t xml:space="preserve">() </w:t>
      </w:r>
      <w:r w:rsidRPr="009344D3">
        <w:rPr>
          <w:rFonts w:ascii="Courier New" w:hAnsi="Courier New" w:cs="Courier New"/>
          <w:color w:val="ED864A"/>
          <w:sz w:val="18"/>
          <w:szCs w:val="18"/>
          <w:lang w:val="en-GR" w:eastAsia="en-GB"/>
        </w:rPr>
        <w:t xml:space="preserve">throws </w:t>
      </w:r>
      <w:r w:rsidRPr="009344D3">
        <w:rPr>
          <w:rFonts w:ascii="Courier New" w:hAnsi="Courier New" w:cs="Courier New"/>
          <w:color w:val="FFFFFF"/>
          <w:sz w:val="18"/>
          <w:szCs w:val="18"/>
          <w:lang w:val="en-GR" w:eastAsia="en-GB"/>
        </w:rPr>
        <w:t xml:space="preserve">Exception </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t xml:space="preserve">        </w:t>
      </w:r>
      <w:r w:rsidRPr="009344D3">
        <w:rPr>
          <w:rFonts w:ascii="Courier New" w:hAnsi="Courier New" w:cs="Courier New"/>
          <w:color w:val="ED94FF"/>
          <w:sz w:val="18"/>
          <w:szCs w:val="18"/>
          <w:lang w:val="en-GR" w:eastAsia="en-GB"/>
        </w:rPr>
        <w:t>mockMvc</w:t>
      </w:r>
      <w:r w:rsidRPr="009344D3">
        <w:rPr>
          <w:rFonts w:ascii="Courier New" w:hAnsi="Courier New" w:cs="Courier New"/>
          <w:color w:val="EBEBEB"/>
          <w:sz w:val="18"/>
          <w:szCs w:val="18"/>
          <w:lang w:val="en-GR" w:eastAsia="en-GB"/>
        </w:rPr>
        <w:t>.perform(</w:t>
      </w:r>
      <w:r w:rsidRPr="009344D3">
        <w:rPr>
          <w:rFonts w:ascii="Courier New" w:hAnsi="Courier New" w:cs="Courier New"/>
          <w:i/>
          <w:iCs/>
          <w:color w:val="EBEBEB"/>
          <w:sz w:val="18"/>
          <w:szCs w:val="18"/>
          <w:lang w:val="en-GR" w:eastAsia="en-GB"/>
        </w:rPr>
        <w:t>get</w:t>
      </w:r>
      <w:r w:rsidRPr="009344D3">
        <w:rPr>
          <w:rFonts w:ascii="Courier New" w:hAnsi="Courier New" w:cs="Courier New"/>
          <w:color w:val="EBEBEB"/>
          <w:sz w:val="18"/>
          <w:szCs w:val="18"/>
          <w:lang w:val="en-GR" w:eastAsia="en-GB"/>
        </w:rPr>
        <w:t>(</w:t>
      </w:r>
      <w:r w:rsidRPr="009344D3">
        <w:rPr>
          <w:rFonts w:ascii="Courier New" w:hAnsi="Courier New" w:cs="Courier New"/>
          <w:color w:val="54B33E"/>
          <w:sz w:val="18"/>
          <w:szCs w:val="18"/>
          <w:lang w:val="en-GR" w:eastAsia="en-GB"/>
        </w:rPr>
        <w:t>"/"</w:t>
      </w:r>
      <w:r w:rsidRPr="009344D3">
        <w:rPr>
          <w:rFonts w:ascii="Courier New" w:hAnsi="Courier New" w:cs="Courier New"/>
          <w:color w:val="EBEBEB"/>
          <w:sz w:val="18"/>
          <w:szCs w:val="18"/>
          <w:lang w:val="en-GR" w:eastAsia="en-GB"/>
        </w:rPr>
        <w:t>).content(</w:t>
      </w:r>
      <w:r w:rsidRPr="009344D3">
        <w:rPr>
          <w:rFonts w:ascii="Courier New" w:hAnsi="Courier New" w:cs="Courier New"/>
          <w:color w:val="54B33E"/>
          <w:sz w:val="18"/>
          <w:szCs w:val="18"/>
          <w:lang w:val="en-GR" w:eastAsia="en-GB"/>
        </w:rPr>
        <w:t>"index"</w:t>
      </w:r>
      <w:r w:rsidRPr="009344D3">
        <w:rPr>
          <w:rFonts w:ascii="Courier New" w:hAnsi="Courier New" w:cs="Courier New"/>
          <w:color w:val="EBEBEB"/>
          <w:sz w:val="18"/>
          <w:szCs w:val="18"/>
          <w:lang w:val="en-GR" w:eastAsia="en-GB"/>
        </w:rPr>
        <w:t>)).andExpect(</w:t>
      </w:r>
      <w:r w:rsidRPr="009344D3">
        <w:rPr>
          <w:rFonts w:ascii="Courier New" w:hAnsi="Courier New" w:cs="Courier New"/>
          <w:i/>
          <w:iCs/>
          <w:color w:val="EBEBEB"/>
          <w:sz w:val="18"/>
          <w:szCs w:val="18"/>
          <w:lang w:val="en-GR" w:eastAsia="en-GB"/>
        </w:rPr>
        <w:t>status</w:t>
      </w:r>
      <w:r w:rsidRPr="009344D3">
        <w:rPr>
          <w:rFonts w:ascii="Courier New" w:hAnsi="Courier New" w:cs="Courier New"/>
          <w:color w:val="EBEBEB"/>
          <w:sz w:val="18"/>
          <w:szCs w:val="18"/>
          <w:lang w:val="en-GR" w:eastAsia="en-GB"/>
        </w:rPr>
        <w:t>().isOk()).andExpect(</w:t>
      </w:r>
      <w:r w:rsidRPr="009344D3">
        <w:rPr>
          <w:rFonts w:ascii="Courier New" w:hAnsi="Courier New" w:cs="Courier New"/>
          <w:i/>
          <w:iCs/>
          <w:color w:val="EBEBEB"/>
          <w:sz w:val="18"/>
          <w:szCs w:val="18"/>
          <w:lang w:val="en-GR" w:eastAsia="en-GB"/>
        </w:rPr>
        <w:t>forwardedUrl</w:t>
      </w:r>
      <w:r w:rsidRPr="009344D3">
        <w:rPr>
          <w:rFonts w:ascii="Courier New" w:hAnsi="Courier New" w:cs="Courier New"/>
          <w:color w:val="EBEBEB"/>
          <w:sz w:val="18"/>
          <w:szCs w:val="18"/>
          <w:lang w:val="en-GR" w:eastAsia="en-GB"/>
        </w:rPr>
        <w:t>(</w:t>
      </w:r>
      <w:r w:rsidRPr="009344D3">
        <w:rPr>
          <w:rFonts w:ascii="Courier New" w:hAnsi="Courier New" w:cs="Courier New"/>
          <w:color w:val="54B33E"/>
          <w:sz w:val="18"/>
          <w:szCs w:val="18"/>
          <w:lang w:val="en-GR" w:eastAsia="en-GB"/>
        </w:rPr>
        <w:t>"index"</w:t>
      </w:r>
      <w:r w:rsidRPr="009344D3">
        <w:rPr>
          <w:rFonts w:ascii="Courier New" w:hAnsi="Courier New" w:cs="Courier New"/>
          <w:color w:val="EBEBEB"/>
          <w:sz w:val="18"/>
          <w:szCs w:val="18"/>
          <w:lang w:val="en-GR" w:eastAsia="en-GB"/>
        </w:rPr>
        <w:t>))</w:t>
      </w:r>
      <w:r w:rsidRPr="009344D3">
        <w:rPr>
          <w:rFonts w:ascii="Courier New" w:hAnsi="Courier New" w:cs="Courier New"/>
          <w:b/>
          <w:bCs/>
          <w:color w:val="ED864A"/>
          <w:sz w:val="18"/>
          <w:szCs w:val="18"/>
          <w:lang w:val="en-GR" w:eastAsia="en-GB"/>
        </w:rPr>
        <w:t>;</w:t>
      </w:r>
      <w:r w:rsidRPr="009344D3">
        <w:rPr>
          <w:rFonts w:ascii="Courier New" w:hAnsi="Courier New" w:cs="Courier New"/>
          <w:b/>
          <w:bCs/>
          <w:color w:val="ED864A"/>
          <w:sz w:val="18"/>
          <w:szCs w:val="18"/>
          <w:lang w:val="en-GR" w:eastAsia="en-GB"/>
        </w:rPr>
        <w:br/>
        <w:t xml:space="preserve">    </w:t>
      </w:r>
      <w:r w:rsidRPr="009344D3">
        <w:rPr>
          <w:rFonts w:ascii="Courier New" w:hAnsi="Courier New" w:cs="Courier New"/>
          <w:color w:val="EBEBEB"/>
          <w:sz w:val="18"/>
          <w:szCs w:val="18"/>
          <w:lang w:val="en-GR" w:eastAsia="en-GB"/>
        </w:rPr>
        <w:t>}</w:t>
      </w:r>
      <w:r w:rsidRPr="009344D3">
        <w:rPr>
          <w:rFonts w:ascii="Courier New" w:hAnsi="Courier New" w:cs="Courier New"/>
          <w:color w:val="EBEBEB"/>
          <w:sz w:val="18"/>
          <w:szCs w:val="18"/>
          <w:lang w:val="en-GR" w:eastAsia="en-GB"/>
        </w:rPr>
        <w:br/>
      </w:r>
      <w:r w:rsidR="008F17C9" w:rsidRPr="007947B5">
        <w:rPr>
          <w:noProof/>
          <w:sz w:val="18"/>
          <w:szCs w:val="18"/>
        </w:rPr>
        <mc:AlternateContent>
          <mc:Choice Requires="wps">
            <w:drawing>
              <wp:anchor distT="0" distB="0" distL="114300" distR="114300" simplePos="0" relativeHeight="251679744" behindDoc="0" locked="0" layoutInCell="1" allowOverlap="1" wp14:anchorId="4DE0A72A" wp14:editId="693E20A0">
                <wp:simplePos x="0" y="0"/>
                <wp:positionH relativeFrom="column">
                  <wp:posOffset>0</wp:posOffset>
                </wp:positionH>
                <wp:positionV relativeFrom="paragraph">
                  <wp:posOffset>743585</wp:posOffset>
                </wp:positionV>
                <wp:extent cx="5410835" cy="32194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06211D8D" w14:textId="5152A938" w:rsidR="008F17C9" w:rsidRPr="007702E4" w:rsidRDefault="008F17C9" w:rsidP="008F17C9">
                            <w:pPr>
                              <w:pStyle w:val="Caption"/>
                              <w:rPr>
                                <w:noProof/>
                              </w:rPr>
                            </w:pPr>
                            <w:bookmarkStart w:id="22" w:name="_Toc104155804"/>
                            <w:r>
                              <w:t xml:space="preserve">Figure </w:t>
                            </w:r>
                            <w:r>
                              <w:fldChar w:fldCharType="begin"/>
                            </w:r>
                            <w:r>
                              <w:instrText xml:space="preserve"> STYLEREF 1 \s </w:instrText>
                            </w:r>
                            <w:r>
                              <w:fldChar w:fldCharType="separate"/>
                            </w:r>
                            <w:r w:rsidR="00446CEF">
                              <w:rPr>
                                <w:noProof/>
                              </w:rPr>
                              <w:t>5</w:t>
                            </w:r>
                            <w:r>
                              <w:fldChar w:fldCharType="end"/>
                            </w:r>
                            <w:r>
                              <w:t>.</w:t>
                            </w:r>
                            <w:r>
                              <w:fldChar w:fldCharType="begin"/>
                            </w:r>
                            <w:r>
                              <w:instrText xml:space="preserve"> SEQ Figure \* ARABIC \s 1 </w:instrText>
                            </w:r>
                            <w:r>
                              <w:fldChar w:fldCharType="separate"/>
                            </w:r>
                            <w:r w:rsidR="00446CEF">
                              <w:rPr>
                                <w:noProof/>
                              </w:rPr>
                              <w:t>2</w:t>
                            </w:r>
                            <w:r>
                              <w:fldChar w:fldCharType="end"/>
                            </w:r>
                            <w:r>
                              <w:t xml:space="preserve"> Home Controller Tes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0A72A" id="Text Box 17" o:spid="_x0000_s1035" type="#_x0000_t202" style="position:absolute;margin-left:0;margin-top:58.55pt;width:426.05pt;height:25.3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" stroked="f">
                <v:textbox inset="0,0,0,0">
                  <w:txbxContent>
                    <w:p w14:paraId="06211D8D" w14:textId="5152A938" w:rsidR="008F17C9" w:rsidRPr="007702E4" w:rsidRDefault="008F17C9" w:rsidP="008F17C9">
                      <w:pPr>
                        <w:pStyle w:val="Caption"/>
                        <w:rPr>
                          <w:noProof/>
                        </w:rPr>
                      </w:pPr>
                      <w:bookmarkStart w:id="32" w:name="_Toc104155804"/>
                      <w:r>
                        <w:t xml:space="preserve">Figure </w:t>
                      </w:r>
                      <w:r>
                        <w:fldChar w:fldCharType="begin"/>
                      </w:r>
                      <w:r>
                        <w:instrText xml:space="preserve"> STYLEREF 1 \s </w:instrText>
                      </w:r>
                      <w:r>
                        <w:fldChar w:fldCharType="separate"/>
                      </w:r>
                      <w:r w:rsidR="00446CEF">
                        <w:rPr>
                          <w:noProof/>
                        </w:rPr>
                        <w:t>5</w:t>
                      </w:r>
                      <w:r>
                        <w:fldChar w:fldCharType="end"/>
                      </w:r>
                      <w:r>
                        <w:t>.</w:t>
                      </w:r>
                      <w:r>
                        <w:fldChar w:fldCharType="begin"/>
                      </w:r>
                      <w:r>
                        <w:instrText xml:space="preserve"> SEQ Figure \* ARABIC \s 1 </w:instrText>
                      </w:r>
                      <w:r>
                        <w:fldChar w:fldCharType="separate"/>
                      </w:r>
                      <w:r w:rsidR="00446CEF">
                        <w:rPr>
                          <w:noProof/>
                        </w:rPr>
                        <w:t>2</w:t>
                      </w:r>
                      <w:r>
                        <w:fldChar w:fldCharType="end"/>
                      </w:r>
                      <w:r>
                        <w:t xml:space="preserve"> </w:t>
                      </w:r>
                      <w:r>
                        <w:t>Home Controller Test</w:t>
                      </w:r>
                      <w:bookmarkEnd w:id="32"/>
                    </w:p>
                  </w:txbxContent>
                </v:textbox>
                <w10:wrap type="square"/>
              </v:shape>
            </w:pict>
          </mc:Fallback>
        </mc:AlternateContent>
      </w:r>
      <w:r w:rsidRPr="009344D3">
        <w:rPr>
          <w:rFonts w:ascii="Courier New" w:hAnsi="Courier New" w:cs="Courier New"/>
          <w:color w:val="EBEBEB"/>
          <w:sz w:val="18"/>
          <w:szCs w:val="18"/>
          <w:lang w:val="en-GR" w:eastAsia="en-GB"/>
        </w:rPr>
        <w:t>}</w:t>
      </w:r>
    </w:p>
    <w:p w14:paraId="5B862F13" w14:textId="7E849779" w:rsidR="001D70A9" w:rsidRDefault="00F74BF0" w:rsidP="001D70A9">
      <w:r>
        <w:lastRenderedPageBreak/>
        <w:t>The exception response builder constituted of a single test that checked if the return was not null and contained the input values in the JSON response.</w:t>
      </w:r>
    </w:p>
    <w:p w14:paraId="114A1769" w14:textId="64144080" w:rsidR="009D4C29" w:rsidRPr="009D4C29" w:rsidRDefault="009D4C29" w:rsidP="009D4C29">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81792" behindDoc="0" locked="0" layoutInCell="1" allowOverlap="1" wp14:anchorId="2101349D" wp14:editId="7BBA91A1">
                <wp:simplePos x="0" y="0"/>
                <wp:positionH relativeFrom="column">
                  <wp:posOffset>0</wp:posOffset>
                </wp:positionH>
                <wp:positionV relativeFrom="paragraph">
                  <wp:posOffset>2017085</wp:posOffset>
                </wp:positionV>
                <wp:extent cx="5410835" cy="32194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6AFD34D8" w14:textId="08DB14EF" w:rsidR="009D4C29" w:rsidRPr="007702E4" w:rsidRDefault="009D4C29" w:rsidP="009D4C29">
                            <w:pPr>
                              <w:pStyle w:val="Caption"/>
                              <w:rPr>
                                <w:noProof/>
                              </w:rPr>
                            </w:pPr>
                            <w:bookmarkStart w:id="23" w:name="_Toc104155805"/>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xml:space="preserve"> Exception Response Builder Tes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1349D" id="Text Box 18" o:spid="_x0000_s1036" type="#_x0000_t202" style="position:absolute;margin-left:0;margin-top:158.85pt;width:426.05pt;height:25.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" stroked="f">
                <v:textbox inset="0,0,0,0">
                  <w:txbxContent>
                    <w:p w14:paraId="6AFD34D8" w14:textId="08DB14EF" w:rsidR="009D4C29" w:rsidRPr="007702E4" w:rsidRDefault="009D4C29" w:rsidP="009D4C29">
                      <w:pPr>
                        <w:pStyle w:val="Caption"/>
                        <w:rPr>
                          <w:noProof/>
                        </w:rPr>
                      </w:pPr>
                      <w:bookmarkStart w:id="34" w:name="_Toc104155805"/>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xml:space="preserve"> Exception Response Builder </w:t>
                      </w:r>
                      <w:r>
                        <w:t>Test</w:t>
                      </w:r>
                      <w:bookmarkEnd w:id="34"/>
                    </w:p>
                  </w:txbxContent>
                </v:textbox>
                <w10:wrap type="square"/>
              </v:shape>
            </w:pict>
          </mc:Fallback>
        </mc:AlternateContent>
      </w:r>
      <w:r w:rsidRPr="009D4C29">
        <w:rPr>
          <w:rFonts w:ascii="Courier New" w:hAnsi="Courier New" w:cs="Courier New"/>
          <w:color w:val="ED864A"/>
          <w:sz w:val="18"/>
          <w:szCs w:val="18"/>
          <w:lang w:val="en-GR" w:eastAsia="en-GB"/>
        </w:rPr>
        <w:t xml:space="preserve">class </w:t>
      </w:r>
      <w:r w:rsidRPr="009D4C29">
        <w:rPr>
          <w:rFonts w:ascii="Courier New" w:hAnsi="Courier New" w:cs="Courier New"/>
          <w:color w:val="FFFFFF"/>
          <w:sz w:val="18"/>
          <w:szCs w:val="18"/>
          <w:lang w:val="en-GR" w:eastAsia="en-GB"/>
        </w:rPr>
        <w:t xml:space="preserve">ExceptionResponseBuilderTest </w:t>
      </w:r>
      <w:r w:rsidRPr="009D4C29">
        <w:rPr>
          <w:rFonts w:ascii="Courier New" w:hAnsi="Courier New" w:cs="Courier New"/>
          <w:color w:val="EBEBEB"/>
          <w:sz w:val="18"/>
          <w:szCs w:val="18"/>
          <w:lang w:val="en-GR" w:eastAsia="en-GB"/>
        </w:rPr>
        <w:t>{</w:t>
      </w:r>
      <w:r w:rsidRPr="009D4C29">
        <w:rPr>
          <w:rFonts w:ascii="Courier New" w:hAnsi="Courier New" w:cs="Courier New"/>
          <w:color w:val="EBEBEB"/>
          <w:sz w:val="18"/>
          <w:szCs w:val="18"/>
          <w:lang w:val="en-GR" w:eastAsia="en-GB"/>
        </w:rPr>
        <w:br/>
      </w:r>
      <w:r w:rsidRPr="009D4C29">
        <w:rPr>
          <w:rFonts w:ascii="Courier New" w:hAnsi="Courier New" w:cs="Courier New"/>
          <w:color w:val="EBEBEB"/>
          <w:sz w:val="18"/>
          <w:szCs w:val="18"/>
          <w:lang w:val="en-GR" w:eastAsia="en-GB"/>
        </w:rPr>
        <w:br/>
        <w:t xml:space="preserve">    </w:t>
      </w:r>
      <w:r w:rsidRPr="009D4C29">
        <w:rPr>
          <w:rFonts w:ascii="Courier New" w:hAnsi="Courier New" w:cs="Courier New"/>
          <w:color w:val="A9B837"/>
          <w:sz w:val="18"/>
          <w:szCs w:val="18"/>
          <w:lang w:val="en-GR" w:eastAsia="en-GB"/>
        </w:rPr>
        <w:t>@Test</w:t>
      </w:r>
      <w:r w:rsidRPr="009D4C29">
        <w:rPr>
          <w:rFonts w:ascii="Courier New" w:hAnsi="Courier New" w:cs="Courier New"/>
          <w:color w:val="A9B837"/>
          <w:sz w:val="18"/>
          <w:szCs w:val="18"/>
          <w:lang w:val="en-GR" w:eastAsia="en-GB"/>
        </w:rPr>
        <w:br/>
        <w:t xml:space="preserve">    </w:t>
      </w:r>
      <w:r w:rsidRPr="009D4C29">
        <w:rPr>
          <w:rFonts w:ascii="Courier New" w:hAnsi="Courier New" w:cs="Courier New"/>
          <w:color w:val="ED864A"/>
          <w:sz w:val="18"/>
          <w:szCs w:val="18"/>
          <w:lang w:val="en-GR" w:eastAsia="en-GB"/>
        </w:rPr>
        <w:t xml:space="preserve">void </w:t>
      </w:r>
      <w:r w:rsidRPr="009D4C29">
        <w:rPr>
          <w:rFonts w:ascii="Courier New" w:hAnsi="Courier New" w:cs="Courier New"/>
          <w:color w:val="FFCF40"/>
          <w:sz w:val="18"/>
          <w:szCs w:val="18"/>
          <w:lang w:val="en-GR" w:eastAsia="en-GB"/>
        </w:rPr>
        <w:t>buildExceptionResponse</w:t>
      </w:r>
      <w:r w:rsidRPr="009D4C29">
        <w:rPr>
          <w:rFonts w:ascii="Courier New" w:hAnsi="Courier New" w:cs="Courier New"/>
          <w:color w:val="EBEBEB"/>
          <w:sz w:val="18"/>
          <w:szCs w:val="18"/>
          <w:lang w:val="en-GR" w:eastAsia="en-GB"/>
        </w:rPr>
        <w:t>() {</w:t>
      </w:r>
      <w:r w:rsidRPr="009D4C29">
        <w:rPr>
          <w:rFonts w:ascii="Courier New" w:hAnsi="Courier New" w:cs="Courier New"/>
          <w:color w:val="EBEBEB"/>
          <w:sz w:val="18"/>
          <w:szCs w:val="18"/>
          <w:lang w:val="en-GR" w:eastAsia="en-GB"/>
        </w:rPr>
        <w:br/>
        <w:t xml:space="preserve">        </w:t>
      </w:r>
      <w:r w:rsidRPr="009D4C29">
        <w:rPr>
          <w:rFonts w:ascii="Courier New" w:hAnsi="Courier New" w:cs="Courier New"/>
          <w:color w:val="FFFFFF"/>
          <w:sz w:val="18"/>
          <w:szCs w:val="18"/>
          <w:lang w:val="en-GR" w:eastAsia="en-GB"/>
        </w:rPr>
        <w:t>Map</w:t>
      </w:r>
      <w:r w:rsidRPr="009D4C29">
        <w:rPr>
          <w:rFonts w:ascii="Courier New" w:hAnsi="Courier New" w:cs="Courier New"/>
          <w:color w:val="EBEBEB"/>
          <w:sz w:val="18"/>
          <w:szCs w:val="18"/>
          <w:lang w:val="en-GR" w:eastAsia="en-GB"/>
        </w:rPr>
        <w:t>&lt;</w:t>
      </w:r>
      <w:r w:rsidRPr="009D4C29">
        <w:rPr>
          <w:rFonts w:ascii="Courier New" w:hAnsi="Courier New" w:cs="Courier New"/>
          <w:color w:val="FFFFFF"/>
          <w:sz w:val="18"/>
          <w:szCs w:val="18"/>
          <w:lang w:val="en-GR" w:eastAsia="en-GB"/>
        </w:rPr>
        <w:t>String</w:t>
      </w:r>
      <w:r w:rsidRPr="009D4C29">
        <w:rPr>
          <w:rFonts w:ascii="Courier New" w:hAnsi="Courier New" w:cs="Courier New"/>
          <w:b/>
          <w:bCs/>
          <w:color w:val="ED864A"/>
          <w:sz w:val="18"/>
          <w:szCs w:val="18"/>
          <w:lang w:val="en-GR" w:eastAsia="en-GB"/>
        </w:rPr>
        <w:t xml:space="preserve">, </w:t>
      </w:r>
      <w:r w:rsidRPr="009D4C29">
        <w:rPr>
          <w:rFonts w:ascii="Courier New" w:hAnsi="Courier New" w:cs="Courier New"/>
          <w:color w:val="FFFFFF"/>
          <w:sz w:val="18"/>
          <w:szCs w:val="18"/>
          <w:lang w:val="en-GR" w:eastAsia="en-GB"/>
        </w:rPr>
        <w:t>String</w:t>
      </w:r>
      <w:r w:rsidRPr="009D4C29">
        <w:rPr>
          <w:rFonts w:ascii="Courier New" w:hAnsi="Courier New" w:cs="Courier New"/>
          <w:color w:val="EBEBEB"/>
          <w:sz w:val="18"/>
          <w:szCs w:val="18"/>
          <w:lang w:val="en-GR" w:eastAsia="en-GB"/>
        </w:rPr>
        <w:t xml:space="preserve">&gt; </w:t>
      </w:r>
      <w:r w:rsidRPr="009D4C29">
        <w:rPr>
          <w:rFonts w:ascii="Courier New" w:hAnsi="Courier New" w:cs="Courier New"/>
          <w:color w:val="FFFFFF"/>
          <w:sz w:val="18"/>
          <w:szCs w:val="18"/>
          <w:lang w:val="en-GR" w:eastAsia="en-GB"/>
        </w:rPr>
        <w:t xml:space="preserve">res </w:t>
      </w:r>
      <w:r w:rsidRPr="009D4C29">
        <w:rPr>
          <w:rFonts w:ascii="Courier New" w:hAnsi="Courier New" w:cs="Courier New"/>
          <w:color w:val="EBEBEB"/>
          <w:sz w:val="18"/>
          <w:szCs w:val="18"/>
          <w:lang w:val="en-GR" w:eastAsia="en-GB"/>
        </w:rPr>
        <w:t xml:space="preserve">= </w:t>
      </w:r>
      <w:r w:rsidRPr="009D4C29">
        <w:rPr>
          <w:rFonts w:ascii="Courier New" w:hAnsi="Courier New" w:cs="Courier New"/>
          <w:color w:val="FFFFFF"/>
          <w:sz w:val="18"/>
          <w:szCs w:val="18"/>
          <w:lang w:val="en-GR" w:eastAsia="en-GB"/>
        </w:rPr>
        <w:t>ExceptionResponseBuilder</w:t>
      </w:r>
      <w:r w:rsidRPr="009D4C29">
        <w:rPr>
          <w:rFonts w:ascii="Courier New" w:hAnsi="Courier New" w:cs="Courier New"/>
          <w:color w:val="EBEBEB"/>
          <w:sz w:val="18"/>
          <w:szCs w:val="18"/>
          <w:lang w:val="en-GR" w:eastAsia="en-GB"/>
        </w:rPr>
        <w:t>.</w:t>
      </w:r>
      <w:r w:rsidRPr="009D4C29">
        <w:rPr>
          <w:rFonts w:ascii="Courier New" w:hAnsi="Courier New" w:cs="Courier New"/>
          <w:i/>
          <w:iCs/>
          <w:color w:val="EBEBEB"/>
          <w:sz w:val="18"/>
          <w:szCs w:val="18"/>
          <w:lang w:val="en-GR" w:eastAsia="en-GB"/>
        </w:rPr>
        <w:t>buildExceptionResponse</w:t>
      </w:r>
      <w:r w:rsidRPr="009D4C29">
        <w:rPr>
          <w:rFonts w:ascii="Courier New" w:hAnsi="Courier New" w:cs="Courier New"/>
          <w:color w:val="EBEBEB"/>
          <w:sz w:val="18"/>
          <w:szCs w:val="18"/>
          <w:lang w:val="en-GR" w:eastAsia="en-GB"/>
        </w:rPr>
        <w:t>(</w:t>
      </w:r>
      <w:r w:rsidRPr="009D4C29">
        <w:rPr>
          <w:rFonts w:ascii="Courier New" w:hAnsi="Courier New" w:cs="Courier New"/>
          <w:color w:val="54B33E"/>
          <w:sz w:val="18"/>
          <w:szCs w:val="18"/>
          <w:lang w:val="en-GR" w:eastAsia="en-GB"/>
        </w:rPr>
        <w:t>"test"</w:t>
      </w:r>
      <w:r w:rsidRPr="009D4C29">
        <w:rPr>
          <w:rFonts w:ascii="Courier New" w:hAnsi="Courier New" w:cs="Courier New"/>
          <w:b/>
          <w:bCs/>
          <w:color w:val="ED864A"/>
          <w:sz w:val="18"/>
          <w:szCs w:val="18"/>
          <w:lang w:val="en-GR" w:eastAsia="en-GB"/>
        </w:rPr>
        <w:t xml:space="preserve">, </w:t>
      </w:r>
      <w:r w:rsidRPr="009D4C29">
        <w:rPr>
          <w:rFonts w:ascii="Courier New" w:hAnsi="Courier New" w:cs="Courier New"/>
          <w:color w:val="54B33E"/>
          <w:sz w:val="18"/>
          <w:szCs w:val="18"/>
          <w:lang w:val="en-GR" w:eastAsia="en-GB"/>
        </w:rPr>
        <w:t>"someone"</w:t>
      </w:r>
      <w:r w:rsidRPr="009D4C29">
        <w:rPr>
          <w:rFonts w:ascii="Courier New" w:hAnsi="Courier New" w:cs="Courier New"/>
          <w:color w:val="EBEBEB"/>
          <w:sz w:val="18"/>
          <w:szCs w:val="18"/>
          <w:lang w:val="en-GR" w:eastAsia="en-GB"/>
        </w:rPr>
        <w:t>)</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FFFFFF"/>
          <w:sz w:val="18"/>
          <w:szCs w:val="18"/>
          <w:lang w:val="en-GR" w:eastAsia="en-GB"/>
        </w:rPr>
        <w:t xml:space="preserve">String expectedInString </w:t>
      </w:r>
      <w:r w:rsidRPr="009D4C29">
        <w:rPr>
          <w:rFonts w:ascii="Courier New" w:hAnsi="Courier New" w:cs="Courier New"/>
          <w:color w:val="EBEBEB"/>
          <w:sz w:val="18"/>
          <w:szCs w:val="18"/>
          <w:lang w:val="en-GR" w:eastAsia="en-GB"/>
        </w:rPr>
        <w:t xml:space="preserve">= </w:t>
      </w:r>
      <w:r w:rsidRPr="009D4C29">
        <w:rPr>
          <w:rFonts w:ascii="Courier New" w:hAnsi="Courier New" w:cs="Courier New"/>
          <w:color w:val="54B33E"/>
          <w:sz w:val="18"/>
          <w:szCs w:val="18"/>
          <w:lang w:val="en-GR" w:eastAsia="en-GB"/>
        </w:rPr>
        <w:t>"someone"</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FFFFFF"/>
          <w:sz w:val="18"/>
          <w:szCs w:val="18"/>
          <w:lang w:val="en-GR" w:eastAsia="en-GB"/>
        </w:rPr>
        <w:t xml:space="preserve">String expectedInString2 </w:t>
      </w:r>
      <w:r w:rsidRPr="009D4C29">
        <w:rPr>
          <w:rFonts w:ascii="Courier New" w:hAnsi="Courier New" w:cs="Courier New"/>
          <w:color w:val="EBEBEB"/>
          <w:sz w:val="18"/>
          <w:szCs w:val="18"/>
          <w:lang w:val="en-GR" w:eastAsia="en-GB"/>
        </w:rPr>
        <w:t xml:space="preserve">= </w:t>
      </w:r>
      <w:r w:rsidRPr="009D4C29">
        <w:rPr>
          <w:rFonts w:ascii="Courier New" w:hAnsi="Courier New" w:cs="Courier New"/>
          <w:color w:val="54B33E"/>
          <w:sz w:val="18"/>
          <w:szCs w:val="18"/>
          <w:lang w:val="en-GR" w:eastAsia="en-GB"/>
        </w:rPr>
        <w:t>"test"</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7EC3E6"/>
          <w:sz w:val="18"/>
          <w:szCs w:val="18"/>
          <w:lang w:val="en-GR" w:eastAsia="en-GB"/>
        </w:rPr>
        <w:t>// Make sure it's not null</w:t>
      </w:r>
      <w:r w:rsidRPr="009D4C29">
        <w:rPr>
          <w:rFonts w:ascii="Courier New" w:hAnsi="Courier New" w:cs="Courier New"/>
          <w:color w:val="7EC3E6"/>
          <w:sz w:val="18"/>
          <w:szCs w:val="18"/>
          <w:lang w:val="en-GR" w:eastAsia="en-GB"/>
        </w:rPr>
        <w:br/>
        <w:t xml:space="preserve">        </w:t>
      </w:r>
      <w:r w:rsidRPr="009D4C29">
        <w:rPr>
          <w:rFonts w:ascii="Courier New" w:hAnsi="Courier New" w:cs="Courier New"/>
          <w:i/>
          <w:iCs/>
          <w:color w:val="EBEBEB"/>
          <w:sz w:val="18"/>
          <w:szCs w:val="18"/>
          <w:lang w:val="en-GR" w:eastAsia="en-GB"/>
        </w:rPr>
        <w:t>assertNotNull</w:t>
      </w:r>
      <w:r w:rsidRPr="009D4C29">
        <w:rPr>
          <w:rFonts w:ascii="Courier New" w:hAnsi="Courier New" w:cs="Courier New"/>
          <w:color w:val="EBEBEB"/>
          <w:sz w:val="18"/>
          <w:szCs w:val="18"/>
          <w:lang w:val="en-GR" w:eastAsia="en-GB"/>
        </w:rPr>
        <w:t>(</w:t>
      </w:r>
      <w:r w:rsidRPr="009D4C29">
        <w:rPr>
          <w:rFonts w:ascii="Courier New" w:hAnsi="Courier New" w:cs="Courier New"/>
          <w:color w:val="FFFFFF"/>
          <w:sz w:val="18"/>
          <w:szCs w:val="18"/>
          <w:lang w:val="en-GR" w:eastAsia="en-GB"/>
        </w:rPr>
        <w:t>res</w:t>
      </w:r>
      <w:r w:rsidRPr="009D4C29">
        <w:rPr>
          <w:rFonts w:ascii="Courier New" w:hAnsi="Courier New" w:cs="Courier New"/>
          <w:color w:val="EBEBEB"/>
          <w:sz w:val="18"/>
          <w:szCs w:val="18"/>
          <w:lang w:val="en-GR" w:eastAsia="en-GB"/>
        </w:rPr>
        <w:t>)</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7EC3E6"/>
          <w:sz w:val="18"/>
          <w:szCs w:val="18"/>
          <w:lang w:val="en-GR" w:eastAsia="en-GB"/>
        </w:rPr>
        <w:t>// Check if result contains the given parameters</w:t>
      </w:r>
      <w:r w:rsidRPr="009D4C29">
        <w:rPr>
          <w:rFonts w:ascii="Courier New" w:hAnsi="Courier New" w:cs="Courier New"/>
          <w:color w:val="7EC3E6"/>
          <w:sz w:val="18"/>
          <w:szCs w:val="18"/>
          <w:lang w:val="en-GR" w:eastAsia="en-GB"/>
        </w:rPr>
        <w:br/>
        <w:t xml:space="preserve">        </w:t>
      </w:r>
      <w:r w:rsidRPr="009D4C29">
        <w:rPr>
          <w:rFonts w:ascii="Courier New" w:hAnsi="Courier New" w:cs="Courier New"/>
          <w:i/>
          <w:iCs/>
          <w:color w:val="EBEBEB"/>
          <w:sz w:val="18"/>
          <w:szCs w:val="18"/>
          <w:lang w:val="en-GR" w:eastAsia="en-GB"/>
        </w:rPr>
        <w:t>assertTrue</w:t>
      </w:r>
      <w:r w:rsidRPr="009D4C29">
        <w:rPr>
          <w:rFonts w:ascii="Courier New" w:hAnsi="Courier New" w:cs="Courier New"/>
          <w:color w:val="EBEBEB"/>
          <w:sz w:val="18"/>
          <w:szCs w:val="18"/>
          <w:lang w:val="en-GR" w:eastAsia="en-GB"/>
        </w:rPr>
        <w:t>(</w:t>
      </w:r>
      <w:r w:rsidRPr="009D4C29">
        <w:rPr>
          <w:rFonts w:ascii="Courier New" w:hAnsi="Courier New" w:cs="Courier New"/>
          <w:color w:val="FFFFFF"/>
          <w:sz w:val="18"/>
          <w:szCs w:val="18"/>
          <w:lang w:val="en-GR" w:eastAsia="en-GB"/>
        </w:rPr>
        <w:t>res</w:t>
      </w:r>
      <w:r w:rsidRPr="009D4C29">
        <w:rPr>
          <w:rFonts w:ascii="Courier New" w:hAnsi="Courier New" w:cs="Courier New"/>
          <w:color w:val="EBEBEB"/>
          <w:sz w:val="18"/>
          <w:szCs w:val="18"/>
          <w:lang w:val="en-GR" w:eastAsia="en-GB"/>
        </w:rPr>
        <w:t>.toString().contains(</w:t>
      </w:r>
      <w:r w:rsidRPr="009D4C29">
        <w:rPr>
          <w:rFonts w:ascii="Courier New" w:hAnsi="Courier New" w:cs="Courier New"/>
          <w:color w:val="FFFFFF"/>
          <w:sz w:val="18"/>
          <w:szCs w:val="18"/>
          <w:lang w:val="en-GR" w:eastAsia="en-GB"/>
        </w:rPr>
        <w:t>expectedInString</w:t>
      </w:r>
      <w:r w:rsidRPr="009D4C29">
        <w:rPr>
          <w:rFonts w:ascii="Courier New" w:hAnsi="Courier New" w:cs="Courier New"/>
          <w:color w:val="EBEBEB"/>
          <w:sz w:val="18"/>
          <w:szCs w:val="18"/>
          <w:lang w:val="en-GR" w:eastAsia="en-GB"/>
        </w:rPr>
        <w:t xml:space="preserve">) &amp;&amp; </w:t>
      </w:r>
      <w:r w:rsidRPr="009D4C29">
        <w:rPr>
          <w:rFonts w:ascii="Courier New" w:hAnsi="Courier New" w:cs="Courier New"/>
          <w:color w:val="FFFFFF"/>
          <w:sz w:val="18"/>
          <w:szCs w:val="18"/>
          <w:lang w:val="en-GR" w:eastAsia="en-GB"/>
        </w:rPr>
        <w:t>res</w:t>
      </w:r>
      <w:r w:rsidRPr="009D4C29">
        <w:rPr>
          <w:rFonts w:ascii="Courier New" w:hAnsi="Courier New" w:cs="Courier New"/>
          <w:color w:val="EBEBEB"/>
          <w:sz w:val="18"/>
          <w:szCs w:val="18"/>
          <w:lang w:val="en-GR" w:eastAsia="en-GB"/>
        </w:rPr>
        <w:t>.toString().contains(</w:t>
      </w:r>
      <w:r w:rsidRPr="009D4C29">
        <w:rPr>
          <w:rFonts w:ascii="Courier New" w:hAnsi="Courier New" w:cs="Courier New"/>
          <w:color w:val="FFFFFF"/>
          <w:sz w:val="18"/>
          <w:szCs w:val="18"/>
          <w:lang w:val="en-GR" w:eastAsia="en-GB"/>
        </w:rPr>
        <w:t>expectedInString2</w:t>
      </w:r>
      <w:r w:rsidRPr="009D4C29">
        <w:rPr>
          <w:rFonts w:ascii="Courier New" w:hAnsi="Courier New" w:cs="Courier New"/>
          <w:color w:val="EBEBEB"/>
          <w:sz w:val="18"/>
          <w:szCs w:val="18"/>
          <w:lang w:val="en-GR" w:eastAsia="en-GB"/>
        </w:rPr>
        <w:t>))</w:t>
      </w:r>
      <w:r w:rsidRPr="009D4C29">
        <w:rPr>
          <w:rFonts w:ascii="Courier New" w:hAnsi="Courier New" w:cs="Courier New"/>
          <w:b/>
          <w:bCs/>
          <w:color w:val="ED864A"/>
          <w:sz w:val="18"/>
          <w:szCs w:val="18"/>
          <w:lang w:val="en-GR" w:eastAsia="en-GB"/>
        </w:rPr>
        <w:t>;</w:t>
      </w:r>
      <w:r w:rsidRPr="009D4C29">
        <w:rPr>
          <w:rFonts w:ascii="Courier New" w:hAnsi="Courier New" w:cs="Courier New"/>
          <w:b/>
          <w:bCs/>
          <w:color w:val="ED864A"/>
          <w:sz w:val="18"/>
          <w:szCs w:val="18"/>
          <w:lang w:val="en-GR" w:eastAsia="en-GB"/>
        </w:rPr>
        <w:br/>
        <w:t xml:space="preserve">    </w:t>
      </w:r>
      <w:r w:rsidRPr="009D4C29">
        <w:rPr>
          <w:rFonts w:ascii="Courier New" w:hAnsi="Courier New" w:cs="Courier New"/>
          <w:color w:val="EBEBEB"/>
          <w:sz w:val="18"/>
          <w:szCs w:val="18"/>
          <w:lang w:val="en-GR" w:eastAsia="en-GB"/>
        </w:rPr>
        <w:t>}</w:t>
      </w:r>
      <w:r w:rsidRPr="009D4C29">
        <w:rPr>
          <w:rFonts w:ascii="Courier New" w:hAnsi="Courier New" w:cs="Courier New"/>
          <w:color w:val="EBEBEB"/>
          <w:sz w:val="18"/>
          <w:szCs w:val="18"/>
          <w:lang w:val="en-GR" w:eastAsia="en-GB"/>
        </w:rPr>
        <w:br/>
        <w:t>}</w:t>
      </w:r>
    </w:p>
    <w:p w14:paraId="3FB40879" w14:textId="1021F683" w:rsidR="009D4C29" w:rsidRDefault="00BD365C" w:rsidP="001D70A9">
      <w:r>
        <w:t xml:space="preserve">The Eureka server had an integration test which asserted that the main method should run </w:t>
      </w:r>
      <w:r w:rsidR="00695E84">
        <w:t>successfully</w:t>
      </w:r>
      <w:r>
        <w:t>.</w:t>
      </w:r>
    </w:p>
    <w:p w14:paraId="71101F17" w14:textId="4F298EAF" w:rsidR="0032601D" w:rsidRPr="0032601D" w:rsidRDefault="0032601D" w:rsidP="0032601D">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83840" behindDoc="0" locked="0" layoutInCell="1" allowOverlap="1" wp14:anchorId="3317BA78" wp14:editId="585DAB8B">
                <wp:simplePos x="0" y="0"/>
                <wp:positionH relativeFrom="column">
                  <wp:posOffset>0</wp:posOffset>
                </wp:positionH>
                <wp:positionV relativeFrom="paragraph">
                  <wp:posOffset>1124585</wp:posOffset>
                </wp:positionV>
                <wp:extent cx="5410835" cy="32194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484809BF" w14:textId="46A3CDC5" w:rsidR="0032601D" w:rsidRPr="007702E4" w:rsidRDefault="0032601D" w:rsidP="0032601D">
                            <w:pPr>
                              <w:pStyle w:val="Caption"/>
                              <w:rPr>
                                <w:noProof/>
                              </w:rPr>
                            </w:pPr>
                            <w:bookmarkStart w:id="24" w:name="_Toc104155806"/>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4</w:t>
                            </w:r>
                            <w:r>
                              <w:fldChar w:fldCharType="end"/>
                            </w:r>
                            <w:r>
                              <w:t xml:space="preserve"> Eureka Server Test</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7BA78" id="Text Box 19" o:spid="_x0000_s1037" type="#_x0000_t202" style="position:absolute;margin-left:0;margin-top:88.55pt;width:426.05pt;height:25.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" stroked="f">
                <v:textbox inset="0,0,0,0">
                  <w:txbxContent>
                    <w:p w14:paraId="484809BF" w14:textId="46A3CDC5" w:rsidR="0032601D" w:rsidRPr="007702E4" w:rsidRDefault="0032601D" w:rsidP="0032601D">
                      <w:pPr>
                        <w:pStyle w:val="Caption"/>
                        <w:rPr>
                          <w:noProof/>
                        </w:rPr>
                      </w:pPr>
                      <w:bookmarkStart w:id="36" w:name="_Toc104155806"/>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4</w:t>
                      </w:r>
                      <w:r>
                        <w:fldChar w:fldCharType="end"/>
                      </w:r>
                      <w:r>
                        <w:t xml:space="preserve"> E</w:t>
                      </w:r>
                      <w:r>
                        <w:t xml:space="preserve">ureka Server </w:t>
                      </w:r>
                      <w:r>
                        <w:t>Test</w:t>
                      </w:r>
                      <w:bookmarkEnd w:id="36"/>
                    </w:p>
                  </w:txbxContent>
                </v:textbox>
                <w10:wrap type="square"/>
              </v:shape>
            </w:pict>
          </mc:Fallback>
        </mc:AlternateContent>
      </w:r>
      <w:r w:rsidRPr="0032601D">
        <w:rPr>
          <w:rFonts w:ascii="Courier New" w:hAnsi="Courier New" w:cs="Courier New"/>
          <w:color w:val="ED864A"/>
          <w:sz w:val="18"/>
          <w:szCs w:val="18"/>
          <w:lang w:val="en-GR" w:eastAsia="en-GB"/>
        </w:rPr>
        <w:t xml:space="preserve">class </w:t>
      </w:r>
      <w:r w:rsidRPr="0032601D">
        <w:rPr>
          <w:rFonts w:ascii="Courier New" w:hAnsi="Courier New" w:cs="Courier New"/>
          <w:color w:val="FFFFFF"/>
          <w:sz w:val="18"/>
          <w:szCs w:val="18"/>
          <w:lang w:val="en-GR" w:eastAsia="en-GB"/>
        </w:rPr>
        <w:t xml:space="preserve">EurekaServerTest </w:t>
      </w:r>
      <w:r w:rsidRPr="0032601D">
        <w:rPr>
          <w:rFonts w:ascii="Courier New" w:hAnsi="Courier New" w:cs="Courier New"/>
          <w:color w:val="EBEBEB"/>
          <w:sz w:val="18"/>
          <w:szCs w:val="18"/>
          <w:lang w:val="en-GR" w:eastAsia="en-GB"/>
        </w:rPr>
        <w:t>{</w:t>
      </w:r>
      <w:r w:rsidRPr="0032601D">
        <w:rPr>
          <w:rFonts w:ascii="Courier New" w:hAnsi="Courier New" w:cs="Courier New"/>
          <w:color w:val="EBEBEB"/>
          <w:sz w:val="18"/>
          <w:szCs w:val="18"/>
          <w:lang w:val="en-GR" w:eastAsia="en-GB"/>
        </w:rPr>
        <w:br/>
      </w:r>
      <w:r w:rsidRPr="0032601D">
        <w:rPr>
          <w:rFonts w:ascii="Courier New" w:hAnsi="Courier New" w:cs="Courier New"/>
          <w:color w:val="EBEBEB"/>
          <w:sz w:val="18"/>
          <w:szCs w:val="18"/>
          <w:lang w:val="en-GR" w:eastAsia="en-GB"/>
        </w:rPr>
        <w:br/>
        <w:t xml:space="preserve">    </w:t>
      </w:r>
      <w:r w:rsidRPr="0032601D">
        <w:rPr>
          <w:rFonts w:ascii="Courier New" w:hAnsi="Courier New" w:cs="Courier New"/>
          <w:color w:val="7EC3E6"/>
          <w:sz w:val="18"/>
          <w:szCs w:val="18"/>
          <w:lang w:val="en-GR" w:eastAsia="en-GB"/>
        </w:rPr>
        <w:t>// Integration Test</w:t>
      </w:r>
      <w:r w:rsidRPr="0032601D">
        <w:rPr>
          <w:rFonts w:ascii="Courier New" w:hAnsi="Courier New" w:cs="Courier New"/>
          <w:color w:val="7EC3E6"/>
          <w:sz w:val="18"/>
          <w:szCs w:val="18"/>
          <w:lang w:val="en-GR" w:eastAsia="en-GB"/>
        </w:rPr>
        <w:br/>
        <w:t xml:space="preserve">    </w:t>
      </w:r>
      <w:r w:rsidRPr="0032601D">
        <w:rPr>
          <w:rFonts w:ascii="Courier New" w:hAnsi="Courier New" w:cs="Courier New"/>
          <w:color w:val="A9B837"/>
          <w:sz w:val="18"/>
          <w:szCs w:val="18"/>
          <w:lang w:val="en-GR" w:eastAsia="en-GB"/>
        </w:rPr>
        <w:t>@Test</w:t>
      </w:r>
      <w:r w:rsidRPr="0032601D">
        <w:rPr>
          <w:rFonts w:ascii="Courier New" w:hAnsi="Courier New" w:cs="Courier New"/>
          <w:color w:val="A9B837"/>
          <w:sz w:val="18"/>
          <w:szCs w:val="18"/>
          <w:lang w:val="en-GR" w:eastAsia="en-GB"/>
        </w:rPr>
        <w:br/>
        <w:t xml:space="preserve">    </w:t>
      </w:r>
      <w:r w:rsidRPr="0032601D">
        <w:rPr>
          <w:rFonts w:ascii="Courier New" w:hAnsi="Courier New" w:cs="Courier New"/>
          <w:color w:val="ED864A"/>
          <w:sz w:val="18"/>
          <w:szCs w:val="18"/>
          <w:lang w:val="en-GR" w:eastAsia="en-GB"/>
        </w:rPr>
        <w:t xml:space="preserve">void </w:t>
      </w:r>
      <w:r w:rsidRPr="0032601D">
        <w:rPr>
          <w:rFonts w:ascii="Courier New" w:hAnsi="Courier New" w:cs="Courier New"/>
          <w:color w:val="FFCF40"/>
          <w:sz w:val="18"/>
          <w:szCs w:val="18"/>
          <w:lang w:val="en-GR" w:eastAsia="en-GB"/>
        </w:rPr>
        <w:t>eurekaServerLoadsMainMethod</w:t>
      </w:r>
      <w:r w:rsidRPr="0032601D">
        <w:rPr>
          <w:rFonts w:ascii="Courier New" w:hAnsi="Courier New" w:cs="Courier New"/>
          <w:color w:val="EBEBEB"/>
          <w:sz w:val="18"/>
          <w:szCs w:val="18"/>
          <w:lang w:val="en-GR" w:eastAsia="en-GB"/>
        </w:rPr>
        <w:t>() {</w:t>
      </w:r>
      <w:r w:rsidRPr="0032601D">
        <w:rPr>
          <w:rFonts w:ascii="Courier New" w:hAnsi="Courier New" w:cs="Courier New"/>
          <w:color w:val="EBEBEB"/>
          <w:sz w:val="18"/>
          <w:szCs w:val="18"/>
          <w:lang w:val="en-GR" w:eastAsia="en-GB"/>
        </w:rPr>
        <w:br/>
        <w:t xml:space="preserve">        </w:t>
      </w:r>
      <w:r w:rsidRPr="0032601D">
        <w:rPr>
          <w:rFonts w:ascii="Courier New" w:hAnsi="Courier New" w:cs="Courier New"/>
          <w:color w:val="FFFFFF"/>
          <w:sz w:val="18"/>
          <w:szCs w:val="18"/>
          <w:lang w:val="en-GR" w:eastAsia="en-GB"/>
        </w:rPr>
        <w:t>EurekaServer</w:t>
      </w:r>
      <w:r w:rsidRPr="0032601D">
        <w:rPr>
          <w:rFonts w:ascii="Courier New" w:hAnsi="Courier New" w:cs="Courier New"/>
          <w:color w:val="EBEBEB"/>
          <w:sz w:val="18"/>
          <w:szCs w:val="18"/>
          <w:lang w:val="en-GR" w:eastAsia="en-GB"/>
        </w:rPr>
        <w:t>.</w:t>
      </w:r>
      <w:r w:rsidRPr="0032601D">
        <w:rPr>
          <w:rFonts w:ascii="Courier New" w:hAnsi="Courier New" w:cs="Courier New"/>
          <w:i/>
          <w:iCs/>
          <w:color w:val="EBEBEB"/>
          <w:sz w:val="18"/>
          <w:szCs w:val="18"/>
          <w:lang w:val="en-GR" w:eastAsia="en-GB"/>
        </w:rPr>
        <w:t>main</w:t>
      </w:r>
      <w:r w:rsidRPr="0032601D">
        <w:rPr>
          <w:rFonts w:ascii="Courier New" w:hAnsi="Courier New" w:cs="Courier New"/>
          <w:color w:val="EBEBEB"/>
          <w:sz w:val="18"/>
          <w:szCs w:val="18"/>
          <w:lang w:val="en-GR" w:eastAsia="en-GB"/>
        </w:rPr>
        <w:t>(</w:t>
      </w:r>
      <w:r w:rsidRPr="0032601D">
        <w:rPr>
          <w:rFonts w:ascii="Courier New" w:hAnsi="Courier New" w:cs="Courier New"/>
          <w:color w:val="ED864A"/>
          <w:sz w:val="18"/>
          <w:szCs w:val="18"/>
          <w:lang w:val="en-GR" w:eastAsia="en-GB"/>
        </w:rPr>
        <w:t xml:space="preserve">new </w:t>
      </w:r>
      <w:r w:rsidRPr="0032601D">
        <w:rPr>
          <w:rFonts w:ascii="Courier New" w:hAnsi="Courier New" w:cs="Courier New"/>
          <w:color w:val="EBEBEB"/>
          <w:sz w:val="18"/>
          <w:szCs w:val="18"/>
          <w:lang w:val="en-GR" w:eastAsia="en-GB"/>
        </w:rPr>
        <w:t>String[] {})</w:t>
      </w:r>
      <w:r w:rsidRPr="0032601D">
        <w:rPr>
          <w:rFonts w:ascii="Courier New" w:hAnsi="Courier New" w:cs="Courier New"/>
          <w:b/>
          <w:bCs/>
          <w:color w:val="ED864A"/>
          <w:sz w:val="18"/>
          <w:szCs w:val="18"/>
          <w:lang w:val="en-GR" w:eastAsia="en-GB"/>
        </w:rPr>
        <w:t>;</w:t>
      </w:r>
      <w:r w:rsidRPr="0032601D">
        <w:rPr>
          <w:rFonts w:ascii="Courier New" w:hAnsi="Courier New" w:cs="Courier New"/>
          <w:b/>
          <w:bCs/>
          <w:color w:val="ED864A"/>
          <w:sz w:val="18"/>
          <w:szCs w:val="18"/>
          <w:lang w:val="en-GR" w:eastAsia="en-GB"/>
        </w:rPr>
        <w:br/>
        <w:t xml:space="preserve">    </w:t>
      </w:r>
      <w:r w:rsidRPr="0032601D">
        <w:rPr>
          <w:rFonts w:ascii="Courier New" w:hAnsi="Courier New" w:cs="Courier New"/>
          <w:color w:val="EBEBEB"/>
          <w:sz w:val="18"/>
          <w:szCs w:val="18"/>
          <w:lang w:val="en-GR" w:eastAsia="en-GB"/>
        </w:rPr>
        <w:t>}</w:t>
      </w:r>
      <w:r w:rsidRPr="0032601D">
        <w:rPr>
          <w:rFonts w:ascii="Courier New" w:hAnsi="Courier New" w:cs="Courier New"/>
          <w:color w:val="EBEBEB"/>
          <w:sz w:val="18"/>
          <w:szCs w:val="18"/>
          <w:lang w:val="en-GR" w:eastAsia="en-GB"/>
        </w:rPr>
        <w:br/>
        <w:t>}</w:t>
      </w:r>
    </w:p>
    <w:p w14:paraId="01FABFE2" w14:textId="6A7B1438" w:rsidR="0032601D" w:rsidRDefault="00513EE8" w:rsidP="001D70A9">
      <w:r>
        <w:t>The user controller was tested for integration with the rest of the system just to ensure that it never reaches a null state.</w:t>
      </w:r>
    </w:p>
    <w:p w14:paraId="12C84811" w14:textId="436124C4" w:rsidR="00513EE8" w:rsidRPr="00513EE8" w:rsidRDefault="00513EE8" w:rsidP="00513EE8">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513EE8">
        <w:rPr>
          <w:rFonts w:ascii="Courier New" w:hAnsi="Courier New" w:cs="Courier New"/>
          <w:color w:val="A9B837"/>
          <w:sz w:val="18"/>
          <w:szCs w:val="18"/>
          <w:lang w:val="en-GR" w:eastAsia="en-GB"/>
        </w:rPr>
        <w:t>@SpringBootTest</w:t>
      </w:r>
      <w:r w:rsidRPr="00513EE8">
        <w:rPr>
          <w:rFonts w:ascii="Courier New" w:hAnsi="Courier New" w:cs="Courier New"/>
          <w:color w:val="EBEBEB"/>
          <w:sz w:val="18"/>
          <w:szCs w:val="18"/>
          <w:lang w:val="en-GR" w:eastAsia="en-GB"/>
        </w:rPr>
        <w:t>(classes = {</w:t>
      </w:r>
      <w:r w:rsidRPr="00513EE8">
        <w:rPr>
          <w:rFonts w:ascii="Courier New" w:hAnsi="Courier New" w:cs="Courier New"/>
          <w:color w:val="FFFFFF"/>
          <w:sz w:val="18"/>
          <w:szCs w:val="18"/>
          <w:lang w:val="en-GR" w:eastAsia="en-GB"/>
        </w:rPr>
        <w:t>UserController</w:t>
      </w:r>
      <w:r w:rsidRPr="00513EE8">
        <w:rPr>
          <w:rFonts w:ascii="Courier New" w:hAnsi="Courier New" w:cs="Courier New"/>
          <w:color w:val="EBEBEB"/>
          <w:sz w:val="18"/>
          <w:szCs w:val="18"/>
          <w:lang w:val="en-GR" w:eastAsia="en-GB"/>
        </w:rPr>
        <w:t>.</w:t>
      </w:r>
      <w:r w:rsidRPr="00513EE8">
        <w:rPr>
          <w:rFonts w:ascii="Courier New" w:hAnsi="Courier New" w:cs="Courier New"/>
          <w:color w:val="ED864A"/>
          <w:sz w:val="18"/>
          <w:szCs w:val="18"/>
          <w:lang w:val="en-GR" w:eastAsia="en-GB"/>
        </w:rPr>
        <w:t>class</w:t>
      </w:r>
      <w:r w:rsidRPr="00513EE8">
        <w:rPr>
          <w:rFonts w:ascii="Courier New" w:hAnsi="Courier New" w:cs="Courier New"/>
          <w:b/>
          <w:bCs/>
          <w:color w:val="ED864A"/>
          <w:sz w:val="18"/>
          <w:szCs w:val="18"/>
          <w:lang w:val="en-GR" w:eastAsia="en-GB"/>
        </w:rPr>
        <w:t xml:space="preserve">, </w:t>
      </w:r>
      <w:r w:rsidRPr="00513EE8">
        <w:rPr>
          <w:rFonts w:ascii="Courier New" w:hAnsi="Courier New" w:cs="Courier New"/>
          <w:color w:val="FFFFFF"/>
          <w:sz w:val="18"/>
          <w:szCs w:val="18"/>
          <w:lang w:val="en-GR" w:eastAsia="en-GB"/>
        </w:rPr>
        <w:t>UserResponderService</w:t>
      </w:r>
      <w:r w:rsidRPr="00513EE8">
        <w:rPr>
          <w:rFonts w:ascii="Courier New" w:hAnsi="Courier New" w:cs="Courier New"/>
          <w:color w:val="EBEBEB"/>
          <w:sz w:val="18"/>
          <w:szCs w:val="18"/>
          <w:lang w:val="en-GR" w:eastAsia="en-GB"/>
        </w:rPr>
        <w:t>.</w:t>
      </w:r>
      <w:r w:rsidRPr="00513EE8">
        <w:rPr>
          <w:rFonts w:ascii="Courier New" w:hAnsi="Courier New" w:cs="Courier New"/>
          <w:color w:val="ED864A"/>
          <w:sz w:val="18"/>
          <w:szCs w:val="18"/>
          <w:lang w:val="en-GR" w:eastAsia="en-GB"/>
        </w:rPr>
        <w:t>class</w:t>
      </w:r>
      <w:r w:rsidRPr="00513EE8">
        <w:rPr>
          <w:rFonts w:ascii="Courier New" w:hAnsi="Courier New" w:cs="Courier New"/>
          <w:color w:val="EBEBEB"/>
          <w:sz w:val="18"/>
          <w:szCs w:val="18"/>
          <w:lang w:val="en-GR" w:eastAsia="en-GB"/>
        </w:rPr>
        <w:t>})</w:t>
      </w:r>
      <w:r w:rsidRPr="00513EE8">
        <w:rPr>
          <w:rFonts w:ascii="Courier New" w:hAnsi="Courier New" w:cs="Courier New"/>
          <w:color w:val="EBEBEB"/>
          <w:sz w:val="18"/>
          <w:szCs w:val="18"/>
          <w:lang w:val="en-GR" w:eastAsia="en-GB"/>
        </w:rPr>
        <w:br/>
      </w:r>
      <w:r w:rsidRPr="00513EE8">
        <w:rPr>
          <w:rFonts w:ascii="Courier New" w:hAnsi="Courier New" w:cs="Courier New"/>
          <w:color w:val="ED864A"/>
          <w:sz w:val="18"/>
          <w:szCs w:val="18"/>
          <w:lang w:val="en-GR" w:eastAsia="en-GB"/>
        </w:rPr>
        <w:t xml:space="preserve">class </w:t>
      </w:r>
      <w:r w:rsidRPr="00513EE8">
        <w:rPr>
          <w:rFonts w:ascii="Courier New" w:hAnsi="Courier New" w:cs="Courier New"/>
          <w:color w:val="FFFFFF"/>
          <w:sz w:val="18"/>
          <w:szCs w:val="18"/>
          <w:lang w:val="en-GR" w:eastAsia="en-GB"/>
        </w:rPr>
        <w:t xml:space="preserve">UserControllerTest </w:t>
      </w:r>
      <w:r w:rsidRPr="00513EE8">
        <w:rPr>
          <w:rFonts w:ascii="Courier New" w:hAnsi="Courier New" w:cs="Courier New"/>
          <w:color w:val="EBEBEB"/>
          <w:sz w:val="18"/>
          <w:szCs w:val="18"/>
          <w:lang w:val="en-GR" w:eastAsia="en-GB"/>
        </w:rPr>
        <w:t>{</w:t>
      </w:r>
      <w:r w:rsidRPr="00513EE8">
        <w:rPr>
          <w:rFonts w:ascii="Courier New" w:hAnsi="Courier New" w:cs="Courier New"/>
          <w:color w:val="EBEBEB"/>
          <w:sz w:val="18"/>
          <w:szCs w:val="18"/>
          <w:lang w:val="en-GR" w:eastAsia="en-GB"/>
        </w:rPr>
        <w:br/>
        <w:t xml:space="preserve">    </w:t>
      </w:r>
      <w:r w:rsidRPr="00513EE8">
        <w:rPr>
          <w:rFonts w:ascii="Courier New" w:hAnsi="Courier New" w:cs="Courier New"/>
          <w:color w:val="A9B837"/>
          <w:sz w:val="18"/>
          <w:szCs w:val="18"/>
          <w:lang w:val="en-GR" w:eastAsia="en-GB"/>
        </w:rPr>
        <w:t>@MockBean</w:t>
      </w:r>
      <w:r w:rsidRPr="00513EE8">
        <w:rPr>
          <w:rFonts w:ascii="Courier New" w:hAnsi="Courier New" w:cs="Courier New"/>
          <w:color w:val="A9B837"/>
          <w:sz w:val="18"/>
          <w:szCs w:val="18"/>
          <w:lang w:val="en-GR" w:eastAsia="en-GB"/>
        </w:rPr>
        <w:br/>
        <w:t xml:space="preserve">    </w:t>
      </w:r>
      <w:r w:rsidRPr="00513EE8">
        <w:rPr>
          <w:rFonts w:ascii="Courier New" w:hAnsi="Courier New" w:cs="Courier New"/>
          <w:color w:val="FFFFFF"/>
          <w:sz w:val="18"/>
          <w:szCs w:val="18"/>
          <w:lang w:val="en-GR" w:eastAsia="en-GB"/>
        </w:rPr>
        <w:t xml:space="preserve">UserResponderService </w:t>
      </w:r>
      <w:r w:rsidRPr="00513EE8">
        <w:rPr>
          <w:rFonts w:ascii="Courier New" w:hAnsi="Courier New" w:cs="Courier New"/>
          <w:color w:val="ED94FF"/>
          <w:sz w:val="18"/>
          <w:szCs w:val="18"/>
          <w:lang w:val="en-GR" w:eastAsia="en-GB"/>
        </w:rPr>
        <w:t>userResponderService</w:t>
      </w:r>
      <w:r w:rsidRPr="00513EE8">
        <w:rPr>
          <w:rFonts w:ascii="Courier New" w:hAnsi="Courier New" w:cs="Courier New"/>
          <w:b/>
          <w:bCs/>
          <w:color w:val="ED864A"/>
          <w:sz w:val="18"/>
          <w:szCs w:val="18"/>
          <w:lang w:val="en-GR" w:eastAsia="en-GB"/>
        </w:rPr>
        <w:t>;</w:t>
      </w:r>
      <w:r w:rsidRPr="00513EE8">
        <w:rPr>
          <w:rFonts w:ascii="Courier New" w:hAnsi="Courier New" w:cs="Courier New"/>
          <w:b/>
          <w:bCs/>
          <w:color w:val="ED864A"/>
          <w:sz w:val="18"/>
          <w:szCs w:val="18"/>
          <w:lang w:val="en-GR" w:eastAsia="en-GB"/>
        </w:rPr>
        <w:br/>
        <w:t xml:space="preserve">    </w:t>
      </w:r>
      <w:r w:rsidRPr="00513EE8">
        <w:rPr>
          <w:rFonts w:ascii="Courier New" w:hAnsi="Courier New" w:cs="Courier New"/>
          <w:color w:val="FFFFFF"/>
          <w:sz w:val="18"/>
          <w:szCs w:val="18"/>
          <w:lang w:val="en-GR" w:eastAsia="en-GB"/>
        </w:rPr>
        <w:t xml:space="preserve">UserController </w:t>
      </w:r>
      <w:r w:rsidRPr="00513EE8">
        <w:rPr>
          <w:rFonts w:ascii="Courier New" w:hAnsi="Courier New" w:cs="Courier New"/>
          <w:color w:val="ED94FF"/>
          <w:sz w:val="18"/>
          <w:szCs w:val="18"/>
          <w:lang w:val="en-GR" w:eastAsia="en-GB"/>
        </w:rPr>
        <w:t xml:space="preserve">userController </w:t>
      </w:r>
      <w:r w:rsidRPr="00513EE8">
        <w:rPr>
          <w:rFonts w:ascii="Courier New" w:hAnsi="Courier New" w:cs="Courier New"/>
          <w:color w:val="EBEBEB"/>
          <w:sz w:val="18"/>
          <w:szCs w:val="18"/>
          <w:lang w:val="en-GR" w:eastAsia="en-GB"/>
        </w:rPr>
        <w:t xml:space="preserve">= </w:t>
      </w:r>
      <w:r w:rsidRPr="00513EE8">
        <w:rPr>
          <w:rFonts w:ascii="Courier New" w:hAnsi="Courier New" w:cs="Courier New"/>
          <w:color w:val="ED864A"/>
          <w:sz w:val="18"/>
          <w:szCs w:val="18"/>
          <w:lang w:val="en-GR" w:eastAsia="en-GB"/>
        </w:rPr>
        <w:t xml:space="preserve">new </w:t>
      </w:r>
      <w:r w:rsidRPr="00513EE8">
        <w:rPr>
          <w:rFonts w:ascii="Courier New" w:hAnsi="Courier New" w:cs="Courier New"/>
          <w:color w:val="EBEBEB"/>
          <w:sz w:val="18"/>
          <w:szCs w:val="18"/>
          <w:lang w:val="en-GR" w:eastAsia="en-GB"/>
        </w:rPr>
        <w:t>UserController(</w:t>
      </w:r>
      <w:r w:rsidRPr="00513EE8">
        <w:rPr>
          <w:rFonts w:ascii="Courier New" w:hAnsi="Courier New" w:cs="Courier New"/>
          <w:color w:val="ED94FF"/>
          <w:sz w:val="18"/>
          <w:szCs w:val="18"/>
          <w:lang w:val="en-GR" w:eastAsia="en-GB"/>
        </w:rPr>
        <w:t>userResponderService</w:t>
      </w:r>
      <w:r w:rsidRPr="00513EE8">
        <w:rPr>
          <w:rFonts w:ascii="Courier New" w:hAnsi="Courier New" w:cs="Courier New"/>
          <w:color w:val="EBEBEB"/>
          <w:sz w:val="18"/>
          <w:szCs w:val="18"/>
          <w:lang w:val="en-GR" w:eastAsia="en-GB"/>
        </w:rPr>
        <w:t>)</w:t>
      </w:r>
      <w:r w:rsidRPr="00513EE8">
        <w:rPr>
          <w:rFonts w:ascii="Courier New" w:hAnsi="Courier New" w:cs="Courier New"/>
          <w:b/>
          <w:bCs/>
          <w:color w:val="ED864A"/>
          <w:sz w:val="18"/>
          <w:szCs w:val="18"/>
          <w:lang w:val="en-GR" w:eastAsia="en-GB"/>
        </w:rPr>
        <w:t>;</w:t>
      </w:r>
      <w:r w:rsidRPr="00513EE8">
        <w:rPr>
          <w:rFonts w:ascii="Courier New" w:hAnsi="Courier New" w:cs="Courier New"/>
          <w:b/>
          <w:bCs/>
          <w:color w:val="ED864A"/>
          <w:sz w:val="18"/>
          <w:szCs w:val="18"/>
          <w:lang w:val="en-GR" w:eastAsia="en-GB"/>
        </w:rPr>
        <w:br/>
      </w:r>
      <w:r w:rsidRPr="00513EE8">
        <w:rPr>
          <w:rFonts w:ascii="Courier New" w:hAnsi="Courier New" w:cs="Courier New"/>
          <w:b/>
          <w:bCs/>
          <w:color w:val="ED864A"/>
          <w:sz w:val="18"/>
          <w:szCs w:val="18"/>
          <w:lang w:val="en-GR" w:eastAsia="en-GB"/>
        </w:rPr>
        <w:br/>
        <w:t xml:space="preserve">    </w:t>
      </w:r>
      <w:r w:rsidRPr="00513EE8">
        <w:rPr>
          <w:rFonts w:ascii="Courier New" w:hAnsi="Courier New" w:cs="Courier New"/>
          <w:color w:val="7EC3E6"/>
          <w:sz w:val="18"/>
          <w:szCs w:val="18"/>
          <w:lang w:val="en-GR" w:eastAsia="en-GB"/>
        </w:rPr>
        <w:t>// Integration Test</w:t>
      </w:r>
      <w:r w:rsidRPr="00513EE8">
        <w:rPr>
          <w:rFonts w:ascii="Courier New" w:hAnsi="Courier New" w:cs="Courier New"/>
          <w:color w:val="7EC3E6"/>
          <w:sz w:val="18"/>
          <w:szCs w:val="18"/>
          <w:lang w:val="en-GR" w:eastAsia="en-GB"/>
        </w:rPr>
        <w:br/>
        <w:t xml:space="preserve">    </w:t>
      </w:r>
      <w:r w:rsidRPr="00513EE8">
        <w:rPr>
          <w:rFonts w:ascii="Courier New" w:hAnsi="Courier New" w:cs="Courier New"/>
          <w:color w:val="A9B837"/>
          <w:sz w:val="18"/>
          <w:szCs w:val="18"/>
          <w:lang w:val="en-GR" w:eastAsia="en-GB"/>
        </w:rPr>
        <w:t>@Test</w:t>
      </w:r>
      <w:r w:rsidRPr="00513EE8">
        <w:rPr>
          <w:rFonts w:ascii="Courier New" w:hAnsi="Courier New" w:cs="Courier New"/>
          <w:color w:val="A9B837"/>
          <w:sz w:val="18"/>
          <w:szCs w:val="18"/>
          <w:lang w:val="en-GR" w:eastAsia="en-GB"/>
        </w:rPr>
        <w:br/>
        <w:t xml:space="preserve">    </w:t>
      </w:r>
      <w:r w:rsidRPr="00513EE8">
        <w:rPr>
          <w:rFonts w:ascii="Courier New" w:hAnsi="Courier New" w:cs="Courier New"/>
          <w:color w:val="ED864A"/>
          <w:sz w:val="18"/>
          <w:szCs w:val="18"/>
          <w:lang w:val="en-GR" w:eastAsia="en-GB"/>
        </w:rPr>
        <w:t xml:space="preserve">void </w:t>
      </w:r>
      <w:r w:rsidRPr="00513EE8">
        <w:rPr>
          <w:rFonts w:ascii="Courier New" w:hAnsi="Courier New" w:cs="Courier New"/>
          <w:color w:val="FFCF40"/>
          <w:sz w:val="18"/>
          <w:szCs w:val="18"/>
          <w:lang w:val="en-GR" w:eastAsia="en-GB"/>
        </w:rPr>
        <w:t>controllerNotNull</w:t>
      </w:r>
      <w:r w:rsidRPr="00513EE8">
        <w:rPr>
          <w:rFonts w:ascii="Courier New" w:hAnsi="Courier New" w:cs="Courier New"/>
          <w:color w:val="EBEBEB"/>
          <w:sz w:val="18"/>
          <w:szCs w:val="18"/>
          <w:lang w:val="en-GR" w:eastAsia="en-GB"/>
        </w:rPr>
        <w:t>() {</w:t>
      </w:r>
      <w:r w:rsidRPr="00513EE8">
        <w:rPr>
          <w:rFonts w:ascii="Courier New" w:hAnsi="Courier New" w:cs="Courier New"/>
          <w:color w:val="EBEBEB"/>
          <w:sz w:val="18"/>
          <w:szCs w:val="18"/>
          <w:lang w:val="en-GR" w:eastAsia="en-GB"/>
        </w:rPr>
        <w:br/>
        <w:t xml:space="preserve">        </w:t>
      </w:r>
      <w:r w:rsidRPr="00513EE8">
        <w:rPr>
          <w:rFonts w:ascii="Courier New" w:hAnsi="Courier New" w:cs="Courier New"/>
          <w:i/>
          <w:iCs/>
          <w:color w:val="EBEBEB"/>
          <w:sz w:val="18"/>
          <w:szCs w:val="18"/>
          <w:lang w:val="en-GR" w:eastAsia="en-GB"/>
        </w:rPr>
        <w:t>assertNotNull</w:t>
      </w:r>
      <w:r w:rsidRPr="00513EE8">
        <w:rPr>
          <w:rFonts w:ascii="Courier New" w:hAnsi="Courier New" w:cs="Courier New"/>
          <w:color w:val="EBEBEB"/>
          <w:sz w:val="18"/>
          <w:szCs w:val="18"/>
          <w:lang w:val="en-GR" w:eastAsia="en-GB"/>
        </w:rPr>
        <w:t>(</w:t>
      </w:r>
      <w:r w:rsidRPr="00513EE8">
        <w:rPr>
          <w:rFonts w:ascii="Courier New" w:hAnsi="Courier New" w:cs="Courier New"/>
          <w:color w:val="ED94FF"/>
          <w:sz w:val="18"/>
          <w:szCs w:val="18"/>
          <w:lang w:val="en-GR" w:eastAsia="en-GB"/>
        </w:rPr>
        <w:t>userController</w:t>
      </w:r>
      <w:r w:rsidRPr="00513EE8">
        <w:rPr>
          <w:rFonts w:ascii="Courier New" w:hAnsi="Courier New" w:cs="Courier New"/>
          <w:color w:val="EBEBEB"/>
          <w:sz w:val="18"/>
          <w:szCs w:val="18"/>
          <w:lang w:val="en-GR" w:eastAsia="en-GB"/>
        </w:rPr>
        <w:t>)</w:t>
      </w:r>
      <w:r w:rsidRPr="00513EE8">
        <w:rPr>
          <w:rFonts w:ascii="Courier New" w:hAnsi="Courier New" w:cs="Courier New"/>
          <w:b/>
          <w:bCs/>
          <w:color w:val="ED864A"/>
          <w:sz w:val="18"/>
          <w:szCs w:val="18"/>
          <w:lang w:val="en-GR" w:eastAsia="en-GB"/>
        </w:rPr>
        <w:t>;</w:t>
      </w:r>
      <w:r w:rsidRPr="00513EE8">
        <w:rPr>
          <w:rFonts w:ascii="Courier New" w:hAnsi="Courier New" w:cs="Courier New"/>
          <w:b/>
          <w:bCs/>
          <w:color w:val="ED864A"/>
          <w:sz w:val="18"/>
          <w:szCs w:val="18"/>
          <w:lang w:val="en-GR" w:eastAsia="en-GB"/>
        </w:rPr>
        <w:br/>
        <w:t xml:space="preserve">    </w:t>
      </w:r>
      <w:r w:rsidRPr="00513EE8">
        <w:rPr>
          <w:rFonts w:ascii="Courier New" w:hAnsi="Courier New" w:cs="Courier New"/>
          <w:color w:val="EBEBEB"/>
          <w:sz w:val="18"/>
          <w:szCs w:val="18"/>
          <w:lang w:val="en-GR" w:eastAsia="en-GB"/>
        </w:rPr>
        <w:t>}</w:t>
      </w:r>
      <w:r w:rsidRPr="00513EE8">
        <w:rPr>
          <w:rFonts w:ascii="Courier New" w:hAnsi="Courier New" w:cs="Courier New"/>
          <w:color w:val="EBEBEB"/>
          <w:sz w:val="18"/>
          <w:szCs w:val="18"/>
          <w:lang w:val="en-GR" w:eastAsia="en-GB"/>
        </w:rPr>
        <w:br/>
      </w:r>
      <w:r w:rsidRPr="007947B5">
        <w:rPr>
          <w:noProof/>
          <w:sz w:val="18"/>
          <w:szCs w:val="18"/>
        </w:rPr>
        <mc:AlternateContent>
          <mc:Choice Requires="wps">
            <w:drawing>
              <wp:anchor distT="0" distB="0" distL="114300" distR="114300" simplePos="0" relativeHeight="251685888" behindDoc="0" locked="0" layoutInCell="1" allowOverlap="1" wp14:anchorId="61187D93" wp14:editId="6331923F">
                <wp:simplePos x="0" y="0"/>
                <wp:positionH relativeFrom="column">
                  <wp:posOffset>0</wp:posOffset>
                </wp:positionH>
                <wp:positionV relativeFrom="paragraph">
                  <wp:posOffset>283653</wp:posOffset>
                </wp:positionV>
                <wp:extent cx="5410835" cy="32194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1B9F08C9" w14:textId="23129885" w:rsidR="00513EE8" w:rsidRPr="007702E4" w:rsidRDefault="00513EE8" w:rsidP="00513EE8">
                            <w:pPr>
                              <w:pStyle w:val="Caption"/>
                              <w:rPr>
                                <w:noProof/>
                              </w:rPr>
                            </w:pPr>
                            <w:bookmarkStart w:id="25" w:name="_Toc104155807"/>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5</w:t>
                            </w:r>
                            <w:r>
                              <w:fldChar w:fldCharType="end"/>
                            </w:r>
                            <w:r>
                              <w:t xml:space="preserve"> User Controller Tes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187D93" id="Text Box 20" o:spid="_x0000_s1038" type="#_x0000_t202" style="position:absolute;margin-left:0;margin-top:22.35pt;width:426.05pt;height:25.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" stroked="f">
                <v:textbox inset="0,0,0,0">
                  <w:txbxContent>
                    <w:p w14:paraId="1B9F08C9" w14:textId="23129885" w:rsidR="00513EE8" w:rsidRPr="007702E4" w:rsidRDefault="00513EE8" w:rsidP="00513EE8">
                      <w:pPr>
                        <w:pStyle w:val="Caption"/>
                        <w:rPr>
                          <w:noProof/>
                        </w:rPr>
                      </w:pPr>
                      <w:bookmarkStart w:id="38" w:name="_Toc104155807"/>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5</w:t>
                      </w:r>
                      <w:r>
                        <w:fldChar w:fldCharType="end"/>
                      </w:r>
                      <w:r>
                        <w:t xml:space="preserve"> </w:t>
                      </w:r>
                      <w:r>
                        <w:t>User Controller</w:t>
                      </w:r>
                      <w:r>
                        <w:t xml:space="preserve"> Test</w:t>
                      </w:r>
                      <w:bookmarkEnd w:id="38"/>
                    </w:p>
                  </w:txbxContent>
                </v:textbox>
                <w10:wrap type="square"/>
              </v:shape>
            </w:pict>
          </mc:Fallback>
        </mc:AlternateContent>
      </w:r>
      <w:r w:rsidRPr="00513EE8">
        <w:rPr>
          <w:rFonts w:ascii="Courier New" w:hAnsi="Courier New" w:cs="Courier New"/>
          <w:color w:val="EBEBEB"/>
          <w:sz w:val="18"/>
          <w:szCs w:val="18"/>
          <w:lang w:val="en-GR" w:eastAsia="en-GB"/>
        </w:rPr>
        <w:t>}</w:t>
      </w:r>
    </w:p>
    <w:p w14:paraId="0EC3A7A6" w14:textId="0D00FCD5" w:rsidR="00513EE8" w:rsidRDefault="00732D46" w:rsidP="001D70A9">
      <w:r>
        <w:t>The web server was tested to make sure its main method runs successfully in integration tests and the application context never reached a null state during that process.</w:t>
      </w:r>
    </w:p>
    <w:p w14:paraId="54D633B6" w14:textId="67460170" w:rsidR="00894485" w:rsidRDefault="00894485" w:rsidP="00894485">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w:lastRenderedPageBreak/>
        <mc:AlternateContent>
          <mc:Choice Requires="wps">
            <w:drawing>
              <wp:anchor distT="0" distB="0" distL="114300" distR="114300" simplePos="0" relativeHeight="251687936" behindDoc="0" locked="0" layoutInCell="1" allowOverlap="1" wp14:anchorId="34B54EF3" wp14:editId="7A54E954">
                <wp:simplePos x="0" y="0"/>
                <wp:positionH relativeFrom="column">
                  <wp:posOffset>0</wp:posOffset>
                </wp:positionH>
                <wp:positionV relativeFrom="paragraph">
                  <wp:posOffset>1215095</wp:posOffset>
                </wp:positionV>
                <wp:extent cx="5410835" cy="32194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5B1C7492" w14:textId="75163A02" w:rsidR="00894485" w:rsidRPr="007702E4" w:rsidRDefault="00894485" w:rsidP="00894485">
                            <w:pPr>
                              <w:pStyle w:val="Caption"/>
                              <w:rPr>
                                <w:noProof/>
                              </w:rPr>
                            </w:pPr>
                            <w:bookmarkStart w:id="26" w:name="_Toc104155808"/>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6</w:t>
                            </w:r>
                            <w:r>
                              <w:fldChar w:fldCharType="end"/>
                            </w:r>
                            <w:r>
                              <w:t xml:space="preserve"> Web Server Test</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54EF3" id="Text Box 21" o:spid="_x0000_s1039" type="#_x0000_t202" style="position:absolute;margin-left:0;margin-top:95.7pt;width:426.05pt;height:25.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" stroked="f">
                <v:textbox inset="0,0,0,0">
                  <w:txbxContent>
                    <w:p w14:paraId="5B1C7492" w14:textId="75163A02" w:rsidR="00894485" w:rsidRPr="007702E4" w:rsidRDefault="00894485" w:rsidP="00894485">
                      <w:pPr>
                        <w:pStyle w:val="Caption"/>
                        <w:rPr>
                          <w:noProof/>
                        </w:rPr>
                      </w:pPr>
                      <w:bookmarkStart w:id="40" w:name="_Toc104155808"/>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6</w:t>
                      </w:r>
                      <w:r>
                        <w:fldChar w:fldCharType="end"/>
                      </w:r>
                      <w:r>
                        <w:t xml:space="preserve"> </w:t>
                      </w:r>
                      <w:r>
                        <w:t xml:space="preserve">Web Server </w:t>
                      </w:r>
                      <w:r>
                        <w:t>Test</w:t>
                      </w:r>
                      <w:bookmarkEnd w:id="40"/>
                    </w:p>
                  </w:txbxContent>
                </v:textbox>
                <w10:wrap type="square"/>
              </v:shape>
            </w:pict>
          </mc:Fallback>
        </mc:AlternateContent>
      </w:r>
      <w:r w:rsidRPr="00894485">
        <w:rPr>
          <w:rFonts w:ascii="Courier New" w:hAnsi="Courier New" w:cs="Courier New"/>
          <w:color w:val="ED864A"/>
          <w:sz w:val="18"/>
          <w:szCs w:val="18"/>
          <w:lang w:val="en-GR" w:eastAsia="en-GB"/>
        </w:rPr>
        <w:t xml:space="preserve">class </w:t>
      </w:r>
      <w:r w:rsidRPr="00894485">
        <w:rPr>
          <w:rFonts w:ascii="Courier New" w:hAnsi="Courier New" w:cs="Courier New"/>
          <w:color w:val="FFFFFF"/>
          <w:sz w:val="18"/>
          <w:szCs w:val="18"/>
          <w:lang w:val="en-GR" w:eastAsia="en-GB"/>
        </w:rPr>
        <w:t xml:space="preserve">WebServerTest </w:t>
      </w:r>
      <w:r w:rsidRPr="00894485">
        <w:rPr>
          <w:rFonts w:ascii="Courier New" w:hAnsi="Courier New" w:cs="Courier New"/>
          <w:color w:val="EBEBEB"/>
          <w:sz w:val="18"/>
          <w:szCs w:val="18"/>
          <w:lang w:val="en-GR" w:eastAsia="en-GB"/>
        </w:rPr>
        <w:t>{</w:t>
      </w:r>
      <w:r w:rsidRPr="00894485">
        <w:rPr>
          <w:rFonts w:ascii="Courier New" w:hAnsi="Courier New" w:cs="Courier New"/>
          <w:color w:val="EBEBEB"/>
          <w:sz w:val="18"/>
          <w:szCs w:val="18"/>
          <w:lang w:val="en-GR" w:eastAsia="en-GB"/>
        </w:rPr>
        <w:br/>
        <w:t xml:space="preserve">    </w:t>
      </w:r>
      <w:r w:rsidRPr="00894485">
        <w:rPr>
          <w:rFonts w:ascii="Courier New" w:hAnsi="Courier New" w:cs="Courier New"/>
          <w:color w:val="7EC3E6"/>
          <w:sz w:val="18"/>
          <w:szCs w:val="18"/>
          <w:lang w:val="en-GR" w:eastAsia="en-GB"/>
        </w:rPr>
        <w:t>// Integration Tests</w:t>
      </w:r>
      <w:r w:rsidRPr="00894485">
        <w:rPr>
          <w:rFonts w:ascii="Courier New" w:hAnsi="Courier New" w:cs="Courier New"/>
          <w:color w:val="7EC3E6"/>
          <w:sz w:val="18"/>
          <w:szCs w:val="18"/>
          <w:lang w:val="en-GR" w:eastAsia="en-GB"/>
        </w:rPr>
        <w:br/>
        <w:t xml:space="preserve">    </w:t>
      </w:r>
      <w:r w:rsidRPr="00894485">
        <w:rPr>
          <w:rFonts w:ascii="Courier New" w:hAnsi="Courier New" w:cs="Courier New"/>
          <w:color w:val="A9B837"/>
          <w:sz w:val="18"/>
          <w:szCs w:val="18"/>
          <w:lang w:val="en-GR" w:eastAsia="en-GB"/>
        </w:rPr>
        <w:t>@Test</w:t>
      </w:r>
      <w:r w:rsidRPr="00894485">
        <w:rPr>
          <w:rFonts w:ascii="Courier New" w:hAnsi="Courier New" w:cs="Courier New"/>
          <w:color w:val="A9B837"/>
          <w:sz w:val="18"/>
          <w:szCs w:val="18"/>
          <w:lang w:val="en-GR" w:eastAsia="en-GB"/>
        </w:rPr>
        <w:br/>
        <w:t xml:space="preserve">    </w:t>
      </w:r>
      <w:r w:rsidRPr="00894485">
        <w:rPr>
          <w:rFonts w:ascii="Courier New" w:hAnsi="Courier New" w:cs="Courier New"/>
          <w:color w:val="ED864A"/>
          <w:sz w:val="18"/>
          <w:szCs w:val="18"/>
          <w:lang w:val="en-GR" w:eastAsia="en-GB"/>
        </w:rPr>
        <w:t xml:space="preserve">void </w:t>
      </w:r>
      <w:r w:rsidRPr="00894485">
        <w:rPr>
          <w:rFonts w:ascii="Courier New" w:hAnsi="Courier New" w:cs="Courier New"/>
          <w:color w:val="FFCF40"/>
          <w:sz w:val="18"/>
          <w:szCs w:val="18"/>
          <w:lang w:val="en-GR" w:eastAsia="en-GB"/>
        </w:rPr>
        <w:t>webServerLoadsMainMethodContextNotNull</w:t>
      </w:r>
      <w:r w:rsidRPr="00894485">
        <w:rPr>
          <w:rFonts w:ascii="Courier New" w:hAnsi="Courier New" w:cs="Courier New"/>
          <w:color w:val="EBEBEB"/>
          <w:sz w:val="18"/>
          <w:szCs w:val="18"/>
          <w:lang w:val="en-GR" w:eastAsia="en-GB"/>
        </w:rPr>
        <w:t>() {</w:t>
      </w:r>
      <w:r w:rsidRPr="00894485">
        <w:rPr>
          <w:rFonts w:ascii="Courier New" w:hAnsi="Courier New" w:cs="Courier New"/>
          <w:color w:val="EBEBEB"/>
          <w:sz w:val="18"/>
          <w:szCs w:val="18"/>
          <w:lang w:val="en-GR" w:eastAsia="en-GB"/>
        </w:rPr>
        <w:br/>
        <w:t xml:space="preserve">        </w:t>
      </w:r>
      <w:r w:rsidRPr="00894485">
        <w:rPr>
          <w:rFonts w:ascii="Courier New" w:hAnsi="Courier New" w:cs="Courier New"/>
          <w:color w:val="FFFFFF"/>
          <w:sz w:val="18"/>
          <w:szCs w:val="18"/>
          <w:lang w:val="en-GR" w:eastAsia="en-GB"/>
        </w:rPr>
        <w:t>WebServer</w:t>
      </w:r>
      <w:r w:rsidRPr="00894485">
        <w:rPr>
          <w:rFonts w:ascii="Courier New" w:hAnsi="Courier New" w:cs="Courier New"/>
          <w:color w:val="EBEBEB"/>
          <w:sz w:val="18"/>
          <w:szCs w:val="18"/>
          <w:lang w:val="en-GR" w:eastAsia="en-GB"/>
        </w:rPr>
        <w:t>.</w:t>
      </w:r>
      <w:r w:rsidRPr="00894485">
        <w:rPr>
          <w:rFonts w:ascii="Courier New" w:hAnsi="Courier New" w:cs="Courier New"/>
          <w:i/>
          <w:iCs/>
          <w:color w:val="EBEBEB"/>
          <w:sz w:val="18"/>
          <w:szCs w:val="18"/>
          <w:lang w:val="en-GR" w:eastAsia="en-GB"/>
        </w:rPr>
        <w:t>main</w:t>
      </w:r>
      <w:r w:rsidRPr="00894485">
        <w:rPr>
          <w:rFonts w:ascii="Courier New" w:hAnsi="Courier New" w:cs="Courier New"/>
          <w:color w:val="EBEBEB"/>
          <w:sz w:val="18"/>
          <w:szCs w:val="18"/>
          <w:lang w:val="en-GR" w:eastAsia="en-GB"/>
        </w:rPr>
        <w:t>(</w:t>
      </w:r>
      <w:r w:rsidRPr="00894485">
        <w:rPr>
          <w:rFonts w:ascii="Courier New" w:hAnsi="Courier New" w:cs="Courier New"/>
          <w:color w:val="ED864A"/>
          <w:sz w:val="18"/>
          <w:szCs w:val="18"/>
          <w:lang w:val="en-GR" w:eastAsia="en-GB"/>
        </w:rPr>
        <w:t xml:space="preserve">new </w:t>
      </w:r>
      <w:r w:rsidRPr="00894485">
        <w:rPr>
          <w:rFonts w:ascii="Courier New" w:hAnsi="Courier New" w:cs="Courier New"/>
          <w:color w:val="EBEBEB"/>
          <w:sz w:val="18"/>
          <w:szCs w:val="18"/>
          <w:lang w:val="en-GR" w:eastAsia="en-GB"/>
        </w:rPr>
        <w:t>String[] {})</w:t>
      </w:r>
      <w:r w:rsidRPr="00894485">
        <w:rPr>
          <w:rFonts w:ascii="Courier New" w:hAnsi="Courier New" w:cs="Courier New"/>
          <w:b/>
          <w:bCs/>
          <w:color w:val="ED864A"/>
          <w:sz w:val="18"/>
          <w:szCs w:val="18"/>
          <w:lang w:val="en-GR" w:eastAsia="en-GB"/>
        </w:rPr>
        <w:t>;</w:t>
      </w:r>
      <w:r w:rsidRPr="00894485">
        <w:rPr>
          <w:rFonts w:ascii="Courier New" w:hAnsi="Courier New" w:cs="Courier New"/>
          <w:b/>
          <w:bCs/>
          <w:color w:val="ED864A"/>
          <w:sz w:val="18"/>
          <w:szCs w:val="18"/>
          <w:lang w:val="en-GR" w:eastAsia="en-GB"/>
        </w:rPr>
        <w:br/>
        <w:t xml:space="preserve">        </w:t>
      </w:r>
      <w:r w:rsidRPr="00894485">
        <w:rPr>
          <w:rFonts w:ascii="Courier New" w:hAnsi="Courier New" w:cs="Courier New"/>
          <w:color w:val="7EC3E6"/>
          <w:sz w:val="18"/>
          <w:szCs w:val="18"/>
          <w:lang w:val="en-GR" w:eastAsia="en-GB"/>
        </w:rPr>
        <w:t>// Context not null</w:t>
      </w:r>
      <w:r w:rsidRPr="00894485">
        <w:rPr>
          <w:rFonts w:ascii="Courier New" w:hAnsi="Courier New" w:cs="Courier New"/>
          <w:color w:val="7EC3E6"/>
          <w:sz w:val="18"/>
          <w:szCs w:val="18"/>
          <w:lang w:val="en-GR" w:eastAsia="en-GB"/>
        </w:rPr>
        <w:br/>
        <w:t xml:space="preserve">        </w:t>
      </w:r>
      <w:r w:rsidRPr="00894485">
        <w:rPr>
          <w:rFonts w:ascii="Courier New" w:hAnsi="Courier New" w:cs="Courier New"/>
          <w:i/>
          <w:iCs/>
          <w:color w:val="EBEBEB"/>
          <w:sz w:val="18"/>
          <w:szCs w:val="18"/>
          <w:lang w:val="en-GR" w:eastAsia="en-GB"/>
        </w:rPr>
        <w:t>assertNotNull</w:t>
      </w:r>
      <w:r w:rsidRPr="00894485">
        <w:rPr>
          <w:rFonts w:ascii="Courier New" w:hAnsi="Courier New" w:cs="Courier New"/>
          <w:color w:val="EBEBEB"/>
          <w:sz w:val="18"/>
          <w:szCs w:val="18"/>
          <w:lang w:val="en-GR" w:eastAsia="en-GB"/>
        </w:rPr>
        <w:t>(</w:t>
      </w:r>
      <w:r w:rsidRPr="00894485">
        <w:rPr>
          <w:rFonts w:ascii="Courier New" w:hAnsi="Courier New" w:cs="Courier New"/>
          <w:color w:val="FFFFFF"/>
          <w:sz w:val="18"/>
          <w:szCs w:val="18"/>
          <w:lang w:val="en-GR" w:eastAsia="en-GB"/>
        </w:rPr>
        <w:t>WebServer</w:t>
      </w:r>
      <w:r w:rsidRPr="00894485">
        <w:rPr>
          <w:rFonts w:ascii="Courier New" w:hAnsi="Courier New" w:cs="Courier New"/>
          <w:color w:val="EBEBEB"/>
          <w:sz w:val="18"/>
          <w:szCs w:val="18"/>
          <w:lang w:val="en-GR" w:eastAsia="en-GB"/>
        </w:rPr>
        <w:t>.</w:t>
      </w:r>
      <w:r w:rsidRPr="00894485">
        <w:rPr>
          <w:rFonts w:ascii="Courier New" w:hAnsi="Courier New" w:cs="Courier New"/>
          <w:i/>
          <w:iCs/>
          <w:color w:val="ED94FF"/>
          <w:sz w:val="18"/>
          <w:szCs w:val="18"/>
          <w:lang w:val="en-GR" w:eastAsia="en-GB"/>
        </w:rPr>
        <w:t>applicationContext</w:t>
      </w:r>
      <w:r w:rsidRPr="00894485">
        <w:rPr>
          <w:rFonts w:ascii="Courier New" w:hAnsi="Courier New" w:cs="Courier New"/>
          <w:color w:val="EBEBEB"/>
          <w:sz w:val="18"/>
          <w:szCs w:val="18"/>
          <w:lang w:val="en-GR" w:eastAsia="en-GB"/>
        </w:rPr>
        <w:t>)</w:t>
      </w:r>
      <w:r w:rsidRPr="00894485">
        <w:rPr>
          <w:rFonts w:ascii="Courier New" w:hAnsi="Courier New" w:cs="Courier New"/>
          <w:b/>
          <w:bCs/>
          <w:color w:val="ED864A"/>
          <w:sz w:val="18"/>
          <w:szCs w:val="18"/>
          <w:lang w:val="en-GR" w:eastAsia="en-GB"/>
        </w:rPr>
        <w:t>;</w:t>
      </w:r>
      <w:r w:rsidRPr="00894485">
        <w:rPr>
          <w:rFonts w:ascii="Courier New" w:hAnsi="Courier New" w:cs="Courier New"/>
          <w:b/>
          <w:bCs/>
          <w:color w:val="ED864A"/>
          <w:sz w:val="18"/>
          <w:szCs w:val="18"/>
          <w:lang w:val="en-GR" w:eastAsia="en-GB"/>
        </w:rPr>
        <w:br/>
        <w:t xml:space="preserve">    </w:t>
      </w:r>
      <w:r w:rsidRPr="00894485">
        <w:rPr>
          <w:rFonts w:ascii="Courier New" w:hAnsi="Courier New" w:cs="Courier New"/>
          <w:color w:val="EBEBEB"/>
          <w:sz w:val="18"/>
          <w:szCs w:val="18"/>
          <w:lang w:val="en-GR" w:eastAsia="en-GB"/>
        </w:rPr>
        <w:t>}</w:t>
      </w:r>
      <w:r w:rsidRPr="00894485">
        <w:rPr>
          <w:rFonts w:ascii="Courier New" w:hAnsi="Courier New" w:cs="Courier New"/>
          <w:color w:val="EBEBEB"/>
          <w:sz w:val="18"/>
          <w:szCs w:val="18"/>
          <w:lang w:val="en-GR" w:eastAsia="en-GB"/>
        </w:rPr>
        <w:br/>
        <w:t>}</w:t>
      </w:r>
    </w:p>
    <w:p w14:paraId="03B21C3A" w14:textId="011842FB" w:rsidR="00D75EA6" w:rsidRPr="00D75EA6" w:rsidRDefault="00D75EA6" w:rsidP="00D75EA6">
      <w:r>
        <w:t>The text to pdf controller was tested for status code, data type of return and other header data conformance.</w:t>
      </w:r>
    </w:p>
    <w:p w14:paraId="1BC6CE54" w14:textId="030507AA" w:rsidR="00D75EA6" w:rsidRPr="00D75EA6" w:rsidRDefault="00C153A0" w:rsidP="00D75EA6">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89984" behindDoc="0" locked="0" layoutInCell="1" allowOverlap="1" wp14:anchorId="5A729836" wp14:editId="3FD4F2B2">
                <wp:simplePos x="0" y="0"/>
                <wp:positionH relativeFrom="column">
                  <wp:posOffset>0</wp:posOffset>
                </wp:positionH>
                <wp:positionV relativeFrom="paragraph">
                  <wp:posOffset>4322149</wp:posOffset>
                </wp:positionV>
                <wp:extent cx="5410835" cy="32194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24D5A5C6" w14:textId="6D2F20E8" w:rsidR="00C153A0" w:rsidRPr="007702E4" w:rsidRDefault="00C153A0" w:rsidP="00C153A0">
                            <w:pPr>
                              <w:pStyle w:val="Caption"/>
                              <w:rPr>
                                <w:noProof/>
                              </w:rPr>
                            </w:pPr>
                            <w:bookmarkStart w:id="27" w:name="_Toc104155809"/>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7</w:t>
                            </w:r>
                            <w:r>
                              <w:fldChar w:fldCharType="end"/>
                            </w:r>
                            <w:r>
                              <w:t xml:space="preserve"> Text to PDF Controller Tes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729836" id="Text Box 22" o:spid="_x0000_s1040" type="#_x0000_t202" style="position:absolute;margin-left:0;margin-top:340.35pt;width:426.05pt;height:25.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" stroked="f">
                <v:textbox inset="0,0,0,0">
                  <w:txbxContent>
                    <w:p w14:paraId="24D5A5C6" w14:textId="6D2F20E8" w:rsidR="00C153A0" w:rsidRPr="007702E4" w:rsidRDefault="00C153A0" w:rsidP="00C153A0">
                      <w:pPr>
                        <w:pStyle w:val="Caption"/>
                        <w:rPr>
                          <w:noProof/>
                        </w:rPr>
                      </w:pPr>
                      <w:bookmarkStart w:id="42" w:name="_Toc104155809"/>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7</w:t>
                      </w:r>
                      <w:r>
                        <w:fldChar w:fldCharType="end"/>
                      </w:r>
                      <w:r>
                        <w:t xml:space="preserve"> </w:t>
                      </w:r>
                      <w:r>
                        <w:t>Text to PDF Controller</w:t>
                      </w:r>
                      <w:r>
                        <w:t xml:space="preserve"> Test</w:t>
                      </w:r>
                      <w:bookmarkEnd w:id="42"/>
                    </w:p>
                  </w:txbxContent>
                </v:textbox>
                <w10:wrap type="square"/>
              </v:shape>
            </w:pict>
          </mc:Fallback>
        </mc:AlternateContent>
      </w:r>
      <w:r w:rsidR="00D75EA6" w:rsidRPr="00D75EA6">
        <w:rPr>
          <w:rFonts w:ascii="Courier New" w:hAnsi="Courier New" w:cs="Courier New"/>
          <w:color w:val="A9B837"/>
          <w:sz w:val="18"/>
          <w:szCs w:val="18"/>
          <w:lang w:val="en-GR" w:eastAsia="en-GB"/>
        </w:rPr>
        <w:t>@SpringBootTest</w:t>
      </w:r>
      <w:r w:rsidR="00D75EA6" w:rsidRPr="00D75EA6">
        <w:rPr>
          <w:rFonts w:ascii="Courier New" w:hAnsi="Courier New" w:cs="Courier New"/>
          <w:color w:val="EBEBEB"/>
          <w:sz w:val="18"/>
          <w:szCs w:val="18"/>
          <w:lang w:val="en-GR" w:eastAsia="en-GB"/>
        </w:rPr>
        <w:t>(classes = {</w:t>
      </w:r>
      <w:r w:rsidR="00D75EA6" w:rsidRPr="00D75EA6">
        <w:rPr>
          <w:rFonts w:ascii="Courier New" w:hAnsi="Courier New" w:cs="Courier New"/>
          <w:color w:val="FFFFFF"/>
          <w:sz w:val="18"/>
          <w:szCs w:val="18"/>
          <w:lang w:val="en-GR" w:eastAsia="en-GB"/>
        </w:rPr>
        <w:t>TextToPdfController</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D864A"/>
          <w:sz w:val="18"/>
          <w:szCs w:val="18"/>
          <w:lang w:val="en-GR" w:eastAsia="en-GB"/>
        </w:rPr>
        <w:t>class</w:t>
      </w:r>
      <w:r w:rsidR="00D75EA6" w:rsidRPr="00D75EA6">
        <w:rPr>
          <w:rFonts w:ascii="Courier New" w:hAnsi="Courier New" w:cs="Courier New"/>
          <w:b/>
          <w:bCs/>
          <w:color w:val="ED864A"/>
          <w:sz w:val="18"/>
          <w:szCs w:val="18"/>
          <w:lang w:val="en-GR" w:eastAsia="en-GB"/>
        </w:rPr>
        <w:t xml:space="preserve">, </w:t>
      </w:r>
      <w:r w:rsidR="00D75EA6" w:rsidRPr="00D75EA6">
        <w:rPr>
          <w:rFonts w:ascii="Courier New" w:hAnsi="Courier New" w:cs="Courier New"/>
          <w:color w:val="FFFFFF"/>
          <w:sz w:val="18"/>
          <w:szCs w:val="18"/>
          <w:lang w:val="en-GR" w:eastAsia="en-GB"/>
        </w:rPr>
        <w:t>TextToPDFServic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D864A"/>
          <w:sz w:val="18"/>
          <w:szCs w:val="18"/>
          <w:lang w:val="en-GR" w:eastAsia="en-GB"/>
        </w:rPr>
        <w:t>clas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r>
      <w:r w:rsidR="00D75EA6" w:rsidRPr="00D75EA6">
        <w:rPr>
          <w:rFonts w:ascii="Courier New" w:hAnsi="Courier New" w:cs="Courier New"/>
          <w:color w:val="ED864A"/>
          <w:sz w:val="18"/>
          <w:szCs w:val="18"/>
          <w:lang w:val="en-GR" w:eastAsia="en-GB"/>
        </w:rPr>
        <w:t xml:space="preserve">class </w:t>
      </w:r>
      <w:r w:rsidR="00D75EA6" w:rsidRPr="00D75EA6">
        <w:rPr>
          <w:rFonts w:ascii="Courier New" w:hAnsi="Courier New" w:cs="Courier New"/>
          <w:color w:val="FFFFFF"/>
          <w:sz w:val="18"/>
          <w:szCs w:val="18"/>
          <w:lang w:val="en-GR" w:eastAsia="en-GB"/>
        </w:rPr>
        <w:t xml:space="preserve">TextToPdfControllerTest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TextToPDFService </w:t>
      </w:r>
      <w:r w:rsidR="00D75EA6" w:rsidRPr="00D75EA6">
        <w:rPr>
          <w:rFonts w:ascii="Courier New" w:hAnsi="Courier New" w:cs="Courier New"/>
          <w:color w:val="ED94FF"/>
          <w:sz w:val="18"/>
          <w:szCs w:val="18"/>
          <w:lang w:val="en-GR" w:eastAsia="en-GB"/>
        </w:rPr>
        <w:t xml:space="preserve">textToPDFService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864A"/>
          <w:sz w:val="18"/>
          <w:szCs w:val="18"/>
          <w:lang w:val="en-GR" w:eastAsia="en-GB"/>
        </w:rPr>
        <w:t xml:space="preserve">new </w:t>
      </w:r>
      <w:r w:rsidR="00D75EA6" w:rsidRPr="00D75EA6">
        <w:rPr>
          <w:rFonts w:ascii="Courier New" w:hAnsi="Courier New" w:cs="Courier New"/>
          <w:color w:val="EBEBEB"/>
          <w:sz w:val="18"/>
          <w:szCs w:val="18"/>
          <w:lang w:val="en-GR" w:eastAsia="en-GB"/>
        </w:rPr>
        <w:t>TextToPDFService()</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TextToPdfController </w:t>
      </w:r>
      <w:r w:rsidR="00D75EA6" w:rsidRPr="00D75EA6">
        <w:rPr>
          <w:rFonts w:ascii="Courier New" w:hAnsi="Courier New" w:cs="Courier New"/>
          <w:color w:val="ED94FF"/>
          <w:sz w:val="18"/>
          <w:szCs w:val="18"/>
          <w:lang w:val="en-GR" w:eastAsia="en-GB"/>
        </w:rPr>
        <w:t xml:space="preserve">textToPdfController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864A"/>
          <w:sz w:val="18"/>
          <w:szCs w:val="18"/>
          <w:lang w:val="en-GR" w:eastAsia="en-GB"/>
        </w:rPr>
        <w:t xml:space="preserve">new </w:t>
      </w:r>
      <w:r w:rsidR="00D75EA6" w:rsidRPr="00D75EA6">
        <w:rPr>
          <w:rFonts w:ascii="Courier New" w:hAnsi="Courier New" w:cs="Courier New"/>
          <w:color w:val="EBEBEB"/>
          <w:sz w:val="18"/>
          <w:szCs w:val="18"/>
          <w:lang w:val="en-GR" w:eastAsia="en-GB"/>
        </w:rPr>
        <w:t>TextToPdfController(</w:t>
      </w:r>
      <w:r w:rsidR="00D75EA6" w:rsidRPr="00D75EA6">
        <w:rPr>
          <w:rFonts w:ascii="Courier New" w:hAnsi="Courier New" w:cs="Courier New"/>
          <w:color w:val="ED94FF"/>
          <w:sz w:val="18"/>
          <w:szCs w:val="18"/>
          <w:lang w:val="en-GR" w:eastAsia="en-GB"/>
        </w:rPr>
        <w:t>textToPDFServic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A9B837"/>
          <w:sz w:val="18"/>
          <w:szCs w:val="18"/>
          <w:lang w:val="en-GR" w:eastAsia="en-GB"/>
        </w:rPr>
        <w:t>@Test</w:t>
      </w:r>
      <w:r w:rsidR="00D75EA6" w:rsidRPr="00D75EA6">
        <w:rPr>
          <w:rFonts w:ascii="Courier New" w:hAnsi="Courier New" w:cs="Courier New"/>
          <w:color w:val="A9B837"/>
          <w:sz w:val="18"/>
          <w:szCs w:val="18"/>
          <w:lang w:val="en-GR" w:eastAsia="en-GB"/>
        </w:rPr>
        <w:br/>
        <w:t xml:space="preserve">    </w:t>
      </w:r>
      <w:r w:rsidR="00D75EA6" w:rsidRPr="00D75EA6">
        <w:rPr>
          <w:rFonts w:ascii="Courier New" w:hAnsi="Courier New" w:cs="Courier New"/>
          <w:color w:val="ED864A"/>
          <w:sz w:val="18"/>
          <w:szCs w:val="18"/>
          <w:lang w:val="en-GR" w:eastAsia="en-GB"/>
        </w:rPr>
        <w:t xml:space="preserve">void </w:t>
      </w:r>
      <w:r w:rsidR="00D75EA6" w:rsidRPr="00D75EA6">
        <w:rPr>
          <w:rFonts w:ascii="Courier New" w:hAnsi="Courier New" w:cs="Courier New"/>
          <w:color w:val="FFCF40"/>
          <w:sz w:val="18"/>
          <w:szCs w:val="18"/>
          <w:lang w:val="en-GR" w:eastAsia="en-GB"/>
        </w:rPr>
        <w:t>serveTextToPdfReturnsPDFStatusSuccess</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864A"/>
          <w:sz w:val="18"/>
          <w:szCs w:val="18"/>
          <w:lang w:val="en-GR" w:eastAsia="en-GB"/>
        </w:rPr>
        <w:t xml:space="preserve">throws </w:t>
      </w:r>
      <w:r w:rsidR="00D75EA6" w:rsidRPr="00D75EA6">
        <w:rPr>
          <w:rFonts w:ascii="Courier New" w:hAnsi="Courier New" w:cs="Courier New"/>
          <w:color w:val="FFFFFF"/>
          <w:sz w:val="18"/>
          <w:szCs w:val="18"/>
          <w:lang w:val="en-GR" w:eastAsia="en-GB"/>
        </w:rPr>
        <w:t xml:space="preserve">Exception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t xml:space="preserve">        </w:t>
      </w:r>
      <w:r w:rsidR="00D75EA6" w:rsidRPr="00D75EA6">
        <w:rPr>
          <w:rFonts w:ascii="Courier New" w:hAnsi="Courier New" w:cs="Courier New"/>
          <w:color w:val="FFFFFF"/>
          <w:sz w:val="18"/>
          <w:szCs w:val="18"/>
          <w:lang w:val="en-GR" w:eastAsia="en-GB"/>
        </w:rPr>
        <w:t>ResponseEntity</w:t>
      </w:r>
      <w:r w:rsidR="00D75EA6" w:rsidRPr="00D75EA6">
        <w:rPr>
          <w:rFonts w:ascii="Courier New" w:hAnsi="Courier New" w:cs="Courier New"/>
          <w:color w:val="EBEBEB"/>
          <w:sz w:val="18"/>
          <w:szCs w:val="18"/>
          <w:lang w:val="en-GR" w:eastAsia="en-GB"/>
        </w:rPr>
        <w:t xml:space="preserve">&lt;?&gt; </w:t>
      </w:r>
      <w:r w:rsidR="00D75EA6" w:rsidRPr="00D75EA6">
        <w:rPr>
          <w:rFonts w:ascii="Courier New" w:hAnsi="Courier New" w:cs="Courier New"/>
          <w:color w:val="FFFFFF"/>
          <w:sz w:val="18"/>
          <w:szCs w:val="18"/>
          <w:lang w:val="en-GR" w:eastAsia="en-GB"/>
        </w:rPr>
        <w:t xml:space="preserve">res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94FF"/>
          <w:sz w:val="18"/>
          <w:szCs w:val="18"/>
          <w:lang w:val="en-GR" w:eastAsia="en-GB"/>
        </w:rPr>
        <w:t>textToPdfController</w:t>
      </w:r>
      <w:r w:rsidR="00D75EA6" w:rsidRPr="00D75EA6">
        <w:rPr>
          <w:rFonts w:ascii="Courier New" w:hAnsi="Courier New" w:cs="Courier New"/>
          <w:color w:val="EBEBEB"/>
          <w:sz w:val="18"/>
          <w:szCs w:val="18"/>
          <w:lang w:val="en-GR" w:eastAsia="en-GB"/>
        </w:rPr>
        <w:t>.serveTextToPdf(</w:t>
      </w:r>
      <w:r w:rsidR="00D75EA6" w:rsidRPr="00D75EA6">
        <w:rPr>
          <w:rFonts w:ascii="Courier New" w:hAnsi="Courier New" w:cs="Courier New"/>
          <w:color w:val="54B33E"/>
          <w:sz w:val="18"/>
          <w:szCs w:val="18"/>
          <w:lang w:val="en-GR" w:eastAsia="en-GB"/>
        </w:rPr>
        <w:t>"hello"</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Appropriate status code received</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Equal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getStatusCode()</w:t>
      </w:r>
      <w:r w:rsidR="00D75EA6" w:rsidRPr="00D75EA6">
        <w:rPr>
          <w:rFonts w:ascii="Courier New" w:hAnsi="Courier New" w:cs="Courier New"/>
          <w:b/>
          <w:bCs/>
          <w:color w:val="ED864A"/>
          <w:sz w:val="18"/>
          <w:szCs w:val="18"/>
          <w:lang w:val="en-GR" w:eastAsia="en-GB"/>
        </w:rPr>
        <w:t xml:space="preserve">, </w:t>
      </w:r>
      <w:r w:rsidR="00D75EA6" w:rsidRPr="00D75EA6">
        <w:rPr>
          <w:rFonts w:ascii="Courier New" w:hAnsi="Courier New" w:cs="Courier New"/>
          <w:color w:val="FFFFFF"/>
          <w:sz w:val="18"/>
          <w:szCs w:val="18"/>
          <w:lang w:val="en-GR" w:eastAsia="en-GB"/>
        </w:rPr>
        <w:t>HttpStatu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i/>
          <w:iCs/>
          <w:color w:val="ED94FF"/>
          <w:sz w:val="18"/>
          <w:szCs w:val="18"/>
          <w:lang w:val="en-GR" w:eastAsia="en-GB"/>
        </w:rPr>
        <w:t>OK</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Appropriate content disposition received</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String expectedContentDis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FFFFFF"/>
          <w:sz w:val="18"/>
          <w:szCs w:val="18"/>
          <w:lang w:val="en-GR" w:eastAsia="en-GB"/>
        </w:rPr>
        <w:t>ContentDisposition</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i/>
          <w:iCs/>
          <w:color w:val="EBEBEB"/>
          <w:sz w:val="18"/>
          <w:szCs w:val="18"/>
          <w:lang w:val="en-GR" w:eastAsia="en-GB"/>
        </w:rPr>
        <w:t>builder</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54B33E"/>
          <w:sz w:val="18"/>
          <w:szCs w:val="18"/>
          <w:lang w:val="en-GR" w:eastAsia="en-GB"/>
        </w:rPr>
        <w:t>"inline"</w:t>
      </w:r>
      <w:r w:rsidR="00D75EA6" w:rsidRPr="00D75EA6">
        <w:rPr>
          <w:rFonts w:ascii="Courier New" w:hAnsi="Courier New" w:cs="Courier New"/>
          <w:color w:val="EBEBEB"/>
          <w:sz w:val="18"/>
          <w:szCs w:val="18"/>
          <w:lang w:val="en-GR" w:eastAsia="en-GB"/>
        </w:rPr>
        <w:t>).build().toString()</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String resContentDis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getHeaders().getContentDisposition().toString()</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Tru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ContentDis</w:t>
      </w:r>
      <w:r w:rsidR="00D75EA6" w:rsidRPr="00D75EA6">
        <w:rPr>
          <w:rFonts w:ascii="Courier New" w:hAnsi="Courier New" w:cs="Courier New"/>
          <w:color w:val="EBEBEB"/>
          <w:sz w:val="18"/>
          <w:szCs w:val="18"/>
          <w:lang w:val="en-GR" w:eastAsia="en-GB"/>
        </w:rPr>
        <w:t>.contains(</w:t>
      </w:r>
      <w:r w:rsidR="00D75EA6" w:rsidRPr="00D75EA6">
        <w:rPr>
          <w:rFonts w:ascii="Courier New" w:hAnsi="Courier New" w:cs="Courier New"/>
          <w:color w:val="FFFFFF"/>
          <w:sz w:val="18"/>
          <w:szCs w:val="18"/>
          <w:lang w:val="en-GR" w:eastAsia="en-GB"/>
        </w:rPr>
        <w:t>expectedContentDi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Appropriate media type</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String expectedMediaType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FFFFFF"/>
          <w:sz w:val="18"/>
          <w:szCs w:val="18"/>
          <w:lang w:val="en-GR" w:eastAsia="en-GB"/>
        </w:rPr>
        <w:t>MediaTyp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i/>
          <w:iCs/>
          <w:color w:val="ED94FF"/>
          <w:sz w:val="18"/>
          <w:szCs w:val="18"/>
          <w:lang w:val="en-GR" w:eastAsia="en-GB"/>
        </w:rPr>
        <w:t>APPLICATION_PDF</w:t>
      </w:r>
      <w:r w:rsidR="00D75EA6" w:rsidRPr="00D75EA6">
        <w:rPr>
          <w:rFonts w:ascii="Courier New" w:hAnsi="Courier New" w:cs="Courier New"/>
          <w:color w:val="EBEBEB"/>
          <w:sz w:val="18"/>
          <w:szCs w:val="18"/>
          <w:lang w:val="en-GR" w:eastAsia="en-GB"/>
        </w:rPr>
        <w:t>.toString()</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FFFFFF"/>
          <w:sz w:val="18"/>
          <w:szCs w:val="18"/>
          <w:lang w:val="en-GR" w:eastAsia="en-GB"/>
        </w:rPr>
        <w:t xml:space="preserve">String resMediaType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getHeaders().getContentType().toString()</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Equal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MediaType</w:t>
      </w:r>
      <w:r w:rsidR="00D75EA6" w:rsidRPr="00D75EA6">
        <w:rPr>
          <w:rFonts w:ascii="Courier New" w:hAnsi="Courier New" w:cs="Courier New"/>
          <w:b/>
          <w:bCs/>
          <w:color w:val="ED864A"/>
          <w:sz w:val="18"/>
          <w:szCs w:val="18"/>
          <w:lang w:val="en-GR" w:eastAsia="en-GB"/>
        </w:rPr>
        <w:t xml:space="preserve">, </w:t>
      </w:r>
      <w:r w:rsidR="00D75EA6" w:rsidRPr="00D75EA6">
        <w:rPr>
          <w:rFonts w:ascii="Courier New" w:hAnsi="Courier New" w:cs="Courier New"/>
          <w:color w:val="FFFFFF"/>
          <w:sz w:val="18"/>
          <w:szCs w:val="18"/>
          <w:lang w:val="en-GR" w:eastAsia="en-GB"/>
        </w:rPr>
        <w:t>expectedMediaType</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r>
      <w:r w:rsidR="00D75EA6" w:rsidRPr="00D75EA6">
        <w:rPr>
          <w:rFonts w:ascii="Courier New" w:hAnsi="Courier New" w:cs="Courier New"/>
          <w:color w:val="EBEBEB"/>
          <w:sz w:val="18"/>
          <w:szCs w:val="18"/>
          <w:lang w:val="en-GR" w:eastAsia="en-GB"/>
        </w:rPr>
        <w:br/>
        <w:t xml:space="preserve">    </w:t>
      </w:r>
      <w:r w:rsidR="00D75EA6" w:rsidRPr="00D75EA6">
        <w:rPr>
          <w:rFonts w:ascii="Courier New" w:hAnsi="Courier New" w:cs="Courier New"/>
          <w:color w:val="A9B837"/>
          <w:sz w:val="18"/>
          <w:szCs w:val="18"/>
          <w:lang w:val="en-GR" w:eastAsia="en-GB"/>
        </w:rPr>
        <w:t>@Test</w:t>
      </w:r>
      <w:r w:rsidR="00D75EA6" w:rsidRPr="00D75EA6">
        <w:rPr>
          <w:rFonts w:ascii="Courier New" w:hAnsi="Courier New" w:cs="Courier New"/>
          <w:color w:val="A9B837"/>
          <w:sz w:val="18"/>
          <w:szCs w:val="18"/>
          <w:lang w:val="en-GR" w:eastAsia="en-GB"/>
        </w:rPr>
        <w:br/>
        <w:t xml:space="preserve">    </w:t>
      </w:r>
      <w:r w:rsidR="00D75EA6" w:rsidRPr="00D75EA6">
        <w:rPr>
          <w:rFonts w:ascii="Courier New" w:hAnsi="Courier New" w:cs="Courier New"/>
          <w:color w:val="ED864A"/>
          <w:sz w:val="18"/>
          <w:szCs w:val="18"/>
          <w:lang w:val="en-GR" w:eastAsia="en-GB"/>
        </w:rPr>
        <w:t xml:space="preserve">void </w:t>
      </w:r>
      <w:r w:rsidR="00D75EA6" w:rsidRPr="00D75EA6">
        <w:rPr>
          <w:rFonts w:ascii="Courier New" w:hAnsi="Courier New" w:cs="Courier New"/>
          <w:color w:val="FFCF40"/>
          <w:sz w:val="18"/>
          <w:szCs w:val="18"/>
          <w:lang w:val="en-GR" w:eastAsia="en-GB"/>
        </w:rPr>
        <w:t>serveTextToPdfGivenNullReturnsNonNullStatusSuccess</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864A"/>
          <w:sz w:val="18"/>
          <w:szCs w:val="18"/>
          <w:lang w:val="en-GR" w:eastAsia="en-GB"/>
        </w:rPr>
        <w:t xml:space="preserve">throws </w:t>
      </w:r>
      <w:r w:rsidR="00D75EA6" w:rsidRPr="00D75EA6">
        <w:rPr>
          <w:rFonts w:ascii="Courier New" w:hAnsi="Courier New" w:cs="Courier New"/>
          <w:color w:val="FFFFFF"/>
          <w:sz w:val="18"/>
          <w:szCs w:val="18"/>
          <w:lang w:val="en-GR" w:eastAsia="en-GB"/>
        </w:rPr>
        <w:t xml:space="preserve">Exception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t xml:space="preserve">        </w:t>
      </w:r>
      <w:r w:rsidR="00D75EA6" w:rsidRPr="00D75EA6">
        <w:rPr>
          <w:rFonts w:ascii="Courier New" w:hAnsi="Courier New" w:cs="Courier New"/>
          <w:color w:val="FFFFFF"/>
          <w:sz w:val="18"/>
          <w:szCs w:val="18"/>
          <w:lang w:val="en-GR" w:eastAsia="en-GB"/>
        </w:rPr>
        <w:t>ResponseEntity</w:t>
      </w:r>
      <w:r w:rsidR="00D75EA6" w:rsidRPr="00D75EA6">
        <w:rPr>
          <w:rFonts w:ascii="Courier New" w:hAnsi="Courier New" w:cs="Courier New"/>
          <w:color w:val="EBEBEB"/>
          <w:sz w:val="18"/>
          <w:szCs w:val="18"/>
          <w:lang w:val="en-GR" w:eastAsia="en-GB"/>
        </w:rPr>
        <w:t xml:space="preserve">&lt;?&gt; </w:t>
      </w:r>
      <w:r w:rsidR="00D75EA6" w:rsidRPr="00D75EA6">
        <w:rPr>
          <w:rFonts w:ascii="Courier New" w:hAnsi="Courier New" w:cs="Courier New"/>
          <w:color w:val="FFFFFF"/>
          <w:sz w:val="18"/>
          <w:szCs w:val="18"/>
          <w:lang w:val="en-GR" w:eastAsia="en-GB"/>
        </w:rPr>
        <w:t xml:space="preserve">res </w:t>
      </w:r>
      <w:r w:rsidR="00D75EA6" w:rsidRPr="00D75EA6">
        <w:rPr>
          <w:rFonts w:ascii="Courier New" w:hAnsi="Courier New" w:cs="Courier New"/>
          <w:color w:val="EBEBEB"/>
          <w:sz w:val="18"/>
          <w:szCs w:val="18"/>
          <w:lang w:val="en-GR" w:eastAsia="en-GB"/>
        </w:rPr>
        <w:t xml:space="preserve">= </w:t>
      </w:r>
      <w:r w:rsidR="00D75EA6" w:rsidRPr="00D75EA6">
        <w:rPr>
          <w:rFonts w:ascii="Courier New" w:hAnsi="Courier New" w:cs="Courier New"/>
          <w:color w:val="ED94FF"/>
          <w:sz w:val="18"/>
          <w:szCs w:val="18"/>
          <w:lang w:val="en-GR" w:eastAsia="en-GB"/>
        </w:rPr>
        <w:t>textToPdfController</w:t>
      </w:r>
      <w:r w:rsidR="00D75EA6" w:rsidRPr="00D75EA6">
        <w:rPr>
          <w:rFonts w:ascii="Courier New" w:hAnsi="Courier New" w:cs="Courier New"/>
          <w:color w:val="EBEBEB"/>
          <w:sz w:val="18"/>
          <w:szCs w:val="18"/>
          <w:lang w:val="en-GR" w:eastAsia="en-GB"/>
        </w:rPr>
        <w:t>.serveTextToPdf(</w:t>
      </w:r>
      <w:r w:rsidR="00D75EA6" w:rsidRPr="00D75EA6">
        <w:rPr>
          <w:rFonts w:ascii="Courier New" w:hAnsi="Courier New" w:cs="Courier New"/>
          <w:color w:val="ED864A"/>
          <w:sz w:val="18"/>
          <w:szCs w:val="18"/>
          <w:lang w:val="en-GR" w:eastAsia="en-GB"/>
        </w:rPr>
        <w:t>null</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Not Null</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NotNull</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7EC3E6"/>
          <w:sz w:val="18"/>
          <w:szCs w:val="18"/>
          <w:lang w:val="en-GR" w:eastAsia="en-GB"/>
        </w:rPr>
        <w:t>// Appropriate status code received</w:t>
      </w:r>
      <w:r w:rsidR="00D75EA6" w:rsidRPr="00D75EA6">
        <w:rPr>
          <w:rFonts w:ascii="Courier New" w:hAnsi="Courier New" w:cs="Courier New"/>
          <w:color w:val="7EC3E6"/>
          <w:sz w:val="18"/>
          <w:szCs w:val="18"/>
          <w:lang w:val="en-GR" w:eastAsia="en-GB"/>
        </w:rPr>
        <w:br/>
        <w:t xml:space="preserve">        </w:t>
      </w:r>
      <w:r w:rsidR="00D75EA6" w:rsidRPr="00D75EA6">
        <w:rPr>
          <w:rFonts w:ascii="Courier New" w:hAnsi="Courier New" w:cs="Courier New"/>
          <w:i/>
          <w:iCs/>
          <w:color w:val="EBEBEB"/>
          <w:sz w:val="18"/>
          <w:szCs w:val="18"/>
          <w:lang w:val="en-GR" w:eastAsia="en-GB"/>
        </w:rPr>
        <w:t>assertEqual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FFFFFF"/>
          <w:sz w:val="18"/>
          <w:szCs w:val="18"/>
          <w:lang w:val="en-GR" w:eastAsia="en-GB"/>
        </w:rPr>
        <w:t>res</w:t>
      </w:r>
      <w:r w:rsidR="00D75EA6" w:rsidRPr="00D75EA6">
        <w:rPr>
          <w:rFonts w:ascii="Courier New" w:hAnsi="Courier New" w:cs="Courier New"/>
          <w:color w:val="EBEBEB"/>
          <w:sz w:val="18"/>
          <w:szCs w:val="18"/>
          <w:lang w:val="en-GR" w:eastAsia="en-GB"/>
        </w:rPr>
        <w:t>.getStatusCode()</w:t>
      </w:r>
      <w:r w:rsidR="00D75EA6" w:rsidRPr="00D75EA6">
        <w:rPr>
          <w:rFonts w:ascii="Courier New" w:hAnsi="Courier New" w:cs="Courier New"/>
          <w:b/>
          <w:bCs/>
          <w:color w:val="ED864A"/>
          <w:sz w:val="18"/>
          <w:szCs w:val="18"/>
          <w:lang w:val="en-GR" w:eastAsia="en-GB"/>
        </w:rPr>
        <w:t xml:space="preserve">, </w:t>
      </w:r>
      <w:r w:rsidR="00D75EA6" w:rsidRPr="00D75EA6">
        <w:rPr>
          <w:rFonts w:ascii="Courier New" w:hAnsi="Courier New" w:cs="Courier New"/>
          <w:color w:val="FFFFFF"/>
          <w:sz w:val="18"/>
          <w:szCs w:val="18"/>
          <w:lang w:val="en-GR" w:eastAsia="en-GB"/>
        </w:rPr>
        <w:t>HttpStatus</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i/>
          <w:iCs/>
          <w:color w:val="ED94FF"/>
          <w:sz w:val="18"/>
          <w:szCs w:val="18"/>
          <w:lang w:val="en-GR" w:eastAsia="en-GB"/>
        </w:rPr>
        <w:t>OK</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b/>
          <w:bCs/>
          <w:color w:val="ED864A"/>
          <w:sz w:val="18"/>
          <w:szCs w:val="18"/>
          <w:lang w:val="en-GR" w:eastAsia="en-GB"/>
        </w:rPr>
        <w:t>;</w:t>
      </w:r>
      <w:r w:rsidR="00D75EA6" w:rsidRPr="00D75EA6">
        <w:rPr>
          <w:rFonts w:ascii="Courier New" w:hAnsi="Courier New" w:cs="Courier New"/>
          <w:b/>
          <w:bCs/>
          <w:color w:val="ED864A"/>
          <w:sz w:val="18"/>
          <w:szCs w:val="18"/>
          <w:lang w:val="en-GR" w:eastAsia="en-GB"/>
        </w:rPr>
        <w:br/>
        <w:t xml:space="preserve">    </w:t>
      </w:r>
      <w:r w:rsidR="00D75EA6" w:rsidRPr="00D75EA6">
        <w:rPr>
          <w:rFonts w:ascii="Courier New" w:hAnsi="Courier New" w:cs="Courier New"/>
          <w:color w:val="EBEBEB"/>
          <w:sz w:val="18"/>
          <w:szCs w:val="18"/>
          <w:lang w:val="en-GR" w:eastAsia="en-GB"/>
        </w:rPr>
        <w:t>}</w:t>
      </w:r>
      <w:r w:rsidR="00D75EA6" w:rsidRPr="00D75EA6">
        <w:rPr>
          <w:rFonts w:ascii="Courier New" w:hAnsi="Courier New" w:cs="Courier New"/>
          <w:color w:val="EBEBEB"/>
          <w:sz w:val="18"/>
          <w:szCs w:val="18"/>
          <w:lang w:val="en-GR" w:eastAsia="en-GB"/>
        </w:rPr>
        <w:br/>
        <w:t>}</w:t>
      </w:r>
    </w:p>
    <w:p w14:paraId="27AFF84F" w14:textId="10114EB4" w:rsidR="00C153A0" w:rsidRDefault="00C153A0" w:rsidP="001D70A9"/>
    <w:p w14:paraId="6907616B" w14:textId="55B8A572" w:rsidR="00894485" w:rsidRDefault="00C153A0" w:rsidP="001D70A9">
      <w:r>
        <w:t>Lastly, the text to pdf server was tested for integration with the rest of the system for a successful main method operation.</w:t>
      </w:r>
    </w:p>
    <w:p w14:paraId="0BB8CAE2" w14:textId="688989A8" w:rsidR="00C153A0" w:rsidRPr="00627AC3" w:rsidRDefault="00C153A0" w:rsidP="00627AC3">
      <w:pPr>
        <w:shd w:val="clear" w:color="auto" w:fill="1313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urier New" w:hAnsi="Courier New" w:cs="Courier New"/>
          <w:color w:val="EBEBEB"/>
          <w:sz w:val="18"/>
          <w:szCs w:val="18"/>
          <w:lang w:val="en-GR" w:eastAsia="en-GB"/>
        </w:rPr>
      </w:pPr>
      <w:r w:rsidRPr="007947B5">
        <w:rPr>
          <w:noProof/>
          <w:sz w:val="18"/>
          <w:szCs w:val="18"/>
        </w:rPr>
        <mc:AlternateContent>
          <mc:Choice Requires="wps">
            <w:drawing>
              <wp:anchor distT="0" distB="0" distL="114300" distR="114300" simplePos="0" relativeHeight="251692032" behindDoc="0" locked="0" layoutInCell="1" allowOverlap="1" wp14:anchorId="4A03A968" wp14:editId="7EA843D1">
                <wp:simplePos x="0" y="0"/>
                <wp:positionH relativeFrom="column">
                  <wp:posOffset>0</wp:posOffset>
                </wp:positionH>
                <wp:positionV relativeFrom="paragraph">
                  <wp:posOffset>1078466</wp:posOffset>
                </wp:positionV>
                <wp:extent cx="5410835" cy="32194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5410835" cy="321945"/>
                        </a:xfrm>
                        <a:prstGeom prst="rect">
                          <a:avLst/>
                        </a:prstGeom>
                        <a:solidFill>
                          <a:prstClr val="white"/>
                        </a:solidFill>
                        <a:ln>
                          <a:noFill/>
                        </a:ln>
                      </wps:spPr>
                      <wps:txbx>
                        <w:txbxContent>
                          <w:p w14:paraId="440E5D97" w14:textId="0A087944" w:rsidR="00C153A0" w:rsidRPr="007702E4" w:rsidRDefault="00C153A0" w:rsidP="00C153A0">
                            <w:pPr>
                              <w:pStyle w:val="Caption"/>
                              <w:rPr>
                                <w:noProof/>
                              </w:rPr>
                            </w:pPr>
                            <w:bookmarkStart w:id="28" w:name="_Toc104155810"/>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Text to PDF Server Test</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3A968" id="Text Box 23" o:spid="_x0000_s1041" type="#_x0000_t202" style="position:absolute;margin-left:0;margin-top:84.9pt;width:426.05pt;height:25.3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" stroked="f">
                <v:textbox inset="0,0,0,0">
                  <w:txbxContent>
                    <w:p w14:paraId="440E5D97" w14:textId="0A087944" w:rsidR="00C153A0" w:rsidRPr="007702E4" w:rsidRDefault="00C153A0" w:rsidP="00C153A0">
                      <w:pPr>
                        <w:pStyle w:val="Caption"/>
                        <w:rPr>
                          <w:noProof/>
                        </w:rPr>
                      </w:pPr>
                      <w:bookmarkStart w:id="44" w:name="_Toc104155810"/>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w:t>
                      </w:r>
                      <w:r>
                        <w:t xml:space="preserve">Text to PDF </w:t>
                      </w:r>
                      <w:r>
                        <w:t>Server Test</w:t>
                      </w:r>
                      <w:bookmarkEnd w:id="44"/>
                    </w:p>
                  </w:txbxContent>
                </v:textbox>
                <w10:wrap type="square"/>
              </v:shape>
            </w:pict>
          </mc:Fallback>
        </mc:AlternateContent>
      </w:r>
      <w:r w:rsidRPr="00C153A0">
        <w:rPr>
          <w:rFonts w:ascii="Courier New" w:hAnsi="Courier New" w:cs="Courier New"/>
          <w:color w:val="ED864A"/>
          <w:sz w:val="18"/>
          <w:szCs w:val="18"/>
          <w:lang w:val="en-GR" w:eastAsia="en-GB"/>
        </w:rPr>
        <w:t xml:space="preserve">class </w:t>
      </w:r>
      <w:r w:rsidRPr="00C153A0">
        <w:rPr>
          <w:rFonts w:ascii="Courier New" w:hAnsi="Courier New" w:cs="Courier New"/>
          <w:color w:val="FFFFFF"/>
          <w:sz w:val="18"/>
          <w:szCs w:val="18"/>
          <w:lang w:val="en-GR" w:eastAsia="en-GB"/>
        </w:rPr>
        <w:t xml:space="preserve">TextToPdfServerTest </w:t>
      </w:r>
      <w:r w:rsidRPr="00C153A0">
        <w:rPr>
          <w:rFonts w:ascii="Courier New" w:hAnsi="Courier New" w:cs="Courier New"/>
          <w:color w:val="EBEBEB"/>
          <w:sz w:val="18"/>
          <w:szCs w:val="18"/>
          <w:lang w:val="en-GR" w:eastAsia="en-GB"/>
        </w:rPr>
        <w:t>{</w:t>
      </w:r>
      <w:r w:rsidRPr="00C153A0">
        <w:rPr>
          <w:rFonts w:ascii="Courier New" w:hAnsi="Courier New" w:cs="Courier New"/>
          <w:color w:val="EBEBEB"/>
          <w:sz w:val="18"/>
          <w:szCs w:val="18"/>
          <w:lang w:val="en-GR" w:eastAsia="en-GB"/>
        </w:rPr>
        <w:br/>
      </w:r>
      <w:r w:rsidRPr="00C153A0">
        <w:rPr>
          <w:rFonts w:ascii="Courier New" w:hAnsi="Courier New" w:cs="Courier New"/>
          <w:color w:val="EBEBEB"/>
          <w:sz w:val="18"/>
          <w:szCs w:val="18"/>
          <w:lang w:val="en-GR" w:eastAsia="en-GB"/>
        </w:rPr>
        <w:br/>
      </w:r>
      <w:r w:rsidRPr="00C153A0">
        <w:rPr>
          <w:rFonts w:ascii="Courier New" w:hAnsi="Courier New" w:cs="Courier New"/>
          <w:color w:val="EBEBEB"/>
          <w:sz w:val="18"/>
          <w:szCs w:val="18"/>
          <w:lang w:val="en-GR" w:eastAsia="en-GB"/>
        </w:rPr>
        <w:lastRenderedPageBreak/>
        <w:t xml:space="preserve">    </w:t>
      </w:r>
      <w:r w:rsidRPr="00C153A0">
        <w:rPr>
          <w:rFonts w:ascii="Courier New" w:hAnsi="Courier New" w:cs="Courier New"/>
          <w:color w:val="7EC3E6"/>
          <w:sz w:val="18"/>
          <w:szCs w:val="18"/>
          <w:lang w:val="en-GR" w:eastAsia="en-GB"/>
        </w:rPr>
        <w:t>// Integration Tests</w:t>
      </w:r>
      <w:r w:rsidRPr="00C153A0">
        <w:rPr>
          <w:rFonts w:ascii="Courier New" w:hAnsi="Courier New" w:cs="Courier New"/>
          <w:color w:val="7EC3E6"/>
          <w:sz w:val="18"/>
          <w:szCs w:val="18"/>
          <w:lang w:val="en-GR" w:eastAsia="en-GB"/>
        </w:rPr>
        <w:br/>
        <w:t xml:space="preserve">    </w:t>
      </w:r>
      <w:r w:rsidRPr="00C153A0">
        <w:rPr>
          <w:rFonts w:ascii="Courier New" w:hAnsi="Courier New" w:cs="Courier New"/>
          <w:color w:val="A9B837"/>
          <w:sz w:val="18"/>
          <w:szCs w:val="18"/>
          <w:lang w:val="en-GR" w:eastAsia="en-GB"/>
        </w:rPr>
        <w:t>@Test</w:t>
      </w:r>
      <w:r w:rsidRPr="00C153A0">
        <w:rPr>
          <w:rFonts w:ascii="Courier New" w:hAnsi="Courier New" w:cs="Courier New"/>
          <w:color w:val="A9B837"/>
          <w:sz w:val="18"/>
          <w:szCs w:val="18"/>
          <w:lang w:val="en-GR" w:eastAsia="en-GB"/>
        </w:rPr>
        <w:br/>
        <w:t xml:space="preserve">    </w:t>
      </w:r>
      <w:r w:rsidRPr="00C153A0">
        <w:rPr>
          <w:rFonts w:ascii="Courier New" w:hAnsi="Courier New" w:cs="Courier New"/>
          <w:color w:val="ED864A"/>
          <w:sz w:val="18"/>
          <w:szCs w:val="18"/>
          <w:lang w:val="en-GR" w:eastAsia="en-GB"/>
        </w:rPr>
        <w:t xml:space="preserve">void </w:t>
      </w:r>
      <w:r w:rsidRPr="00C153A0">
        <w:rPr>
          <w:rFonts w:ascii="Courier New" w:hAnsi="Courier New" w:cs="Courier New"/>
          <w:color w:val="FFCF40"/>
          <w:sz w:val="18"/>
          <w:szCs w:val="18"/>
          <w:lang w:val="en-GR" w:eastAsia="en-GB"/>
        </w:rPr>
        <w:t>textToPdfServerLoads</w:t>
      </w:r>
      <w:r w:rsidRPr="00C153A0">
        <w:rPr>
          <w:rFonts w:ascii="Courier New" w:hAnsi="Courier New" w:cs="Courier New"/>
          <w:color w:val="EBEBEB"/>
          <w:sz w:val="18"/>
          <w:szCs w:val="18"/>
          <w:lang w:val="en-GR" w:eastAsia="en-GB"/>
        </w:rPr>
        <w:t>() {</w:t>
      </w:r>
      <w:r w:rsidRPr="00C153A0">
        <w:rPr>
          <w:rFonts w:ascii="Courier New" w:hAnsi="Courier New" w:cs="Courier New"/>
          <w:color w:val="EBEBEB"/>
          <w:sz w:val="18"/>
          <w:szCs w:val="18"/>
          <w:lang w:val="en-GR" w:eastAsia="en-GB"/>
        </w:rPr>
        <w:br/>
        <w:t xml:space="preserve">        </w:t>
      </w:r>
      <w:r w:rsidRPr="00C153A0">
        <w:rPr>
          <w:rFonts w:ascii="Courier New" w:hAnsi="Courier New" w:cs="Courier New"/>
          <w:color w:val="FFFFFF"/>
          <w:sz w:val="18"/>
          <w:szCs w:val="18"/>
          <w:lang w:val="en-GR" w:eastAsia="en-GB"/>
        </w:rPr>
        <w:t>TextToPdfServer</w:t>
      </w:r>
      <w:r w:rsidRPr="00C153A0">
        <w:rPr>
          <w:rFonts w:ascii="Courier New" w:hAnsi="Courier New" w:cs="Courier New"/>
          <w:color w:val="EBEBEB"/>
          <w:sz w:val="18"/>
          <w:szCs w:val="18"/>
          <w:lang w:val="en-GR" w:eastAsia="en-GB"/>
        </w:rPr>
        <w:t>.</w:t>
      </w:r>
      <w:r w:rsidRPr="00C153A0">
        <w:rPr>
          <w:rFonts w:ascii="Courier New" w:hAnsi="Courier New" w:cs="Courier New"/>
          <w:i/>
          <w:iCs/>
          <w:color w:val="EBEBEB"/>
          <w:sz w:val="18"/>
          <w:szCs w:val="18"/>
          <w:lang w:val="en-GR" w:eastAsia="en-GB"/>
        </w:rPr>
        <w:t>main</w:t>
      </w:r>
      <w:r w:rsidRPr="00C153A0">
        <w:rPr>
          <w:rFonts w:ascii="Courier New" w:hAnsi="Courier New" w:cs="Courier New"/>
          <w:color w:val="EBEBEB"/>
          <w:sz w:val="18"/>
          <w:szCs w:val="18"/>
          <w:lang w:val="en-GR" w:eastAsia="en-GB"/>
        </w:rPr>
        <w:t>(</w:t>
      </w:r>
      <w:r w:rsidRPr="00C153A0">
        <w:rPr>
          <w:rFonts w:ascii="Courier New" w:hAnsi="Courier New" w:cs="Courier New"/>
          <w:color w:val="ED864A"/>
          <w:sz w:val="18"/>
          <w:szCs w:val="18"/>
          <w:lang w:val="en-GR" w:eastAsia="en-GB"/>
        </w:rPr>
        <w:t xml:space="preserve">new </w:t>
      </w:r>
      <w:r w:rsidRPr="00C153A0">
        <w:rPr>
          <w:rFonts w:ascii="Courier New" w:hAnsi="Courier New" w:cs="Courier New"/>
          <w:color w:val="EBEBEB"/>
          <w:sz w:val="18"/>
          <w:szCs w:val="18"/>
          <w:lang w:val="en-GR" w:eastAsia="en-GB"/>
        </w:rPr>
        <w:t>String[] {})</w:t>
      </w:r>
      <w:r w:rsidRPr="00C153A0">
        <w:rPr>
          <w:rFonts w:ascii="Courier New" w:hAnsi="Courier New" w:cs="Courier New"/>
          <w:b/>
          <w:bCs/>
          <w:color w:val="ED864A"/>
          <w:sz w:val="18"/>
          <w:szCs w:val="18"/>
          <w:lang w:val="en-GR" w:eastAsia="en-GB"/>
        </w:rPr>
        <w:t>;</w:t>
      </w:r>
      <w:r w:rsidRPr="00C153A0">
        <w:rPr>
          <w:rFonts w:ascii="Courier New" w:hAnsi="Courier New" w:cs="Courier New"/>
          <w:b/>
          <w:bCs/>
          <w:color w:val="ED864A"/>
          <w:sz w:val="18"/>
          <w:szCs w:val="18"/>
          <w:lang w:val="en-GR" w:eastAsia="en-GB"/>
        </w:rPr>
        <w:br/>
        <w:t xml:space="preserve">    </w:t>
      </w:r>
      <w:r w:rsidRPr="00C153A0">
        <w:rPr>
          <w:rFonts w:ascii="Courier New" w:hAnsi="Courier New" w:cs="Courier New"/>
          <w:color w:val="EBEBEB"/>
          <w:sz w:val="18"/>
          <w:szCs w:val="18"/>
          <w:lang w:val="en-GR" w:eastAsia="en-GB"/>
        </w:rPr>
        <w:t>}</w:t>
      </w:r>
      <w:r w:rsidRPr="00C153A0">
        <w:rPr>
          <w:rFonts w:ascii="Courier New" w:hAnsi="Courier New" w:cs="Courier New"/>
          <w:color w:val="EBEBEB"/>
          <w:sz w:val="18"/>
          <w:szCs w:val="18"/>
          <w:lang w:val="en-GR" w:eastAsia="en-GB"/>
        </w:rPr>
        <w:br/>
        <w:t>}</w:t>
      </w:r>
    </w:p>
    <w:p w14:paraId="0C9A4858" w14:textId="30F79000" w:rsidR="00C6309E" w:rsidRPr="001D70A9" w:rsidRDefault="00C6309E" w:rsidP="001D70A9">
      <w:r>
        <w:t>Overall, due to time constraints the testing effort was minimized to improve other elements of the software</w:t>
      </w:r>
      <w:r w:rsidR="003110E7">
        <w:t xml:space="preserve">, but still applied to a level which can help </w:t>
      </w:r>
      <w:r w:rsidR="00F91C5B">
        <w:t xml:space="preserve">current and future </w:t>
      </w:r>
      <w:r w:rsidR="003110E7">
        <w:t>development</w:t>
      </w:r>
      <w:r w:rsidR="00F91C5B">
        <w:t xml:space="preserve"> efforts</w:t>
      </w:r>
      <w:r>
        <w:t>.</w:t>
      </w:r>
    </w:p>
    <w:p w14:paraId="4C963DD7" w14:textId="73B17A8F" w:rsidR="007F3888" w:rsidRDefault="007F3888" w:rsidP="007F3888">
      <w:pPr>
        <w:pStyle w:val="Heading1"/>
      </w:pPr>
      <w:bookmarkStart w:id="29" w:name="_Toc104155791"/>
      <w:r>
        <w:t>Evaluation</w:t>
      </w:r>
      <w:bookmarkEnd w:id="29"/>
    </w:p>
    <w:p w14:paraId="7AB7A600" w14:textId="06AD8044" w:rsidR="00A43A94" w:rsidRDefault="00A43A94" w:rsidP="00A43A94">
      <w:r>
        <w:t>In any project evaluation from the developer is a critical component which can improve their skill, the continuation of the project and reveal further insight into development.</w:t>
      </w:r>
    </w:p>
    <w:p w14:paraId="491E7364" w14:textId="15DD8ED1" w:rsidR="002F5473" w:rsidRDefault="002F5473" w:rsidP="00A43A94">
      <w:r>
        <w:t xml:space="preserve">There were </w:t>
      </w:r>
      <w:r w:rsidR="008158EF">
        <w:t>some</w:t>
      </w:r>
      <w:r>
        <w:t xml:space="preserve"> improvements to be made that were not actually integrated to the final product:</w:t>
      </w:r>
    </w:p>
    <w:p w14:paraId="75ACCA9E" w14:textId="24734481" w:rsidR="002F5473" w:rsidRDefault="002F5473" w:rsidP="002F5473">
      <w:pPr>
        <w:pStyle w:val="ListParagraph"/>
        <w:numPr>
          <w:ilvl w:val="0"/>
          <w:numId w:val="40"/>
        </w:numPr>
      </w:pPr>
      <w:r>
        <w:t xml:space="preserve">A more sophisticated system of exception handling which would read on the client side if an error has occurred by expecting an exception builder response JSON. This would allow then the redirection of the user to a page where a </w:t>
      </w:r>
      <w:r w:rsidR="00DC6BFF">
        <w:t>user-friendly</w:t>
      </w:r>
      <w:r>
        <w:t xml:space="preserve"> error message would be shown instead.</w:t>
      </w:r>
    </w:p>
    <w:p w14:paraId="489AB431" w14:textId="15AF8292" w:rsidR="00370F2E" w:rsidRPr="00A43A94" w:rsidRDefault="00DC6BFF" w:rsidP="00370F2E">
      <w:pPr>
        <w:pStyle w:val="ListParagraph"/>
        <w:numPr>
          <w:ilvl w:val="0"/>
          <w:numId w:val="40"/>
        </w:numPr>
      </w:pPr>
      <w:r>
        <w:t>Traditionally a Continuous Integration (CI) solution would be used to automate test runs, but due to the small size of the project this was omitted.</w:t>
      </w:r>
      <w:r w:rsidR="003509A7">
        <w:t xml:space="preserve"> Usually</w:t>
      </w:r>
      <w:r w:rsidR="00D955C8">
        <w:t>,</w:t>
      </w:r>
      <w:r w:rsidR="003509A7">
        <w:t xml:space="preserve"> the tool the developer is familiar with for such use cases is GitHub Actions.</w:t>
      </w:r>
    </w:p>
    <w:p w14:paraId="1BBFB7D0" w14:textId="35A3FF59" w:rsidR="00E75E36" w:rsidRDefault="00B659F2" w:rsidP="00E75E36">
      <w:pPr>
        <w:pStyle w:val="Heading1"/>
      </w:pPr>
      <w:bookmarkStart w:id="30" w:name="_Toc104155792"/>
      <w:r w:rsidRPr="00A3089B">
        <w:t>Conclusion</w:t>
      </w:r>
      <w:bookmarkEnd w:id="30"/>
    </w:p>
    <w:p w14:paraId="22125793" w14:textId="31D01CE2" w:rsidR="00392D40" w:rsidRDefault="00136319" w:rsidP="00817A11">
      <w:pPr>
        <w:sectPr w:rsidR="00392D40" w:rsidSect="00047BC0">
          <w:headerReference w:type="default" r:id="rId34"/>
          <w:footerReference w:type="default" r:id="rId35"/>
          <w:pgSz w:w="11906" w:h="16838"/>
          <w:pgMar w:top="1701" w:right="1418" w:bottom="1701" w:left="1985" w:header="1134" w:footer="1134" w:gutter="0"/>
          <w:pgNumType w:start="1" w:chapStyle="7"/>
          <w:cols w:space="708"/>
          <w:docGrid w:linePitch="360"/>
        </w:sectPr>
      </w:pPr>
      <w:r>
        <w:t>Overall, the project offered an opportunity for the developer to get involved in and west of techniques and technologies which resulted in a functional system that conforms to the predefined goals.</w:t>
      </w:r>
      <w:r w:rsidR="003C64B7">
        <w:t xml:space="preserve"> Although</w:t>
      </w:r>
      <w:r w:rsidR="00343972">
        <w:t xml:space="preserve"> some aspects could have been further polished of the software as explored in the evaluation there is quality to the work as presented</w:t>
      </w:r>
      <w:r w:rsidR="008409BB">
        <w:t xml:space="preserve"> mainly in the implementation, design and testing of this document</w:t>
      </w:r>
      <w:r w:rsidR="00343972">
        <w:t>.</w:t>
      </w:r>
    </w:p>
    <w:p w14:paraId="2A7E6F0B" w14:textId="01BEAA3B" w:rsidR="00392D40" w:rsidRPr="00392D40" w:rsidRDefault="00392D40" w:rsidP="00817A11">
      <w:pPr>
        <w:rPr>
          <w:b/>
          <w:bCs/>
          <w:sz w:val="32"/>
          <w:szCs w:val="32"/>
        </w:rPr>
      </w:pPr>
      <w:r w:rsidRPr="00392D40">
        <w:rPr>
          <w:b/>
          <w:bCs/>
          <w:sz w:val="32"/>
          <w:szCs w:val="32"/>
        </w:rPr>
        <w:lastRenderedPageBreak/>
        <w:t>References</w:t>
      </w:r>
    </w:p>
    <w:p w14:paraId="4AB2617C" w14:textId="68B27F89" w:rsidR="00B1095C" w:rsidRPr="00B1095C" w:rsidRDefault="00392D40" w:rsidP="00B1095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B1095C" w:rsidRPr="00B1095C">
        <w:rPr>
          <w:noProof/>
        </w:rPr>
        <w:t>[1]</w:t>
      </w:r>
      <w:r w:rsidR="00B1095C" w:rsidRPr="00B1095C">
        <w:rPr>
          <w:noProof/>
        </w:rPr>
        <w:tab/>
        <w:t xml:space="preserve">F. Martin, “Richardson Maturity Model,” </w:t>
      </w:r>
      <w:r w:rsidR="00B1095C" w:rsidRPr="00B1095C">
        <w:rPr>
          <w:i/>
          <w:iCs/>
          <w:noProof/>
        </w:rPr>
        <w:t>steps toward the glory of REST</w:t>
      </w:r>
      <w:r w:rsidR="00B1095C" w:rsidRPr="00B1095C">
        <w:rPr>
          <w:noProof/>
        </w:rPr>
        <w:t>, 2010. [Online]. Available: https://www.martinfowler.com/articles/richardsonMaturityModel.html. [Accessed: 22-May-2022].</w:t>
      </w:r>
    </w:p>
    <w:p w14:paraId="0A4DC7D6" w14:textId="3852A1FF" w:rsidR="00392D40" w:rsidRPr="00817A11" w:rsidRDefault="00392D40" w:rsidP="00B1095C">
      <w:pPr>
        <w:widowControl w:val="0"/>
        <w:autoSpaceDE w:val="0"/>
        <w:autoSpaceDN w:val="0"/>
        <w:adjustRightInd w:val="0"/>
      </w:pPr>
      <w:r>
        <w:fldChar w:fldCharType="end"/>
      </w:r>
    </w:p>
    <w:sectPr w:rsidR="00392D40" w:rsidRPr="00817A11" w:rsidSect="00047BC0">
      <w:pgSz w:w="11906" w:h="16838"/>
      <w:pgMar w:top="1701" w:right="1418" w:bottom="1701" w:left="1985" w:header="1134" w:footer="1134" w:gutter="0"/>
      <w:pgNumType w:start="1" w:chapStyle="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17965" w14:textId="77777777" w:rsidR="004824B9" w:rsidRDefault="004824B9" w:rsidP="00D06A46">
      <w:pPr>
        <w:spacing w:before="0" w:after="0"/>
      </w:pPr>
      <w:r>
        <w:separator/>
      </w:r>
    </w:p>
  </w:endnote>
  <w:endnote w:type="continuationSeparator" w:id="0">
    <w:p w14:paraId="226AC984" w14:textId="77777777" w:rsidR="004824B9" w:rsidRDefault="004824B9" w:rsidP="00D06A46">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93724820"/>
      <w:docPartObj>
        <w:docPartGallery w:val="Page Numbers (Bottom of Page)"/>
        <w:docPartUnique/>
      </w:docPartObj>
    </w:sdtPr>
    <w:sdtEndPr>
      <w:rPr>
        <w:rStyle w:val="PageNumber"/>
      </w:rPr>
    </w:sdtEndPr>
    <w:sdtContent>
      <w:p w14:paraId="35E025F8" w14:textId="4D3E196F" w:rsidR="00CA3EF5" w:rsidRDefault="00CA3EF5" w:rsidP="0090003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79997" w14:textId="77777777" w:rsidR="00CA3EF5" w:rsidRDefault="00CA3EF5" w:rsidP="00CA3E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D1616" w14:textId="77777777" w:rsidR="006035ED" w:rsidRDefault="006035ED" w:rsidP="00C9699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6B9F4" w14:textId="77777777" w:rsidR="007F3F1A" w:rsidRDefault="007F3F1A" w:rsidP="00C969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p w14:paraId="08C8B0A4" w14:textId="77777777" w:rsidR="007F3F1A" w:rsidRDefault="007F3F1A" w:rsidP="00C96999">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29312" w14:textId="77777777" w:rsidR="00CF684C" w:rsidRDefault="00CF684C" w:rsidP="00CA3E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p w14:paraId="0F10EF56" w14:textId="77777777" w:rsidR="00CF684C" w:rsidRDefault="00CF684C" w:rsidP="00CA3EF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10D9A" w14:textId="77777777" w:rsidR="004824B9" w:rsidRDefault="004824B9" w:rsidP="00D06A46">
      <w:pPr>
        <w:spacing w:before="0" w:after="0"/>
      </w:pPr>
      <w:r>
        <w:separator/>
      </w:r>
    </w:p>
  </w:footnote>
  <w:footnote w:type="continuationSeparator" w:id="0">
    <w:p w14:paraId="25037FD1" w14:textId="77777777" w:rsidR="004824B9" w:rsidRDefault="004824B9" w:rsidP="00D06A46">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B47DB" w14:textId="09F5B93C" w:rsidR="00986DE6" w:rsidRPr="00EB176D" w:rsidRDefault="00986DE6" w:rsidP="00986DE6">
    <w:pPr>
      <w:pStyle w:val="Header"/>
      <w:jc w:val="right"/>
      <w:rPr>
        <w:b/>
        <w:b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9F69" w14:textId="4E9D842C" w:rsidR="00CF684C" w:rsidRPr="00114902" w:rsidRDefault="00CF684C" w:rsidP="009B4AD0">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16E7C"/>
    <w:multiLevelType w:val="hybridMultilevel"/>
    <w:tmpl w:val="C8804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93012F"/>
    <w:multiLevelType w:val="hybridMultilevel"/>
    <w:tmpl w:val="430C7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C50FF"/>
    <w:multiLevelType w:val="hybridMultilevel"/>
    <w:tmpl w:val="3F74B5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861CC7"/>
    <w:multiLevelType w:val="hybridMultilevel"/>
    <w:tmpl w:val="90ACB8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F5140"/>
    <w:multiLevelType w:val="hybridMultilevel"/>
    <w:tmpl w:val="835C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032AD7"/>
    <w:multiLevelType w:val="hybridMultilevel"/>
    <w:tmpl w:val="81F04F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EBB5060"/>
    <w:multiLevelType w:val="hybridMultilevel"/>
    <w:tmpl w:val="4F3C3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974F13"/>
    <w:multiLevelType w:val="hybridMultilevel"/>
    <w:tmpl w:val="A1302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02A4C8A"/>
    <w:multiLevelType w:val="hybridMultilevel"/>
    <w:tmpl w:val="0F2698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1749AA"/>
    <w:multiLevelType w:val="hybridMultilevel"/>
    <w:tmpl w:val="7DA46346"/>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0" w15:restartNumberingAfterBreak="0">
    <w:nsid w:val="15534BA4"/>
    <w:multiLevelType w:val="hybridMultilevel"/>
    <w:tmpl w:val="0B90D9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181F67"/>
    <w:multiLevelType w:val="hybridMultilevel"/>
    <w:tmpl w:val="BEA444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B5121C"/>
    <w:multiLevelType w:val="multilevel"/>
    <w:tmpl w:val="94B8F2AC"/>
    <w:styleLink w:val="AppendixHeading"/>
    <w:lvl w:ilvl="0">
      <w:start w:val="1"/>
      <w:numFmt w:val="upperLetter"/>
      <w:suff w:val="space"/>
      <w:lvlText w:val="Appendix %1:"/>
      <w:lvlJc w:val="left"/>
      <w:pPr>
        <w:ind w:left="57" w:hanging="57"/>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suff w:val="space"/>
      <w:lvlText w:val="Appendix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0CB455C"/>
    <w:multiLevelType w:val="hybridMultilevel"/>
    <w:tmpl w:val="453469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A86EF5"/>
    <w:multiLevelType w:val="hybridMultilevel"/>
    <w:tmpl w:val="0200F2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0D43DA"/>
    <w:multiLevelType w:val="hybridMultilevel"/>
    <w:tmpl w:val="A19EBE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6C2775"/>
    <w:multiLevelType w:val="hybridMultilevel"/>
    <w:tmpl w:val="FBD27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BB52BF"/>
    <w:multiLevelType w:val="hybridMultilevel"/>
    <w:tmpl w:val="628274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BA7F0E"/>
    <w:multiLevelType w:val="hybridMultilevel"/>
    <w:tmpl w:val="06682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721C15"/>
    <w:multiLevelType w:val="hybridMultilevel"/>
    <w:tmpl w:val="0BCE56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C15F4F"/>
    <w:multiLevelType w:val="multilevel"/>
    <w:tmpl w:val="AD32D4F0"/>
    <w:lvl w:ilvl="0">
      <w:start w:val="1"/>
      <w:numFmt w:val="decimal"/>
      <w:lvlText w:val="Chapter %1."/>
      <w:lvlJc w:val="left"/>
      <w:pPr>
        <w:ind w:left="0" w:firstLine="0"/>
      </w:pPr>
      <w:rPr>
        <w:rFonts w:ascii="Times New Roman" w:hAnsi="Times New Roman" w:hint="default"/>
        <w:b/>
        <w:i w:val="0"/>
        <w:sz w:val="40"/>
      </w:rPr>
    </w:lvl>
    <w:lvl w:ilvl="1">
      <w:start w:val="1"/>
      <w:numFmt w:val="decimal"/>
      <w:suff w:val="space"/>
      <w:lvlText w:val="%1.%2"/>
      <w:lvlJc w:val="left"/>
      <w:pPr>
        <w:ind w:left="0" w:firstLine="0"/>
      </w:pPr>
      <w:rPr>
        <w:rFonts w:ascii="Times New Roman" w:hAnsi="Times New Roman" w:hint="default"/>
        <w:b/>
        <w:i w:val="0"/>
        <w:sz w:val="36"/>
      </w:rPr>
    </w:lvl>
    <w:lvl w:ilvl="2">
      <w:start w:val="1"/>
      <w:numFmt w:val="decimal"/>
      <w:suff w:val="space"/>
      <w:lvlText w:val="%1.%2.%3"/>
      <w:lvlJc w:val="left"/>
      <w:pPr>
        <w:ind w:left="0" w:firstLine="0"/>
      </w:pPr>
      <w:rPr>
        <w:rFonts w:ascii="Times New Roman" w:hAnsi="Times New Roman" w:hint="default"/>
        <w:b/>
        <w:i w:val="0"/>
        <w:sz w:val="32"/>
      </w:rPr>
    </w:lvl>
    <w:lvl w:ilvl="3">
      <w:start w:val="1"/>
      <w:numFmt w:val="decimal"/>
      <w:suff w:val="space"/>
      <w:lvlText w:val="%1.%2.%3.%4"/>
      <w:lvlJc w:val="left"/>
      <w:pPr>
        <w:ind w:left="0" w:firstLine="0"/>
      </w:pPr>
      <w:rPr>
        <w:rFonts w:ascii="Times New Roman" w:hAnsi="Times New Roman" w:hint="default"/>
        <w:b/>
        <w:i w:val="0"/>
        <w:sz w:val="28"/>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ascii="Times New Roman" w:hAnsi="Times New Roman" w:hint="default"/>
        <w:b/>
        <w:i w:val="0"/>
        <w:sz w:val="40"/>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3124BA"/>
    <w:multiLevelType w:val="hybridMultilevel"/>
    <w:tmpl w:val="51080D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B0495B"/>
    <w:multiLevelType w:val="hybridMultilevel"/>
    <w:tmpl w:val="E6609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7208DC"/>
    <w:multiLevelType w:val="hybridMultilevel"/>
    <w:tmpl w:val="213099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E1225B"/>
    <w:multiLevelType w:val="hybridMultilevel"/>
    <w:tmpl w:val="8338A50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E9A317B"/>
    <w:multiLevelType w:val="hybridMultilevel"/>
    <w:tmpl w:val="F294B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76C0C37"/>
    <w:multiLevelType w:val="hybridMultilevel"/>
    <w:tmpl w:val="98323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BA761D"/>
    <w:multiLevelType w:val="hybridMultilevel"/>
    <w:tmpl w:val="1DFA53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A50CEC"/>
    <w:multiLevelType w:val="hybridMultilevel"/>
    <w:tmpl w:val="BA281D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0793C42"/>
    <w:multiLevelType w:val="hybridMultilevel"/>
    <w:tmpl w:val="E7B232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1623F2"/>
    <w:multiLevelType w:val="hybridMultilevel"/>
    <w:tmpl w:val="8AB49B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43C2A14"/>
    <w:multiLevelType w:val="hybridMultilevel"/>
    <w:tmpl w:val="D82EF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C2262F"/>
    <w:multiLevelType w:val="multilevel"/>
    <w:tmpl w:val="430C7A28"/>
    <w:styleLink w:val="CurrentList1"/>
    <w:lvl w:ilvl="0">
      <w:start w:val="1"/>
      <w:numFmt w:val="decimal"/>
      <w:suff w:val="space"/>
      <w:lvlText w:val="Chapter %1."/>
      <w:lvlJc w:val="left"/>
      <w:pPr>
        <w:ind w:left="0" w:firstLine="0"/>
      </w:pPr>
      <w:rPr>
        <w:rFonts w:ascii="Times New Roman" w:hAnsi="Times New Roman" w:hint="default"/>
        <w:b/>
        <w:i w:val="0"/>
        <w:sz w:val="40"/>
      </w:rPr>
    </w:lvl>
    <w:lvl w:ilvl="1">
      <w:start w:val="1"/>
      <w:numFmt w:val="decimal"/>
      <w:suff w:val="space"/>
      <w:lvlText w:val="%1.%2"/>
      <w:lvlJc w:val="left"/>
      <w:pPr>
        <w:ind w:left="0" w:firstLine="0"/>
      </w:pPr>
      <w:rPr>
        <w:rFonts w:ascii="Times New Roman" w:hAnsi="Times New Roman" w:hint="default"/>
        <w:b/>
        <w:i w:val="0"/>
        <w:sz w:val="36"/>
      </w:rPr>
    </w:lvl>
    <w:lvl w:ilvl="2">
      <w:start w:val="1"/>
      <w:numFmt w:val="decimal"/>
      <w:suff w:val="space"/>
      <w:lvlText w:val="%1.%2.%3"/>
      <w:lvlJc w:val="left"/>
      <w:pPr>
        <w:ind w:left="0" w:firstLine="0"/>
      </w:pPr>
      <w:rPr>
        <w:rFonts w:ascii="Times New Roman" w:hAnsi="Times New Roman" w:hint="default"/>
        <w:b/>
        <w:i w:val="0"/>
        <w:sz w:val="32"/>
      </w:rPr>
    </w:lvl>
    <w:lvl w:ilvl="3">
      <w:start w:val="1"/>
      <w:numFmt w:val="decimal"/>
      <w:suff w:val="space"/>
      <w:lvlText w:val="%1.%2.%3.%4"/>
      <w:lvlJc w:val="left"/>
      <w:pPr>
        <w:ind w:left="0" w:firstLine="0"/>
      </w:pPr>
      <w:rPr>
        <w:rFonts w:ascii="Times New Roman" w:hAnsi="Times New Roman" w:hint="default"/>
        <w:b/>
        <w:i w:val="0"/>
        <w:sz w:val="28"/>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ascii="Times New Roman" w:hAnsi="Times New Roman" w:hint="default"/>
        <w:b/>
        <w:i w:val="0"/>
        <w:sz w:val="32"/>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15:restartNumberingAfterBreak="0">
    <w:nsid w:val="683C0AB8"/>
    <w:multiLevelType w:val="hybridMultilevel"/>
    <w:tmpl w:val="4BC41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8B52D76"/>
    <w:multiLevelType w:val="hybridMultilevel"/>
    <w:tmpl w:val="67AC8C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96C20E0"/>
    <w:multiLevelType w:val="multilevel"/>
    <w:tmpl w:val="4B346BC2"/>
    <w:lvl w:ilvl="0">
      <w:start w:val="1"/>
      <w:numFmt w:val="decimal"/>
      <w:pStyle w:val="Heading1"/>
      <w:suff w:val="space"/>
      <w:lvlText w:val="%1."/>
      <w:lvlJc w:val="left"/>
      <w:pPr>
        <w:ind w:left="0" w:firstLine="0"/>
      </w:pPr>
      <w:rPr>
        <w:rFonts w:ascii="Times New Roman" w:hAnsi="Times New Roman" w:hint="default"/>
        <w:b/>
        <w:i w:val="0"/>
        <w:sz w:val="40"/>
      </w:rPr>
    </w:lvl>
    <w:lvl w:ilvl="1">
      <w:start w:val="1"/>
      <w:numFmt w:val="decimal"/>
      <w:pStyle w:val="Heading2"/>
      <w:suff w:val="space"/>
      <w:lvlText w:val="%1.%2"/>
      <w:lvlJc w:val="left"/>
      <w:pPr>
        <w:ind w:left="0" w:firstLine="0"/>
      </w:pPr>
      <w:rPr>
        <w:rFonts w:ascii="Times New Roman" w:hAnsi="Times New Roman" w:hint="default"/>
        <w:b/>
        <w:i w:val="0"/>
        <w:sz w:val="36"/>
      </w:rPr>
    </w:lvl>
    <w:lvl w:ilvl="2">
      <w:start w:val="1"/>
      <w:numFmt w:val="decimal"/>
      <w:pStyle w:val="Heading3"/>
      <w:suff w:val="space"/>
      <w:lvlText w:val="%1.%2.%3"/>
      <w:lvlJc w:val="left"/>
      <w:pPr>
        <w:ind w:left="0" w:firstLine="0"/>
      </w:pPr>
      <w:rPr>
        <w:rFonts w:ascii="Times New Roman" w:hAnsi="Times New Roman" w:hint="default"/>
        <w:b/>
        <w:i w:val="0"/>
        <w:sz w:val="32"/>
      </w:rPr>
    </w:lvl>
    <w:lvl w:ilvl="3">
      <w:start w:val="1"/>
      <w:numFmt w:val="decimal"/>
      <w:pStyle w:val="Heading4"/>
      <w:suff w:val="space"/>
      <w:lvlText w:val="%1.%2.%3.%4"/>
      <w:lvlJc w:val="left"/>
      <w:pPr>
        <w:ind w:left="0" w:firstLine="0"/>
      </w:pPr>
      <w:rPr>
        <w:rFonts w:ascii="Times New Roman" w:hAnsi="Times New Roman" w:hint="default"/>
        <w:b/>
        <w:i w:val="0"/>
        <w:sz w:val="28"/>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upperLetter"/>
      <w:pStyle w:val="Heading7"/>
      <w:suff w:val="space"/>
      <w:lvlText w:val="Appendix %7:"/>
      <w:lvlJc w:val="left"/>
      <w:pPr>
        <w:ind w:left="0" w:firstLine="0"/>
      </w:pPr>
      <w:rPr>
        <w:rFonts w:ascii="Times New Roman" w:hAnsi="Times New Roman" w:hint="default"/>
        <w:b/>
        <w:i w:val="0"/>
        <w:sz w:val="32"/>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6" w15:restartNumberingAfterBreak="0">
    <w:nsid w:val="6C887F26"/>
    <w:multiLevelType w:val="multilevel"/>
    <w:tmpl w:val="C0DE8046"/>
    <w:lvl w:ilvl="0">
      <w:start w:val="1"/>
      <w:numFmt w:val="decimal"/>
      <w:lvlText w:val="Chapter %1."/>
      <w:lvlJc w:val="left"/>
      <w:pPr>
        <w:ind w:left="0" w:firstLine="0"/>
      </w:pPr>
      <w:rPr>
        <w:rFonts w:ascii="Times New Roman" w:hAnsi="Times New Roman" w:hint="default"/>
        <w:b/>
        <w:i w:val="0"/>
        <w:sz w:val="40"/>
      </w:rPr>
    </w:lvl>
    <w:lvl w:ilvl="1">
      <w:start w:val="1"/>
      <w:numFmt w:val="decimal"/>
      <w:suff w:val="space"/>
      <w:lvlText w:val="%1.%2"/>
      <w:lvlJc w:val="left"/>
      <w:pPr>
        <w:ind w:left="0" w:firstLine="0"/>
      </w:pPr>
      <w:rPr>
        <w:rFonts w:ascii="Times New Roman" w:hAnsi="Times New Roman" w:hint="default"/>
        <w:b/>
        <w:i w:val="0"/>
        <w:sz w:val="36"/>
      </w:rPr>
    </w:lvl>
    <w:lvl w:ilvl="2">
      <w:start w:val="1"/>
      <w:numFmt w:val="decimal"/>
      <w:suff w:val="space"/>
      <w:lvlText w:val="%1.%2.%3"/>
      <w:lvlJc w:val="left"/>
      <w:pPr>
        <w:ind w:left="0" w:firstLine="0"/>
      </w:pPr>
      <w:rPr>
        <w:rFonts w:ascii="Times New Roman" w:hAnsi="Times New Roman" w:hint="default"/>
        <w:b/>
        <w:i w:val="0"/>
        <w:sz w:val="32"/>
      </w:rPr>
    </w:lvl>
    <w:lvl w:ilvl="3">
      <w:start w:val="1"/>
      <w:numFmt w:val="decimal"/>
      <w:suff w:val="space"/>
      <w:lvlText w:val="%1.%2.%3.%4"/>
      <w:lvlJc w:val="left"/>
      <w:pPr>
        <w:ind w:left="0" w:firstLine="0"/>
      </w:pPr>
      <w:rPr>
        <w:rFonts w:ascii="Times New Roman" w:hAnsi="Times New Roman" w:hint="default"/>
        <w:b/>
        <w:i w:val="0"/>
        <w:sz w:val="28"/>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suff w:val="space"/>
      <w:lvlText w:val="Appendix %7:"/>
      <w:lvlJc w:val="left"/>
      <w:pPr>
        <w:ind w:left="0" w:firstLine="0"/>
      </w:pPr>
      <w:rPr>
        <w:rFonts w:ascii="Times New Roman" w:hAnsi="Times New Roman" w:hint="default"/>
        <w:b/>
        <w:i w:val="0"/>
        <w:sz w:val="32"/>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7" w15:restartNumberingAfterBreak="0">
    <w:nsid w:val="6F19544A"/>
    <w:multiLevelType w:val="hybridMultilevel"/>
    <w:tmpl w:val="DC1231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CF58E0"/>
    <w:multiLevelType w:val="hybridMultilevel"/>
    <w:tmpl w:val="B99E97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F716ECE"/>
    <w:multiLevelType w:val="hybridMultilevel"/>
    <w:tmpl w:val="61B2855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FD42B34"/>
    <w:multiLevelType w:val="hybridMultilevel"/>
    <w:tmpl w:val="655E4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4821348">
    <w:abstractNumId w:val="12"/>
  </w:num>
  <w:num w:numId="2" w16cid:durableId="700667401">
    <w:abstractNumId w:val="24"/>
  </w:num>
  <w:num w:numId="3" w16cid:durableId="1991206962">
    <w:abstractNumId w:val="35"/>
  </w:num>
  <w:num w:numId="4" w16cid:durableId="1421176505">
    <w:abstractNumId w:val="18"/>
  </w:num>
  <w:num w:numId="5" w16cid:durableId="412899087">
    <w:abstractNumId w:val="13"/>
  </w:num>
  <w:num w:numId="6" w16cid:durableId="342434564">
    <w:abstractNumId w:val="3"/>
  </w:num>
  <w:num w:numId="7" w16cid:durableId="136606817">
    <w:abstractNumId w:val="1"/>
  </w:num>
  <w:num w:numId="8" w16cid:durableId="1306934951">
    <w:abstractNumId w:val="30"/>
  </w:num>
  <w:num w:numId="9" w16cid:durableId="1566994209">
    <w:abstractNumId w:val="8"/>
  </w:num>
  <w:num w:numId="10" w16cid:durableId="466699380">
    <w:abstractNumId w:val="7"/>
  </w:num>
  <w:num w:numId="11" w16cid:durableId="1039939756">
    <w:abstractNumId w:val="23"/>
  </w:num>
  <w:num w:numId="12" w16cid:durableId="1671324881">
    <w:abstractNumId w:val="26"/>
  </w:num>
  <w:num w:numId="13" w16cid:durableId="1829515792">
    <w:abstractNumId w:val="34"/>
  </w:num>
  <w:num w:numId="14" w16cid:durableId="643975590">
    <w:abstractNumId w:val="37"/>
  </w:num>
  <w:num w:numId="15" w16cid:durableId="170491725">
    <w:abstractNumId w:val="22"/>
  </w:num>
  <w:num w:numId="16" w16cid:durableId="1635985073">
    <w:abstractNumId w:val="21"/>
  </w:num>
  <w:num w:numId="17" w16cid:durableId="291256695">
    <w:abstractNumId w:val="17"/>
  </w:num>
  <w:num w:numId="18" w16cid:durableId="745810835">
    <w:abstractNumId w:val="9"/>
  </w:num>
  <w:num w:numId="19" w16cid:durableId="616566442">
    <w:abstractNumId w:val="16"/>
  </w:num>
  <w:num w:numId="20" w16cid:durableId="1882739088">
    <w:abstractNumId w:val="0"/>
  </w:num>
  <w:num w:numId="21" w16cid:durableId="812869596">
    <w:abstractNumId w:val="31"/>
  </w:num>
  <w:num w:numId="22" w16cid:durableId="317417773">
    <w:abstractNumId w:val="40"/>
  </w:num>
  <w:num w:numId="23" w16cid:durableId="298924590">
    <w:abstractNumId w:val="19"/>
  </w:num>
  <w:num w:numId="24" w16cid:durableId="1734040204">
    <w:abstractNumId w:val="25"/>
  </w:num>
  <w:num w:numId="25" w16cid:durableId="1650287455">
    <w:abstractNumId w:val="39"/>
  </w:num>
  <w:num w:numId="26" w16cid:durableId="474613646">
    <w:abstractNumId w:val="5"/>
  </w:num>
  <w:num w:numId="27" w16cid:durableId="1519613882">
    <w:abstractNumId w:val="20"/>
  </w:num>
  <w:num w:numId="28" w16cid:durableId="1123187248">
    <w:abstractNumId w:val="4"/>
  </w:num>
  <w:num w:numId="29" w16cid:durableId="672343131">
    <w:abstractNumId w:val="15"/>
  </w:num>
  <w:num w:numId="30" w16cid:durableId="417558715">
    <w:abstractNumId w:val="28"/>
  </w:num>
  <w:num w:numId="31" w16cid:durableId="1550993664">
    <w:abstractNumId w:val="38"/>
  </w:num>
  <w:num w:numId="32" w16cid:durableId="1418483181">
    <w:abstractNumId w:val="27"/>
  </w:num>
  <w:num w:numId="33" w16cid:durableId="1042556503">
    <w:abstractNumId w:val="10"/>
  </w:num>
  <w:num w:numId="34" w16cid:durableId="755904205">
    <w:abstractNumId w:val="36"/>
  </w:num>
  <w:num w:numId="35" w16cid:durableId="1339844898">
    <w:abstractNumId w:val="11"/>
  </w:num>
  <w:num w:numId="36" w16cid:durableId="1978871524">
    <w:abstractNumId w:val="14"/>
  </w:num>
  <w:num w:numId="37" w16cid:durableId="1270508496">
    <w:abstractNumId w:val="29"/>
  </w:num>
  <w:num w:numId="38" w16cid:durableId="983244062">
    <w:abstractNumId w:val="6"/>
  </w:num>
  <w:num w:numId="39" w16cid:durableId="21246978">
    <w:abstractNumId w:val="32"/>
  </w:num>
  <w:num w:numId="40" w16cid:durableId="1309674485">
    <w:abstractNumId w:val="33"/>
  </w:num>
  <w:num w:numId="41" w16cid:durableId="1970351760">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9"/>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1AF"/>
    <w:rsid w:val="000011AD"/>
    <w:rsid w:val="00001901"/>
    <w:rsid w:val="00003A64"/>
    <w:rsid w:val="00003BC2"/>
    <w:rsid w:val="00003C26"/>
    <w:rsid w:val="000041F5"/>
    <w:rsid w:val="00004CC7"/>
    <w:rsid w:val="00005CA8"/>
    <w:rsid w:val="000066AC"/>
    <w:rsid w:val="00006E97"/>
    <w:rsid w:val="000070AF"/>
    <w:rsid w:val="00011536"/>
    <w:rsid w:val="000137E2"/>
    <w:rsid w:val="000138A2"/>
    <w:rsid w:val="00013979"/>
    <w:rsid w:val="00013E45"/>
    <w:rsid w:val="00015F45"/>
    <w:rsid w:val="00017173"/>
    <w:rsid w:val="00017BD0"/>
    <w:rsid w:val="00017FFE"/>
    <w:rsid w:val="0002060D"/>
    <w:rsid w:val="000213EA"/>
    <w:rsid w:val="000221AB"/>
    <w:rsid w:val="000230B5"/>
    <w:rsid w:val="00024597"/>
    <w:rsid w:val="000245BD"/>
    <w:rsid w:val="0002748F"/>
    <w:rsid w:val="0003004C"/>
    <w:rsid w:val="00030CBF"/>
    <w:rsid w:val="00030DB4"/>
    <w:rsid w:val="00030FAD"/>
    <w:rsid w:val="0003457D"/>
    <w:rsid w:val="000347A8"/>
    <w:rsid w:val="00035C3E"/>
    <w:rsid w:val="00035CD4"/>
    <w:rsid w:val="000361C0"/>
    <w:rsid w:val="00036585"/>
    <w:rsid w:val="00036BBC"/>
    <w:rsid w:val="00036EC4"/>
    <w:rsid w:val="000416FF"/>
    <w:rsid w:val="00042CDF"/>
    <w:rsid w:val="000451FE"/>
    <w:rsid w:val="00045D04"/>
    <w:rsid w:val="000476CA"/>
    <w:rsid w:val="00047BC0"/>
    <w:rsid w:val="00050195"/>
    <w:rsid w:val="00050412"/>
    <w:rsid w:val="000505AC"/>
    <w:rsid w:val="0005170D"/>
    <w:rsid w:val="00051740"/>
    <w:rsid w:val="00052412"/>
    <w:rsid w:val="00052B4B"/>
    <w:rsid w:val="00054BAC"/>
    <w:rsid w:val="0005529B"/>
    <w:rsid w:val="00055AF3"/>
    <w:rsid w:val="000570D5"/>
    <w:rsid w:val="0005752A"/>
    <w:rsid w:val="00060A09"/>
    <w:rsid w:val="000618E8"/>
    <w:rsid w:val="00061E7F"/>
    <w:rsid w:val="000630B7"/>
    <w:rsid w:val="000644D2"/>
    <w:rsid w:val="00067225"/>
    <w:rsid w:val="000700A8"/>
    <w:rsid w:val="00070544"/>
    <w:rsid w:val="00070567"/>
    <w:rsid w:val="00070B11"/>
    <w:rsid w:val="00073CC9"/>
    <w:rsid w:val="00074309"/>
    <w:rsid w:val="00075139"/>
    <w:rsid w:val="00075B8C"/>
    <w:rsid w:val="00075FE0"/>
    <w:rsid w:val="00080158"/>
    <w:rsid w:val="000803D8"/>
    <w:rsid w:val="00080D9B"/>
    <w:rsid w:val="0008145B"/>
    <w:rsid w:val="000822BA"/>
    <w:rsid w:val="00083085"/>
    <w:rsid w:val="00086B5A"/>
    <w:rsid w:val="00087CAE"/>
    <w:rsid w:val="00087FCA"/>
    <w:rsid w:val="00091C66"/>
    <w:rsid w:val="00092BC3"/>
    <w:rsid w:val="00093937"/>
    <w:rsid w:val="00093D84"/>
    <w:rsid w:val="00093D96"/>
    <w:rsid w:val="000943FB"/>
    <w:rsid w:val="00094CBD"/>
    <w:rsid w:val="000A0090"/>
    <w:rsid w:val="000A036E"/>
    <w:rsid w:val="000A1A40"/>
    <w:rsid w:val="000A28A6"/>
    <w:rsid w:val="000A2A88"/>
    <w:rsid w:val="000A46A8"/>
    <w:rsid w:val="000A4916"/>
    <w:rsid w:val="000A6561"/>
    <w:rsid w:val="000A7B60"/>
    <w:rsid w:val="000B110C"/>
    <w:rsid w:val="000B12F8"/>
    <w:rsid w:val="000B25F8"/>
    <w:rsid w:val="000B320C"/>
    <w:rsid w:val="000B442F"/>
    <w:rsid w:val="000B4611"/>
    <w:rsid w:val="000B4BCF"/>
    <w:rsid w:val="000B5906"/>
    <w:rsid w:val="000B5C2B"/>
    <w:rsid w:val="000B66E2"/>
    <w:rsid w:val="000B6732"/>
    <w:rsid w:val="000B7836"/>
    <w:rsid w:val="000B7B65"/>
    <w:rsid w:val="000C0C0C"/>
    <w:rsid w:val="000C0C76"/>
    <w:rsid w:val="000C0E3E"/>
    <w:rsid w:val="000C11F9"/>
    <w:rsid w:val="000C1628"/>
    <w:rsid w:val="000C3621"/>
    <w:rsid w:val="000C4C6B"/>
    <w:rsid w:val="000C4CC8"/>
    <w:rsid w:val="000C50B2"/>
    <w:rsid w:val="000C79F3"/>
    <w:rsid w:val="000D0507"/>
    <w:rsid w:val="000D20EC"/>
    <w:rsid w:val="000D3789"/>
    <w:rsid w:val="000D3E73"/>
    <w:rsid w:val="000D4FFF"/>
    <w:rsid w:val="000D6E79"/>
    <w:rsid w:val="000D71D9"/>
    <w:rsid w:val="000E0043"/>
    <w:rsid w:val="000E0837"/>
    <w:rsid w:val="000E2126"/>
    <w:rsid w:val="000E26A5"/>
    <w:rsid w:val="000E26F2"/>
    <w:rsid w:val="000E28F6"/>
    <w:rsid w:val="000E40A1"/>
    <w:rsid w:val="000E491F"/>
    <w:rsid w:val="000E62D4"/>
    <w:rsid w:val="000E64E3"/>
    <w:rsid w:val="000E69B5"/>
    <w:rsid w:val="000E7C0B"/>
    <w:rsid w:val="000F12DD"/>
    <w:rsid w:val="000F2323"/>
    <w:rsid w:val="000F4CD8"/>
    <w:rsid w:val="000F4D73"/>
    <w:rsid w:val="000F57EC"/>
    <w:rsid w:val="0010171D"/>
    <w:rsid w:val="001038E0"/>
    <w:rsid w:val="00105E74"/>
    <w:rsid w:val="00106128"/>
    <w:rsid w:val="0010623F"/>
    <w:rsid w:val="00107021"/>
    <w:rsid w:val="00110168"/>
    <w:rsid w:val="00110578"/>
    <w:rsid w:val="00110A2A"/>
    <w:rsid w:val="00110FAE"/>
    <w:rsid w:val="00111403"/>
    <w:rsid w:val="00111DBF"/>
    <w:rsid w:val="0011222D"/>
    <w:rsid w:val="00112BCF"/>
    <w:rsid w:val="0011302C"/>
    <w:rsid w:val="0011379B"/>
    <w:rsid w:val="001144ED"/>
    <w:rsid w:val="0011478C"/>
    <w:rsid w:val="00114902"/>
    <w:rsid w:val="00116542"/>
    <w:rsid w:val="001167CE"/>
    <w:rsid w:val="00117DA7"/>
    <w:rsid w:val="0012082A"/>
    <w:rsid w:val="00120E3F"/>
    <w:rsid w:val="00123E5C"/>
    <w:rsid w:val="0012433F"/>
    <w:rsid w:val="00124984"/>
    <w:rsid w:val="001249E0"/>
    <w:rsid w:val="00124EDC"/>
    <w:rsid w:val="00126365"/>
    <w:rsid w:val="001268AB"/>
    <w:rsid w:val="00127F35"/>
    <w:rsid w:val="00133140"/>
    <w:rsid w:val="00134084"/>
    <w:rsid w:val="0013420B"/>
    <w:rsid w:val="0013460A"/>
    <w:rsid w:val="00134B4C"/>
    <w:rsid w:val="0013507D"/>
    <w:rsid w:val="001351DA"/>
    <w:rsid w:val="00136319"/>
    <w:rsid w:val="00141576"/>
    <w:rsid w:val="00144933"/>
    <w:rsid w:val="00144AEE"/>
    <w:rsid w:val="00144C75"/>
    <w:rsid w:val="00145BE2"/>
    <w:rsid w:val="00146EB9"/>
    <w:rsid w:val="00147E5B"/>
    <w:rsid w:val="001517A4"/>
    <w:rsid w:val="00152161"/>
    <w:rsid w:val="00152C5A"/>
    <w:rsid w:val="00154975"/>
    <w:rsid w:val="00154C19"/>
    <w:rsid w:val="0015514E"/>
    <w:rsid w:val="001551F1"/>
    <w:rsid w:val="00155E6A"/>
    <w:rsid w:val="00156F48"/>
    <w:rsid w:val="00157B44"/>
    <w:rsid w:val="00157E79"/>
    <w:rsid w:val="001628F5"/>
    <w:rsid w:val="00164971"/>
    <w:rsid w:val="00165B32"/>
    <w:rsid w:val="00165C4B"/>
    <w:rsid w:val="00165C5E"/>
    <w:rsid w:val="00166F75"/>
    <w:rsid w:val="001675E5"/>
    <w:rsid w:val="00167AB7"/>
    <w:rsid w:val="00167C60"/>
    <w:rsid w:val="00170777"/>
    <w:rsid w:val="00170E73"/>
    <w:rsid w:val="00171062"/>
    <w:rsid w:val="0017527B"/>
    <w:rsid w:val="00175C42"/>
    <w:rsid w:val="0017670B"/>
    <w:rsid w:val="00176839"/>
    <w:rsid w:val="001771B1"/>
    <w:rsid w:val="0017743F"/>
    <w:rsid w:val="001776C9"/>
    <w:rsid w:val="00180EC7"/>
    <w:rsid w:val="001812F8"/>
    <w:rsid w:val="00181A56"/>
    <w:rsid w:val="00182475"/>
    <w:rsid w:val="00183863"/>
    <w:rsid w:val="00184102"/>
    <w:rsid w:val="001855DB"/>
    <w:rsid w:val="001858DC"/>
    <w:rsid w:val="0019067E"/>
    <w:rsid w:val="00190FD9"/>
    <w:rsid w:val="00192123"/>
    <w:rsid w:val="001924E5"/>
    <w:rsid w:val="00192FCC"/>
    <w:rsid w:val="0019348F"/>
    <w:rsid w:val="0019386B"/>
    <w:rsid w:val="00193F00"/>
    <w:rsid w:val="00193F9E"/>
    <w:rsid w:val="001943C2"/>
    <w:rsid w:val="00194B13"/>
    <w:rsid w:val="001A1845"/>
    <w:rsid w:val="001A3052"/>
    <w:rsid w:val="001A3E73"/>
    <w:rsid w:val="001A5FEE"/>
    <w:rsid w:val="001A713C"/>
    <w:rsid w:val="001A73CF"/>
    <w:rsid w:val="001A762B"/>
    <w:rsid w:val="001B1BCD"/>
    <w:rsid w:val="001B577D"/>
    <w:rsid w:val="001B68B0"/>
    <w:rsid w:val="001B765E"/>
    <w:rsid w:val="001C1989"/>
    <w:rsid w:val="001C4C65"/>
    <w:rsid w:val="001C51B3"/>
    <w:rsid w:val="001C5674"/>
    <w:rsid w:val="001C5909"/>
    <w:rsid w:val="001C5989"/>
    <w:rsid w:val="001C707A"/>
    <w:rsid w:val="001D0FB4"/>
    <w:rsid w:val="001D2FAD"/>
    <w:rsid w:val="001D5171"/>
    <w:rsid w:val="001D5A75"/>
    <w:rsid w:val="001D6608"/>
    <w:rsid w:val="001D70A9"/>
    <w:rsid w:val="001D78EC"/>
    <w:rsid w:val="001E154B"/>
    <w:rsid w:val="001E208B"/>
    <w:rsid w:val="001E346B"/>
    <w:rsid w:val="001E3A80"/>
    <w:rsid w:val="001E52E3"/>
    <w:rsid w:val="001E55BE"/>
    <w:rsid w:val="001E60EC"/>
    <w:rsid w:val="001E7545"/>
    <w:rsid w:val="001F2EAE"/>
    <w:rsid w:val="001F399A"/>
    <w:rsid w:val="001F3BF4"/>
    <w:rsid w:val="001F4720"/>
    <w:rsid w:val="001F4D63"/>
    <w:rsid w:val="001F4E82"/>
    <w:rsid w:val="001F59AB"/>
    <w:rsid w:val="001F74A4"/>
    <w:rsid w:val="0020042D"/>
    <w:rsid w:val="0020060C"/>
    <w:rsid w:val="0020142C"/>
    <w:rsid w:val="00203343"/>
    <w:rsid w:val="00204F53"/>
    <w:rsid w:val="002055E1"/>
    <w:rsid w:val="00206251"/>
    <w:rsid w:val="00206B4D"/>
    <w:rsid w:val="002071D9"/>
    <w:rsid w:val="002105F3"/>
    <w:rsid w:val="002111C6"/>
    <w:rsid w:val="002113D1"/>
    <w:rsid w:val="00211AD7"/>
    <w:rsid w:val="00212EE2"/>
    <w:rsid w:val="00214393"/>
    <w:rsid w:val="00214A36"/>
    <w:rsid w:val="00215830"/>
    <w:rsid w:val="00215AF2"/>
    <w:rsid w:val="002166CA"/>
    <w:rsid w:val="00216E9B"/>
    <w:rsid w:val="002170DC"/>
    <w:rsid w:val="00220891"/>
    <w:rsid w:val="002211F2"/>
    <w:rsid w:val="00221F65"/>
    <w:rsid w:val="002221A4"/>
    <w:rsid w:val="00226F25"/>
    <w:rsid w:val="00227921"/>
    <w:rsid w:val="00230AA3"/>
    <w:rsid w:val="00231078"/>
    <w:rsid w:val="00232291"/>
    <w:rsid w:val="00233E1D"/>
    <w:rsid w:val="00235926"/>
    <w:rsid w:val="0023654B"/>
    <w:rsid w:val="00236588"/>
    <w:rsid w:val="00237813"/>
    <w:rsid w:val="00237BCB"/>
    <w:rsid w:val="00237C12"/>
    <w:rsid w:val="00240128"/>
    <w:rsid w:val="00240F95"/>
    <w:rsid w:val="0024230C"/>
    <w:rsid w:val="00243DB0"/>
    <w:rsid w:val="0024425D"/>
    <w:rsid w:val="00245B31"/>
    <w:rsid w:val="00245B8F"/>
    <w:rsid w:val="00247757"/>
    <w:rsid w:val="002501F1"/>
    <w:rsid w:val="00252FCD"/>
    <w:rsid w:val="002544E7"/>
    <w:rsid w:val="00254B9F"/>
    <w:rsid w:val="00254F17"/>
    <w:rsid w:val="00257F30"/>
    <w:rsid w:val="00262792"/>
    <w:rsid w:val="0026659E"/>
    <w:rsid w:val="002700A3"/>
    <w:rsid w:val="00270C2C"/>
    <w:rsid w:val="00272D43"/>
    <w:rsid w:val="0027372E"/>
    <w:rsid w:val="00275951"/>
    <w:rsid w:val="002768A8"/>
    <w:rsid w:val="0027778E"/>
    <w:rsid w:val="00277AF2"/>
    <w:rsid w:val="00280A2A"/>
    <w:rsid w:val="00281485"/>
    <w:rsid w:val="002829A1"/>
    <w:rsid w:val="00283C58"/>
    <w:rsid w:val="00285E1D"/>
    <w:rsid w:val="00287AFA"/>
    <w:rsid w:val="00287B91"/>
    <w:rsid w:val="00291765"/>
    <w:rsid w:val="00293C4F"/>
    <w:rsid w:val="002942B2"/>
    <w:rsid w:val="002959C8"/>
    <w:rsid w:val="0029669F"/>
    <w:rsid w:val="002979E2"/>
    <w:rsid w:val="002A003E"/>
    <w:rsid w:val="002A0E8E"/>
    <w:rsid w:val="002A1D19"/>
    <w:rsid w:val="002A1D5E"/>
    <w:rsid w:val="002A4079"/>
    <w:rsid w:val="002A4918"/>
    <w:rsid w:val="002A6A2E"/>
    <w:rsid w:val="002A6B83"/>
    <w:rsid w:val="002B227D"/>
    <w:rsid w:val="002B5C0F"/>
    <w:rsid w:val="002B6733"/>
    <w:rsid w:val="002B77C8"/>
    <w:rsid w:val="002C0A35"/>
    <w:rsid w:val="002C0E19"/>
    <w:rsid w:val="002C362A"/>
    <w:rsid w:val="002C6132"/>
    <w:rsid w:val="002C647D"/>
    <w:rsid w:val="002C6F1B"/>
    <w:rsid w:val="002C79DD"/>
    <w:rsid w:val="002D01CD"/>
    <w:rsid w:val="002D0C23"/>
    <w:rsid w:val="002D20EB"/>
    <w:rsid w:val="002D242B"/>
    <w:rsid w:val="002D2CB2"/>
    <w:rsid w:val="002D2E4E"/>
    <w:rsid w:val="002D6699"/>
    <w:rsid w:val="002E0795"/>
    <w:rsid w:val="002E1C61"/>
    <w:rsid w:val="002E26CD"/>
    <w:rsid w:val="002E3BAE"/>
    <w:rsid w:val="002E4253"/>
    <w:rsid w:val="002E48E3"/>
    <w:rsid w:val="002E4C91"/>
    <w:rsid w:val="002E6C70"/>
    <w:rsid w:val="002F085F"/>
    <w:rsid w:val="002F1782"/>
    <w:rsid w:val="002F2353"/>
    <w:rsid w:val="002F24FF"/>
    <w:rsid w:val="002F3CCA"/>
    <w:rsid w:val="002F4FE0"/>
    <w:rsid w:val="002F5473"/>
    <w:rsid w:val="002F5C34"/>
    <w:rsid w:val="002F61D4"/>
    <w:rsid w:val="003003CD"/>
    <w:rsid w:val="0030164C"/>
    <w:rsid w:val="0030182E"/>
    <w:rsid w:val="003019B0"/>
    <w:rsid w:val="003024EC"/>
    <w:rsid w:val="00302A32"/>
    <w:rsid w:val="00302C8D"/>
    <w:rsid w:val="00304E24"/>
    <w:rsid w:val="0030740E"/>
    <w:rsid w:val="003110E7"/>
    <w:rsid w:val="003117D0"/>
    <w:rsid w:val="003125A7"/>
    <w:rsid w:val="00312BA2"/>
    <w:rsid w:val="00313B6E"/>
    <w:rsid w:val="00313F30"/>
    <w:rsid w:val="00314C0F"/>
    <w:rsid w:val="0031553D"/>
    <w:rsid w:val="00316E9A"/>
    <w:rsid w:val="00320233"/>
    <w:rsid w:val="003208ED"/>
    <w:rsid w:val="00320EAC"/>
    <w:rsid w:val="00324A33"/>
    <w:rsid w:val="00324F23"/>
    <w:rsid w:val="00325880"/>
    <w:rsid w:val="0032601D"/>
    <w:rsid w:val="0032640D"/>
    <w:rsid w:val="00326A6B"/>
    <w:rsid w:val="003271E8"/>
    <w:rsid w:val="00327E6F"/>
    <w:rsid w:val="00330C0B"/>
    <w:rsid w:val="0033323C"/>
    <w:rsid w:val="0033334C"/>
    <w:rsid w:val="00337483"/>
    <w:rsid w:val="00341B06"/>
    <w:rsid w:val="00343972"/>
    <w:rsid w:val="00345A89"/>
    <w:rsid w:val="00346CEB"/>
    <w:rsid w:val="00347493"/>
    <w:rsid w:val="003509A7"/>
    <w:rsid w:val="00353B8E"/>
    <w:rsid w:val="00354749"/>
    <w:rsid w:val="00355615"/>
    <w:rsid w:val="003566C8"/>
    <w:rsid w:val="00356BCD"/>
    <w:rsid w:val="00357C20"/>
    <w:rsid w:val="003628D4"/>
    <w:rsid w:val="00363041"/>
    <w:rsid w:val="0036342B"/>
    <w:rsid w:val="003636A0"/>
    <w:rsid w:val="00363A12"/>
    <w:rsid w:val="003647C9"/>
    <w:rsid w:val="00364B4B"/>
    <w:rsid w:val="003654CB"/>
    <w:rsid w:val="00366447"/>
    <w:rsid w:val="0036645A"/>
    <w:rsid w:val="00367109"/>
    <w:rsid w:val="00370C01"/>
    <w:rsid w:val="00370F2E"/>
    <w:rsid w:val="00371085"/>
    <w:rsid w:val="003712F5"/>
    <w:rsid w:val="00371E8D"/>
    <w:rsid w:val="003723CF"/>
    <w:rsid w:val="0037266D"/>
    <w:rsid w:val="00372AA3"/>
    <w:rsid w:val="00373727"/>
    <w:rsid w:val="003738B1"/>
    <w:rsid w:val="003766B6"/>
    <w:rsid w:val="00376B2C"/>
    <w:rsid w:val="00380170"/>
    <w:rsid w:val="00380216"/>
    <w:rsid w:val="003833CC"/>
    <w:rsid w:val="0038352E"/>
    <w:rsid w:val="0038355A"/>
    <w:rsid w:val="003840F5"/>
    <w:rsid w:val="0038492A"/>
    <w:rsid w:val="00384F2F"/>
    <w:rsid w:val="00385C97"/>
    <w:rsid w:val="00385FFF"/>
    <w:rsid w:val="00387225"/>
    <w:rsid w:val="00390D4A"/>
    <w:rsid w:val="00392D40"/>
    <w:rsid w:val="00393935"/>
    <w:rsid w:val="00394076"/>
    <w:rsid w:val="00394631"/>
    <w:rsid w:val="00395F4D"/>
    <w:rsid w:val="00396B97"/>
    <w:rsid w:val="0039726A"/>
    <w:rsid w:val="00397C3A"/>
    <w:rsid w:val="003A007A"/>
    <w:rsid w:val="003A073C"/>
    <w:rsid w:val="003A0DC0"/>
    <w:rsid w:val="003A0F9E"/>
    <w:rsid w:val="003A1035"/>
    <w:rsid w:val="003A1D74"/>
    <w:rsid w:val="003A2370"/>
    <w:rsid w:val="003A54D0"/>
    <w:rsid w:val="003A76F0"/>
    <w:rsid w:val="003B0C06"/>
    <w:rsid w:val="003B0C77"/>
    <w:rsid w:val="003B0CBD"/>
    <w:rsid w:val="003B2562"/>
    <w:rsid w:val="003B2EDC"/>
    <w:rsid w:val="003B4071"/>
    <w:rsid w:val="003B4626"/>
    <w:rsid w:val="003B551A"/>
    <w:rsid w:val="003B67CD"/>
    <w:rsid w:val="003C23DA"/>
    <w:rsid w:val="003C3009"/>
    <w:rsid w:val="003C352C"/>
    <w:rsid w:val="003C3A88"/>
    <w:rsid w:val="003C64B7"/>
    <w:rsid w:val="003D0010"/>
    <w:rsid w:val="003D20B2"/>
    <w:rsid w:val="003D28B5"/>
    <w:rsid w:val="003D294A"/>
    <w:rsid w:val="003D2D96"/>
    <w:rsid w:val="003D3848"/>
    <w:rsid w:val="003D4C97"/>
    <w:rsid w:val="003D65AB"/>
    <w:rsid w:val="003E04B6"/>
    <w:rsid w:val="003E1078"/>
    <w:rsid w:val="003E1CBF"/>
    <w:rsid w:val="003E53D2"/>
    <w:rsid w:val="003E677E"/>
    <w:rsid w:val="003E67D2"/>
    <w:rsid w:val="003E7A62"/>
    <w:rsid w:val="003F1793"/>
    <w:rsid w:val="003F21D2"/>
    <w:rsid w:val="003F45D0"/>
    <w:rsid w:val="003F5C64"/>
    <w:rsid w:val="003F656F"/>
    <w:rsid w:val="003F6A68"/>
    <w:rsid w:val="00400928"/>
    <w:rsid w:val="00401F40"/>
    <w:rsid w:val="00402C71"/>
    <w:rsid w:val="00403734"/>
    <w:rsid w:val="0040565F"/>
    <w:rsid w:val="00407B50"/>
    <w:rsid w:val="00407BF1"/>
    <w:rsid w:val="004102A5"/>
    <w:rsid w:val="00410705"/>
    <w:rsid w:val="004112F0"/>
    <w:rsid w:val="004123A0"/>
    <w:rsid w:val="0041250D"/>
    <w:rsid w:val="004135D4"/>
    <w:rsid w:val="004140F5"/>
    <w:rsid w:val="00414842"/>
    <w:rsid w:val="0041602D"/>
    <w:rsid w:val="00416421"/>
    <w:rsid w:val="0041718C"/>
    <w:rsid w:val="0042198E"/>
    <w:rsid w:val="00421FEB"/>
    <w:rsid w:val="0042522E"/>
    <w:rsid w:val="004254AA"/>
    <w:rsid w:val="00425CA2"/>
    <w:rsid w:val="0042621E"/>
    <w:rsid w:val="004276AF"/>
    <w:rsid w:val="004276BD"/>
    <w:rsid w:val="00430A00"/>
    <w:rsid w:val="00430DCB"/>
    <w:rsid w:val="0043178D"/>
    <w:rsid w:val="00434DF7"/>
    <w:rsid w:val="00435FF0"/>
    <w:rsid w:val="004360B5"/>
    <w:rsid w:val="0043614A"/>
    <w:rsid w:val="00436D1F"/>
    <w:rsid w:val="00437AAC"/>
    <w:rsid w:val="0044000C"/>
    <w:rsid w:val="00440A0A"/>
    <w:rsid w:val="00440E51"/>
    <w:rsid w:val="00441805"/>
    <w:rsid w:val="00443D57"/>
    <w:rsid w:val="00444EB8"/>
    <w:rsid w:val="0044575E"/>
    <w:rsid w:val="004459F2"/>
    <w:rsid w:val="00446321"/>
    <w:rsid w:val="00446CEF"/>
    <w:rsid w:val="00450029"/>
    <w:rsid w:val="00450F4D"/>
    <w:rsid w:val="00452E6B"/>
    <w:rsid w:val="00454EA0"/>
    <w:rsid w:val="00456A33"/>
    <w:rsid w:val="0045704B"/>
    <w:rsid w:val="004570DF"/>
    <w:rsid w:val="0045732B"/>
    <w:rsid w:val="00461379"/>
    <w:rsid w:val="00461F92"/>
    <w:rsid w:val="0046254B"/>
    <w:rsid w:val="00462CC2"/>
    <w:rsid w:val="00464DC2"/>
    <w:rsid w:val="004656EE"/>
    <w:rsid w:val="004660AB"/>
    <w:rsid w:val="004668BC"/>
    <w:rsid w:val="004668FA"/>
    <w:rsid w:val="00466A75"/>
    <w:rsid w:val="00466F75"/>
    <w:rsid w:val="00467643"/>
    <w:rsid w:val="00473D20"/>
    <w:rsid w:val="00473EF9"/>
    <w:rsid w:val="004740B7"/>
    <w:rsid w:val="00475490"/>
    <w:rsid w:val="00475B88"/>
    <w:rsid w:val="0047627B"/>
    <w:rsid w:val="0048068B"/>
    <w:rsid w:val="004824B9"/>
    <w:rsid w:val="0048607B"/>
    <w:rsid w:val="0049410D"/>
    <w:rsid w:val="0049495C"/>
    <w:rsid w:val="004949F4"/>
    <w:rsid w:val="00494CFF"/>
    <w:rsid w:val="00495280"/>
    <w:rsid w:val="00496509"/>
    <w:rsid w:val="004A7796"/>
    <w:rsid w:val="004A79B9"/>
    <w:rsid w:val="004A7EE3"/>
    <w:rsid w:val="004B02A4"/>
    <w:rsid w:val="004B0EA2"/>
    <w:rsid w:val="004B1EA0"/>
    <w:rsid w:val="004B3518"/>
    <w:rsid w:val="004B4087"/>
    <w:rsid w:val="004B64BF"/>
    <w:rsid w:val="004C1CDE"/>
    <w:rsid w:val="004C1E8A"/>
    <w:rsid w:val="004C3F88"/>
    <w:rsid w:val="004C5515"/>
    <w:rsid w:val="004C58D0"/>
    <w:rsid w:val="004C5B83"/>
    <w:rsid w:val="004C7794"/>
    <w:rsid w:val="004D10DE"/>
    <w:rsid w:val="004D121E"/>
    <w:rsid w:val="004D1CB5"/>
    <w:rsid w:val="004D22E3"/>
    <w:rsid w:val="004D38C0"/>
    <w:rsid w:val="004D409E"/>
    <w:rsid w:val="004D61AF"/>
    <w:rsid w:val="004D6E7D"/>
    <w:rsid w:val="004E026D"/>
    <w:rsid w:val="004E0999"/>
    <w:rsid w:val="004E275E"/>
    <w:rsid w:val="004E2A67"/>
    <w:rsid w:val="004E2FB5"/>
    <w:rsid w:val="004E6561"/>
    <w:rsid w:val="004E7459"/>
    <w:rsid w:val="004E7F3B"/>
    <w:rsid w:val="004F075F"/>
    <w:rsid w:val="004F0FB6"/>
    <w:rsid w:val="004F26C8"/>
    <w:rsid w:val="004F2E66"/>
    <w:rsid w:val="004F2EA3"/>
    <w:rsid w:val="004F3060"/>
    <w:rsid w:val="004F4937"/>
    <w:rsid w:val="004F63CF"/>
    <w:rsid w:val="004F75C0"/>
    <w:rsid w:val="00502711"/>
    <w:rsid w:val="00504A0A"/>
    <w:rsid w:val="00504BD9"/>
    <w:rsid w:val="00506442"/>
    <w:rsid w:val="00506A9C"/>
    <w:rsid w:val="00510564"/>
    <w:rsid w:val="00512A90"/>
    <w:rsid w:val="00513EE8"/>
    <w:rsid w:val="00514D8C"/>
    <w:rsid w:val="00515AD8"/>
    <w:rsid w:val="00517663"/>
    <w:rsid w:val="0051768D"/>
    <w:rsid w:val="00520B0B"/>
    <w:rsid w:val="00521354"/>
    <w:rsid w:val="00522026"/>
    <w:rsid w:val="00523548"/>
    <w:rsid w:val="00523B48"/>
    <w:rsid w:val="00523E92"/>
    <w:rsid w:val="00523ECA"/>
    <w:rsid w:val="005266F1"/>
    <w:rsid w:val="00526822"/>
    <w:rsid w:val="00527F83"/>
    <w:rsid w:val="00527FB1"/>
    <w:rsid w:val="005308D5"/>
    <w:rsid w:val="005311BE"/>
    <w:rsid w:val="00532631"/>
    <w:rsid w:val="00532878"/>
    <w:rsid w:val="00534E17"/>
    <w:rsid w:val="00536085"/>
    <w:rsid w:val="00540029"/>
    <w:rsid w:val="005413F0"/>
    <w:rsid w:val="005414D9"/>
    <w:rsid w:val="00541B49"/>
    <w:rsid w:val="00542FE1"/>
    <w:rsid w:val="00543919"/>
    <w:rsid w:val="00545748"/>
    <w:rsid w:val="005463F8"/>
    <w:rsid w:val="00546A70"/>
    <w:rsid w:val="00547B2F"/>
    <w:rsid w:val="005527C4"/>
    <w:rsid w:val="005531A8"/>
    <w:rsid w:val="0055344A"/>
    <w:rsid w:val="00555AFD"/>
    <w:rsid w:val="005561A2"/>
    <w:rsid w:val="005609A5"/>
    <w:rsid w:val="005619F9"/>
    <w:rsid w:val="00562B18"/>
    <w:rsid w:val="0056340F"/>
    <w:rsid w:val="00564639"/>
    <w:rsid w:val="00566BA6"/>
    <w:rsid w:val="00566C3A"/>
    <w:rsid w:val="00571257"/>
    <w:rsid w:val="005713BF"/>
    <w:rsid w:val="00571CC8"/>
    <w:rsid w:val="00572248"/>
    <w:rsid w:val="00576783"/>
    <w:rsid w:val="00580104"/>
    <w:rsid w:val="00580113"/>
    <w:rsid w:val="0058092C"/>
    <w:rsid w:val="00581A6F"/>
    <w:rsid w:val="00582719"/>
    <w:rsid w:val="00583272"/>
    <w:rsid w:val="00585765"/>
    <w:rsid w:val="005858E0"/>
    <w:rsid w:val="00586215"/>
    <w:rsid w:val="00587AA5"/>
    <w:rsid w:val="00590519"/>
    <w:rsid w:val="005915C0"/>
    <w:rsid w:val="005925C5"/>
    <w:rsid w:val="00597611"/>
    <w:rsid w:val="005A0123"/>
    <w:rsid w:val="005A0F27"/>
    <w:rsid w:val="005A2E16"/>
    <w:rsid w:val="005A40AE"/>
    <w:rsid w:val="005A47F9"/>
    <w:rsid w:val="005A483B"/>
    <w:rsid w:val="005A5571"/>
    <w:rsid w:val="005A5EA8"/>
    <w:rsid w:val="005A6021"/>
    <w:rsid w:val="005B0307"/>
    <w:rsid w:val="005B4190"/>
    <w:rsid w:val="005B51D4"/>
    <w:rsid w:val="005B616B"/>
    <w:rsid w:val="005B7836"/>
    <w:rsid w:val="005B7C16"/>
    <w:rsid w:val="005C0839"/>
    <w:rsid w:val="005C1B76"/>
    <w:rsid w:val="005C4531"/>
    <w:rsid w:val="005C557B"/>
    <w:rsid w:val="005C6184"/>
    <w:rsid w:val="005C7A04"/>
    <w:rsid w:val="005C7C3E"/>
    <w:rsid w:val="005C7D44"/>
    <w:rsid w:val="005D10C7"/>
    <w:rsid w:val="005D18D4"/>
    <w:rsid w:val="005D3140"/>
    <w:rsid w:val="005D3B85"/>
    <w:rsid w:val="005D4659"/>
    <w:rsid w:val="005D4FD5"/>
    <w:rsid w:val="005D6020"/>
    <w:rsid w:val="005D613D"/>
    <w:rsid w:val="005D74FC"/>
    <w:rsid w:val="005D7D64"/>
    <w:rsid w:val="005E061A"/>
    <w:rsid w:val="005E0884"/>
    <w:rsid w:val="005E1043"/>
    <w:rsid w:val="005E394C"/>
    <w:rsid w:val="005E473C"/>
    <w:rsid w:val="005E77AE"/>
    <w:rsid w:val="005F0A17"/>
    <w:rsid w:val="005F1C5C"/>
    <w:rsid w:val="005F24A0"/>
    <w:rsid w:val="005F2B29"/>
    <w:rsid w:val="005F3C72"/>
    <w:rsid w:val="005F490D"/>
    <w:rsid w:val="005F6BB0"/>
    <w:rsid w:val="005F7CF0"/>
    <w:rsid w:val="00600186"/>
    <w:rsid w:val="006001B4"/>
    <w:rsid w:val="0060021D"/>
    <w:rsid w:val="006035ED"/>
    <w:rsid w:val="0060421F"/>
    <w:rsid w:val="00604862"/>
    <w:rsid w:val="00605329"/>
    <w:rsid w:val="00605633"/>
    <w:rsid w:val="00606120"/>
    <w:rsid w:val="00606350"/>
    <w:rsid w:val="006073F6"/>
    <w:rsid w:val="0061106C"/>
    <w:rsid w:val="00613097"/>
    <w:rsid w:val="006134E4"/>
    <w:rsid w:val="00614117"/>
    <w:rsid w:val="0061583C"/>
    <w:rsid w:val="00615EE0"/>
    <w:rsid w:val="00617F16"/>
    <w:rsid w:val="006212A0"/>
    <w:rsid w:val="00623ADE"/>
    <w:rsid w:val="006260A6"/>
    <w:rsid w:val="00627AC3"/>
    <w:rsid w:val="006306E7"/>
    <w:rsid w:val="00631EED"/>
    <w:rsid w:val="00632DBF"/>
    <w:rsid w:val="00632EE9"/>
    <w:rsid w:val="00637797"/>
    <w:rsid w:val="006402A5"/>
    <w:rsid w:val="00641B31"/>
    <w:rsid w:val="006428B1"/>
    <w:rsid w:val="0064295D"/>
    <w:rsid w:val="006431C6"/>
    <w:rsid w:val="00643EC8"/>
    <w:rsid w:val="00644F77"/>
    <w:rsid w:val="00646044"/>
    <w:rsid w:val="00646997"/>
    <w:rsid w:val="006470DB"/>
    <w:rsid w:val="006472CC"/>
    <w:rsid w:val="00654251"/>
    <w:rsid w:val="00654268"/>
    <w:rsid w:val="00656584"/>
    <w:rsid w:val="00656B77"/>
    <w:rsid w:val="0065726D"/>
    <w:rsid w:val="006602A0"/>
    <w:rsid w:val="00660D1A"/>
    <w:rsid w:val="00661E93"/>
    <w:rsid w:val="00664AF7"/>
    <w:rsid w:val="00665241"/>
    <w:rsid w:val="00666BBE"/>
    <w:rsid w:val="00666F12"/>
    <w:rsid w:val="006679C8"/>
    <w:rsid w:val="00667D5E"/>
    <w:rsid w:val="00667E7A"/>
    <w:rsid w:val="00667ECB"/>
    <w:rsid w:val="00671979"/>
    <w:rsid w:val="00671C9D"/>
    <w:rsid w:val="00672C47"/>
    <w:rsid w:val="00674218"/>
    <w:rsid w:val="00675953"/>
    <w:rsid w:val="00675DB6"/>
    <w:rsid w:val="00675F4F"/>
    <w:rsid w:val="00680650"/>
    <w:rsid w:val="006819F2"/>
    <w:rsid w:val="0068205C"/>
    <w:rsid w:val="006833CA"/>
    <w:rsid w:val="0068343E"/>
    <w:rsid w:val="00683D76"/>
    <w:rsid w:val="00684087"/>
    <w:rsid w:val="0068473D"/>
    <w:rsid w:val="006854E7"/>
    <w:rsid w:val="006907DC"/>
    <w:rsid w:val="00690CE6"/>
    <w:rsid w:val="006910B1"/>
    <w:rsid w:val="006927F6"/>
    <w:rsid w:val="00692BA8"/>
    <w:rsid w:val="006941A3"/>
    <w:rsid w:val="006942A1"/>
    <w:rsid w:val="00695035"/>
    <w:rsid w:val="00695E84"/>
    <w:rsid w:val="00697F21"/>
    <w:rsid w:val="006A06DF"/>
    <w:rsid w:val="006A09D7"/>
    <w:rsid w:val="006A0E92"/>
    <w:rsid w:val="006A20D4"/>
    <w:rsid w:val="006A2FA5"/>
    <w:rsid w:val="006A3370"/>
    <w:rsid w:val="006A36D0"/>
    <w:rsid w:val="006A4C72"/>
    <w:rsid w:val="006A5253"/>
    <w:rsid w:val="006A56BD"/>
    <w:rsid w:val="006A5F05"/>
    <w:rsid w:val="006A6EA4"/>
    <w:rsid w:val="006A70F5"/>
    <w:rsid w:val="006B103A"/>
    <w:rsid w:val="006B1228"/>
    <w:rsid w:val="006B1468"/>
    <w:rsid w:val="006B25F7"/>
    <w:rsid w:val="006B4292"/>
    <w:rsid w:val="006B4548"/>
    <w:rsid w:val="006B59E3"/>
    <w:rsid w:val="006B789F"/>
    <w:rsid w:val="006C37C6"/>
    <w:rsid w:val="006C5E75"/>
    <w:rsid w:val="006D08DB"/>
    <w:rsid w:val="006D1DB2"/>
    <w:rsid w:val="006D1EFD"/>
    <w:rsid w:val="006D246A"/>
    <w:rsid w:val="006D2F52"/>
    <w:rsid w:val="006D2FB2"/>
    <w:rsid w:val="006D38BE"/>
    <w:rsid w:val="006D40B1"/>
    <w:rsid w:val="006D40BC"/>
    <w:rsid w:val="006D43CE"/>
    <w:rsid w:val="006D541C"/>
    <w:rsid w:val="006D5B0A"/>
    <w:rsid w:val="006E0D5E"/>
    <w:rsid w:val="006E250B"/>
    <w:rsid w:val="006E307B"/>
    <w:rsid w:val="006E3D32"/>
    <w:rsid w:val="006E4D31"/>
    <w:rsid w:val="006E60E0"/>
    <w:rsid w:val="006E62AF"/>
    <w:rsid w:val="006E6ED9"/>
    <w:rsid w:val="006E77F9"/>
    <w:rsid w:val="006E7ED4"/>
    <w:rsid w:val="006F07DC"/>
    <w:rsid w:val="006F102D"/>
    <w:rsid w:val="006F1F12"/>
    <w:rsid w:val="006F20C4"/>
    <w:rsid w:val="006F3925"/>
    <w:rsid w:val="006F40A2"/>
    <w:rsid w:val="006F4526"/>
    <w:rsid w:val="006F48FE"/>
    <w:rsid w:val="006F4BC1"/>
    <w:rsid w:val="006F6321"/>
    <w:rsid w:val="006F6E94"/>
    <w:rsid w:val="006F79B3"/>
    <w:rsid w:val="00700585"/>
    <w:rsid w:val="00702C3C"/>
    <w:rsid w:val="007053A4"/>
    <w:rsid w:val="0070611F"/>
    <w:rsid w:val="007064B9"/>
    <w:rsid w:val="00706C85"/>
    <w:rsid w:val="007102D7"/>
    <w:rsid w:val="00710AF3"/>
    <w:rsid w:val="007123E5"/>
    <w:rsid w:val="007153EE"/>
    <w:rsid w:val="00715772"/>
    <w:rsid w:val="00715C1C"/>
    <w:rsid w:val="00715C76"/>
    <w:rsid w:val="007163E1"/>
    <w:rsid w:val="007172E1"/>
    <w:rsid w:val="0071754A"/>
    <w:rsid w:val="00717662"/>
    <w:rsid w:val="0071777D"/>
    <w:rsid w:val="00717BD9"/>
    <w:rsid w:val="00721FDC"/>
    <w:rsid w:val="0072230C"/>
    <w:rsid w:val="00722965"/>
    <w:rsid w:val="00723175"/>
    <w:rsid w:val="0072431F"/>
    <w:rsid w:val="00724329"/>
    <w:rsid w:val="00730023"/>
    <w:rsid w:val="00732283"/>
    <w:rsid w:val="00732D46"/>
    <w:rsid w:val="007333D5"/>
    <w:rsid w:val="007339B4"/>
    <w:rsid w:val="00737C28"/>
    <w:rsid w:val="00743C88"/>
    <w:rsid w:val="00744188"/>
    <w:rsid w:val="00744522"/>
    <w:rsid w:val="00744575"/>
    <w:rsid w:val="0074468E"/>
    <w:rsid w:val="0074579C"/>
    <w:rsid w:val="00747ABF"/>
    <w:rsid w:val="0075146F"/>
    <w:rsid w:val="0075311A"/>
    <w:rsid w:val="007532ED"/>
    <w:rsid w:val="007535CA"/>
    <w:rsid w:val="00753F97"/>
    <w:rsid w:val="007549EB"/>
    <w:rsid w:val="0075545C"/>
    <w:rsid w:val="00755986"/>
    <w:rsid w:val="00755C31"/>
    <w:rsid w:val="007575A9"/>
    <w:rsid w:val="007576CB"/>
    <w:rsid w:val="00757A68"/>
    <w:rsid w:val="0076024F"/>
    <w:rsid w:val="007606BE"/>
    <w:rsid w:val="00762862"/>
    <w:rsid w:val="00762A47"/>
    <w:rsid w:val="0076379E"/>
    <w:rsid w:val="00764FCE"/>
    <w:rsid w:val="007653B2"/>
    <w:rsid w:val="007718C9"/>
    <w:rsid w:val="00772C07"/>
    <w:rsid w:val="00773B9D"/>
    <w:rsid w:val="00773D1B"/>
    <w:rsid w:val="007741E7"/>
    <w:rsid w:val="00774523"/>
    <w:rsid w:val="00775A1C"/>
    <w:rsid w:val="00777333"/>
    <w:rsid w:val="0077775D"/>
    <w:rsid w:val="00780323"/>
    <w:rsid w:val="007818E1"/>
    <w:rsid w:val="00782D42"/>
    <w:rsid w:val="007849ED"/>
    <w:rsid w:val="00785826"/>
    <w:rsid w:val="00785EC9"/>
    <w:rsid w:val="007863C2"/>
    <w:rsid w:val="0078753A"/>
    <w:rsid w:val="007876BA"/>
    <w:rsid w:val="00787AE0"/>
    <w:rsid w:val="00787D8F"/>
    <w:rsid w:val="00790456"/>
    <w:rsid w:val="007921DC"/>
    <w:rsid w:val="00792243"/>
    <w:rsid w:val="00792A64"/>
    <w:rsid w:val="0079362B"/>
    <w:rsid w:val="007947B5"/>
    <w:rsid w:val="00797976"/>
    <w:rsid w:val="007A09B1"/>
    <w:rsid w:val="007A1E2D"/>
    <w:rsid w:val="007A1EE8"/>
    <w:rsid w:val="007A47F1"/>
    <w:rsid w:val="007A4F25"/>
    <w:rsid w:val="007A6366"/>
    <w:rsid w:val="007A70B8"/>
    <w:rsid w:val="007B0A03"/>
    <w:rsid w:val="007B0E57"/>
    <w:rsid w:val="007B20BD"/>
    <w:rsid w:val="007B41CA"/>
    <w:rsid w:val="007B5401"/>
    <w:rsid w:val="007B556A"/>
    <w:rsid w:val="007B5AA5"/>
    <w:rsid w:val="007B5B5B"/>
    <w:rsid w:val="007B782F"/>
    <w:rsid w:val="007B7EBA"/>
    <w:rsid w:val="007C0544"/>
    <w:rsid w:val="007C0A81"/>
    <w:rsid w:val="007C21C7"/>
    <w:rsid w:val="007C2BEB"/>
    <w:rsid w:val="007C3563"/>
    <w:rsid w:val="007C38EC"/>
    <w:rsid w:val="007C3A91"/>
    <w:rsid w:val="007C4A0D"/>
    <w:rsid w:val="007C52CA"/>
    <w:rsid w:val="007C7124"/>
    <w:rsid w:val="007D0826"/>
    <w:rsid w:val="007D0FC3"/>
    <w:rsid w:val="007D3CA0"/>
    <w:rsid w:val="007D4FF4"/>
    <w:rsid w:val="007D5B8D"/>
    <w:rsid w:val="007D66A2"/>
    <w:rsid w:val="007D6C7A"/>
    <w:rsid w:val="007D760D"/>
    <w:rsid w:val="007D7A3F"/>
    <w:rsid w:val="007E0288"/>
    <w:rsid w:val="007E0477"/>
    <w:rsid w:val="007E1636"/>
    <w:rsid w:val="007E329A"/>
    <w:rsid w:val="007E3CE4"/>
    <w:rsid w:val="007E429E"/>
    <w:rsid w:val="007E585E"/>
    <w:rsid w:val="007E5E5B"/>
    <w:rsid w:val="007E788C"/>
    <w:rsid w:val="007F02A0"/>
    <w:rsid w:val="007F10EA"/>
    <w:rsid w:val="007F145C"/>
    <w:rsid w:val="007F2744"/>
    <w:rsid w:val="007F2894"/>
    <w:rsid w:val="007F315E"/>
    <w:rsid w:val="007F3888"/>
    <w:rsid w:val="007F3F1A"/>
    <w:rsid w:val="007F4CF5"/>
    <w:rsid w:val="007F4D33"/>
    <w:rsid w:val="007F732C"/>
    <w:rsid w:val="008014D5"/>
    <w:rsid w:val="00802D1D"/>
    <w:rsid w:val="00803897"/>
    <w:rsid w:val="00803A43"/>
    <w:rsid w:val="00805CC0"/>
    <w:rsid w:val="0080620F"/>
    <w:rsid w:val="00807542"/>
    <w:rsid w:val="00807C94"/>
    <w:rsid w:val="00811E53"/>
    <w:rsid w:val="0081214C"/>
    <w:rsid w:val="00814F0B"/>
    <w:rsid w:val="008158EF"/>
    <w:rsid w:val="00815C42"/>
    <w:rsid w:val="00816962"/>
    <w:rsid w:val="00817A11"/>
    <w:rsid w:val="00817EA0"/>
    <w:rsid w:val="008209A8"/>
    <w:rsid w:val="00821E96"/>
    <w:rsid w:val="008226DC"/>
    <w:rsid w:val="0082389A"/>
    <w:rsid w:val="00823C12"/>
    <w:rsid w:val="00826556"/>
    <w:rsid w:val="00826EBD"/>
    <w:rsid w:val="00827BCE"/>
    <w:rsid w:val="00830767"/>
    <w:rsid w:val="00831DCB"/>
    <w:rsid w:val="00832717"/>
    <w:rsid w:val="00833666"/>
    <w:rsid w:val="00834556"/>
    <w:rsid w:val="00834641"/>
    <w:rsid w:val="00835462"/>
    <w:rsid w:val="008354D2"/>
    <w:rsid w:val="008355C5"/>
    <w:rsid w:val="00837E75"/>
    <w:rsid w:val="008409BB"/>
    <w:rsid w:val="00841689"/>
    <w:rsid w:val="00841AEE"/>
    <w:rsid w:val="008427F1"/>
    <w:rsid w:val="008445B3"/>
    <w:rsid w:val="0084528C"/>
    <w:rsid w:val="00845D00"/>
    <w:rsid w:val="00846952"/>
    <w:rsid w:val="00846DA2"/>
    <w:rsid w:val="008474DF"/>
    <w:rsid w:val="00847A04"/>
    <w:rsid w:val="00847DDF"/>
    <w:rsid w:val="00850E80"/>
    <w:rsid w:val="0085240F"/>
    <w:rsid w:val="008527E9"/>
    <w:rsid w:val="00854997"/>
    <w:rsid w:val="00854F06"/>
    <w:rsid w:val="00855448"/>
    <w:rsid w:val="00856368"/>
    <w:rsid w:val="00857048"/>
    <w:rsid w:val="00857B50"/>
    <w:rsid w:val="00857D17"/>
    <w:rsid w:val="00860507"/>
    <w:rsid w:val="00862C74"/>
    <w:rsid w:val="008634DD"/>
    <w:rsid w:val="00863740"/>
    <w:rsid w:val="00863761"/>
    <w:rsid w:val="00864C0D"/>
    <w:rsid w:val="0086572C"/>
    <w:rsid w:val="0086618D"/>
    <w:rsid w:val="00866C55"/>
    <w:rsid w:val="00866FEE"/>
    <w:rsid w:val="008672E5"/>
    <w:rsid w:val="00867982"/>
    <w:rsid w:val="00870BFD"/>
    <w:rsid w:val="00870DF6"/>
    <w:rsid w:val="00871A2A"/>
    <w:rsid w:val="0087201F"/>
    <w:rsid w:val="008721C2"/>
    <w:rsid w:val="00873F46"/>
    <w:rsid w:val="00874DA8"/>
    <w:rsid w:val="008757F3"/>
    <w:rsid w:val="00875A68"/>
    <w:rsid w:val="00880BCC"/>
    <w:rsid w:val="00881165"/>
    <w:rsid w:val="00883693"/>
    <w:rsid w:val="00883AF1"/>
    <w:rsid w:val="008847EC"/>
    <w:rsid w:val="00884E90"/>
    <w:rsid w:val="00885342"/>
    <w:rsid w:val="0088544F"/>
    <w:rsid w:val="00885A99"/>
    <w:rsid w:val="008860EC"/>
    <w:rsid w:val="00886D91"/>
    <w:rsid w:val="00887DB2"/>
    <w:rsid w:val="00891563"/>
    <w:rsid w:val="008920D6"/>
    <w:rsid w:val="00894485"/>
    <w:rsid w:val="00894806"/>
    <w:rsid w:val="00894B72"/>
    <w:rsid w:val="00895468"/>
    <w:rsid w:val="00895557"/>
    <w:rsid w:val="008959DD"/>
    <w:rsid w:val="00896B81"/>
    <w:rsid w:val="008A01C0"/>
    <w:rsid w:val="008A1CD4"/>
    <w:rsid w:val="008A2449"/>
    <w:rsid w:val="008A27E1"/>
    <w:rsid w:val="008A5016"/>
    <w:rsid w:val="008A6E18"/>
    <w:rsid w:val="008A7F48"/>
    <w:rsid w:val="008B0366"/>
    <w:rsid w:val="008B04C1"/>
    <w:rsid w:val="008B49BC"/>
    <w:rsid w:val="008B4B9D"/>
    <w:rsid w:val="008B4F04"/>
    <w:rsid w:val="008B651A"/>
    <w:rsid w:val="008B6EA5"/>
    <w:rsid w:val="008B7743"/>
    <w:rsid w:val="008B7A80"/>
    <w:rsid w:val="008B7E62"/>
    <w:rsid w:val="008C0D67"/>
    <w:rsid w:val="008C165A"/>
    <w:rsid w:val="008C2733"/>
    <w:rsid w:val="008C2DF1"/>
    <w:rsid w:val="008C449D"/>
    <w:rsid w:val="008C4605"/>
    <w:rsid w:val="008C4906"/>
    <w:rsid w:val="008C4ABB"/>
    <w:rsid w:val="008C5E9F"/>
    <w:rsid w:val="008C731F"/>
    <w:rsid w:val="008D0054"/>
    <w:rsid w:val="008D264B"/>
    <w:rsid w:val="008D2AA9"/>
    <w:rsid w:val="008D2F2D"/>
    <w:rsid w:val="008D4910"/>
    <w:rsid w:val="008D4F6A"/>
    <w:rsid w:val="008D6220"/>
    <w:rsid w:val="008D7971"/>
    <w:rsid w:val="008D7BE1"/>
    <w:rsid w:val="008E2CB3"/>
    <w:rsid w:val="008E5777"/>
    <w:rsid w:val="008E65A6"/>
    <w:rsid w:val="008E79CB"/>
    <w:rsid w:val="008E7CDB"/>
    <w:rsid w:val="008F0612"/>
    <w:rsid w:val="008F0634"/>
    <w:rsid w:val="008F17C9"/>
    <w:rsid w:val="008F40AD"/>
    <w:rsid w:val="008F44FF"/>
    <w:rsid w:val="008F4B4F"/>
    <w:rsid w:val="008F512B"/>
    <w:rsid w:val="008F515D"/>
    <w:rsid w:val="008F5A85"/>
    <w:rsid w:val="008F788D"/>
    <w:rsid w:val="00900033"/>
    <w:rsid w:val="00901A73"/>
    <w:rsid w:val="009020F0"/>
    <w:rsid w:val="00902D54"/>
    <w:rsid w:val="00903B71"/>
    <w:rsid w:val="0090543B"/>
    <w:rsid w:val="009058DE"/>
    <w:rsid w:val="0090632C"/>
    <w:rsid w:val="00906C5D"/>
    <w:rsid w:val="00906D05"/>
    <w:rsid w:val="00907561"/>
    <w:rsid w:val="0091049D"/>
    <w:rsid w:val="009119B2"/>
    <w:rsid w:val="009124D9"/>
    <w:rsid w:val="00916414"/>
    <w:rsid w:val="009166A3"/>
    <w:rsid w:val="00916872"/>
    <w:rsid w:val="00916A3A"/>
    <w:rsid w:val="00917EE9"/>
    <w:rsid w:val="00922944"/>
    <w:rsid w:val="00924BBF"/>
    <w:rsid w:val="00927633"/>
    <w:rsid w:val="00927647"/>
    <w:rsid w:val="00931692"/>
    <w:rsid w:val="00931E38"/>
    <w:rsid w:val="0093233A"/>
    <w:rsid w:val="0093414C"/>
    <w:rsid w:val="009344D3"/>
    <w:rsid w:val="0093480A"/>
    <w:rsid w:val="00934D1D"/>
    <w:rsid w:val="00935E11"/>
    <w:rsid w:val="00940B4A"/>
    <w:rsid w:val="00940E7B"/>
    <w:rsid w:val="00940EE0"/>
    <w:rsid w:val="009412D9"/>
    <w:rsid w:val="00942391"/>
    <w:rsid w:val="00943744"/>
    <w:rsid w:val="009441C1"/>
    <w:rsid w:val="00945232"/>
    <w:rsid w:val="00947391"/>
    <w:rsid w:val="0094774D"/>
    <w:rsid w:val="00947E48"/>
    <w:rsid w:val="0095155E"/>
    <w:rsid w:val="009537E0"/>
    <w:rsid w:val="00953DDE"/>
    <w:rsid w:val="00955211"/>
    <w:rsid w:val="009553A5"/>
    <w:rsid w:val="00955402"/>
    <w:rsid w:val="0095708D"/>
    <w:rsid w:val="00964A52"/>
    <w:rsid w:val="009670D3"/>
    <w:rsid w:val="00970CE1"/>
    <w:rsid w:val="009715E8"/>
    <w:rsid w:val="0097254C"/>
    <w:rsid w:val="00972E49"/>
    <w:rsid w:val="00974070"/>
    <w:rsid w:val="00976093"/>
    <w:rsid w:val="009800EB"/>
    <w:rsid w:val="00980EB1"/>
    <w:rsid w:val="009818B6"/>
    <w:rsid w:val="00984310"/>
    <w:rsid w:val="009854C2"/>
    <w:rsid w:val="00985C9C"/>
    <w:rsid w:val="009861DA"/>
    <w:rsid w:val="00986CF8"/>
    <w:rsid w:val="00986DE6"/>
    <w:rsid w:val="00987F56"/>
    <w:rsid w:val="0099083C"/>
    <w:rsid w:val="009916A0"/>
    <w:rsid w:val="009927AC"/>
    <w:rsid w:val="009928A9"/>
    <w:rsid w:val="00994934"/>
    <w:rsid w:val="0099585D"/>
    <w:rsid w:val="00995865"/>
    <w:rsid w:val="00996815"/>
    <w:rsid w:val="00996D70"/>
    <w:rsid w:val="009973F1"/>
    <w:rsid w:val="0099776D"/>
    <w:rsid w:val="009A06D8"/>
    <w:rsid w:val="009A30F1"/>
    <w:rsid w:val="009A32C8"/>
    <w:rsid w:val="009A370F"/>
    <w:rsid w:val="009A4713"/>
    <w:rsid w:val="009A4A6D"/>
    <w:rsid w:val="009A61E3"/>
    <w:rsid w:val="009A746F"/>
    <w:rsid w:val="009B1E03"/>
    <w:rsid w:val="009B24AF"/>
    <w:rsid w:val="009B3861"/>
    <w:rsid w:val="009B4AD0"/>
    <w:rsid w:val="009B7218"/>
    <w:rsid w:val="009B751F"/>
    <w:rsid w:val="009B7758"/>
    <w:rsid w:val="009C0351"/>
    <w:rsid w:val="009C1BCD"/>
    <w:rsid w:val="009C1D41"/>
    <w:rsid w:val="009C2731"/>
    <w:rsid w:val="009C27AF"/>
    <w:rsid w:val="009C33A7"/>
    <w:rsid w:val="009C3CD1"/>
    <w:rsid w:val="009C4F27"/>
    <w:rsid w:val="009C52D1"/>
    <w:rsid w:val="009C65CE"/>
    <w:rsid w:val="009C7982"/>
    <w:rsid w:val="009D0BB9"/>
    <w:rsid w:val="009D137F"/>
    <w:rsid w:val="009D15A1"/>
    <w:rsid w:val="009D1E63"/>
    <w:rsid w:val="009D3C40"/>
    <w:rsid w:val="009D4C29"/>
    <w:rsid w:val="009D4C2F"/>
    <w:rsid w:val="009D59D2"/>
    <w:rsid w:val="009D63F9"/>
    <w:rsid w:val="009D7118"/>
    <w:rsid w:val="009D71EA"/>
    <w:rsid w:val="009D7A15"/>
    <w:rsid w:val="009E0131"/>
    <w:rsid w:val="009E0C2B"/>
    <w:rsid w:val="009E3445"/>
    <w:rsid w:val="009E34D1"/>
    <w:rsid w:val="009E3AF5"/>
    <w:rsid w:val="009E56E1"/>
    <w:rsid w:val="009E67E4"/>
    <w:rsid w:val="009E7034"/>
    <w:rsid w:val="009F080C"/>
    <w:rsid w:val="009F0F21"/>
    <w:rsid w:val="009F293D"/>
    <w:rsid w:val="009F5027"/>
    <w:rsid w:val="009F74DD"/>
    <w:rsid w:val="009F79A6"/>
    <w:rsid w:val="009F7C60"/>
    <w:rsid w:val="009F7FE1"/>
    <w:rsid w:val="00A02F8B"/>
    <w:rsid w:val="00A03E8B"/>
    <w:rsid w:val="00A1084A"/>
    <w:rsid w:val="00A118B6"/>
    <w:rsid w:val="00A12556"/>
    <w:rsid w:val="00A13B53"/>
    <w:rsid w:val="00A15A54"/>
    <w:rsid w:val="00A16358"/>
    <w:rsid w:val="00A1677E"/>
    <w:rsid w:val="00A17579"/>
    <w:rsid w:val="00A17CD1"/>
    <w:rsid w:val="00A20204"/>
    <w:rsid w:val="00A20925"/>
    <w:rsid w:val="00A24E64"/>
    <w:rsid w:val="00A25215"/>
    <w:rsid w:val="00A25385"/>
    <w:rsid w:val="00A25A95"/>
    <w:rsid w:val="00A25AD3"/>
    <w:rsid w:val="00A25D2F"/>
    <w:rsid w:val="00A2689D"/>
    <w:rsid w:val="00A27EF2"/>
    <w:rsid w:val="00A3089B"/>
    <w:rsid w:val="00A30EDD"/>
    <w:rsid w:val="00A31B5F"/>
    <w:rsid w:val="00A320DD"/>
    <w:rsid w:val="00A342C9"/>
    <w:rsid w:val="00A34D8F"/>
    <w:rsid w:val="00A3702E"/>
    <w:rsid w:val="00A407DB"/>
    <w:rsid w:val="00A42142"/>
    <w:rsid w:val="00A42FF8"/>
    <w:rsid w:val="00A431B4"/>
    <w:rsid w:val="00A433B7"/>
    <w:rsid w:val="00A43A94"/>
    <w:rsid w:val="00A4482E"/>
    <w:rsid w:val="00A45040"/>
    <w:rsid w:val="00A450F5"/>
    <w:rsid w:val="00A45842"/>
    <w:rsid w:val="00A47F77"/>
    <w:rsid w:val="00A50F6A"/>
    <w:rsid w:val="00A51310"/>
    <w:rsid w:val="00A5167B"/>
    <w:rsid w:val="00A540FB"/>
    <w:rsid w:val="00A54E01"/>
    <w:rsid w:val="00A5534A"/>
    <w:rsid w:val="00A55974"/>
    <w:rsid w:val="00A5764C"/>
    <w:rsid w:val="00A604A7"/>
    <w:rsid w:val="00A61FD1"/>
    <w:rsid w:val="00A62212"/>
    <w:rsid w:val="00A626DB"/>
    <w:rsid w:val="00A6362A"/>
    <w:rsid w:val="00A64FAE"/>
    <w:rsid w:val="00A65CD7"/>
    <w:rsid w:val="00A66D60"/>
    <w:rsid w:val="00A67796"/>
    <w:rsid w:val="00A70499"/>
    <w:rsid w:val="00A70B38"/>
    <w:rsid w:val="00A73B4D"/>
    <w:rsid w:val="00A7604F"/>
    <w:rsid w:val="00A800C4"/>
    <w:rsid w:val="00A802B4"/>
    <w:rsid w:val="00A81233"/>
    <w:rsid w:val="00A81587"/>
    <w:rsid w:val="00A81897"/>
    <w:rsid w:val="00A826CE"/>
    <w:rsid w:val="00A835DB"/>
    <w:rsid w:val="00A83F57"/>
    <w:rsid w:val="00A860D2"/>
    <w:rsid w:val="00A86243"/>
    <w:rsid w:val="00A86657"/>
    <w:rsid w:val="00A87F1D"/>
    <w:rsid w:val="00A93543"/>
    <w:rsid w:val="00A944DF"/>
    <w:rsid w:val="00A96163"/>
    <w:rsid w:val="00A96260"/>
    <w:rsid w:val="00A97886"/>
    <w:rsid w:val="00AA0466"/>
    <w:rsid w:val="00AA2CDD"/>
    <w:rsid w:val="00AA33E6"/>
    <w:rsid w:val="00AA53A0"/>
    <w:rsid w:val="00AA6099"/>
    <w:rsid w:val="00AA68A8"/>
    <w:rsid w:val="00AB0425"/>
    <w:rsid w:val="00AB0BBF"/>
    <w:rsid w:val="00AB1A37"/>
    <w:rsid w:val="00AB1FA6"/>
    <w:rsid w:val="00AB21C1"/>
    <w:rsid w:val="00AB2F72"/>
    <w:rsid w:val="00AB3C70"/>
    <w:rsid w:val="00AB6A62"/>
    <w:rsid w:val="00AB747A"/>
    <w:rsid w:val="00AB797B"/>
    <w:rsid w:val="00AC080C"/>
    <w:rsid w:val="00AC20C7"/>
    <w:rsid w:val="00AC23E8"/>
    <w:rsid w:val="00AC2964"/>
    <w:rsid w:val="00AC2A40"/>
    <w:rsid w:val="00AC741F"/>
    <w:rsid w:val="00AD0B0C"/>
    <w:rsid w:val="00AD15AE"/>
    <w:rsid w:val="00AD1E87"/>
    <w:rsid w:val="00AD2067"/>
    <w:rsid w:val="00AD30BC"/>
    <w:rsid w:val="00AD4109"/>
    <w:rsid w:val="00AD454D"/>
    <w:rsid w:val="00AE0695"/>
    <w:rsid w:val="00AE1863"/>
    <w:rsid w:val="00AE27FE"/>
    <w:rsid w:val="00AE2D99"/>
    <w:rsid w:val="00AE2E10"/>
    <w:rsid w:val="00AE379E"/>
    <w:rsid w:val="00AE3E90"/>
    <w:rsid w:val="00AE4087"/>
    <w:rsid w:val="00AE4549"/>
    <w:rsid w:val="00AE5507"/>
    <w:rsid w:val="00AE5D96"/>
    <w:rsid w:val="00AE5E25"/>
    <w:rsid w:val="00AE7719"/>
    <w:rsid w:val="00AF0A3B"/>
    <w:rsid w:val="00AF0A3C"/>
    <w:rsid w:val="00AF1B79"/>
    <w:rsid w:val="00AF241D"/>
    <w:rsid w:val="00AF4942"/>
    <w:rsid w:val="00AF4E6E"/>
    <w:rsid w:val="00AF7369"/>
    <w:rsid w:val="00AF78A9"/>
    <w:rsid w:val="00AF7C6C"/>
    <w:rsid w:val="00B01006"/>
    <w:rsid w:val="00B0351C"/>
    <w:rsid w:val="00B05253"/>
    <w:rsid w:val="00B0556F"/>
    <w:rsid w:val="00B05591"/>
    <w:rsid w:val="00B058E3"/>
    <w:rsid w:val="00B1006E"/>
    <w:rsid w:val="00B1095C"/>
    <w:rsid w:val="00B10D68"/>
    <w:rsid w:val="00B12109"/>
    <w:rsid w:val="00B1288E"/>
    <w:rsid w:val="00B129DD"/>
    <w:rsid w:val="00B12FAC"/>
    <w:rsid w:val="00B131AF"/>
    <w:rsid w:val="00B13334"/>
    <w:rsid w:val="00B16AE6"/>
    <w:rsid w:val="00B16DE2"/>
    <w:rsid w:val="00B17B95"/>
    <w:rsid w:val="00B2183E"/>
    <w:rsid w:val="00B22BC9"/>
    <w:rsid w:val="00B23EBD"/>
    <w:rsid w:val="00B23F9C"/>
    <w:rsid w:val="00B24373"/>
    <w:rsid w:val="00B24E45"/>
    <w:rsid w:val="00B2777A"/>
    <w:rsid w:val="00B277CE"/>
    <w:rsid w:val="00B30521"/>
    <w:rsid w:val="00B307C9"/>
    <w:rsid w:val="00B33602"/>
    <w:rsid w:val="00B3402C"/>
    <w:rsid w:val="00B36407"/>
    <w:rsid w:val="00B3676D"/>
    <w:rsid w:val="00B37800"/>
    <w:rsid w:val="00B41F9F"/>
    <w:rsid w:val="00B433F1"/>
    <w:rsid w:val="00B434BD"/>
    <w:rsid w:val="00B43514"/>
    <w:rsid w:val="00B4432F"/>
    <w:rsid w:val="00B47BC8"/>
    <w:rsid w:val="00B50B5A"/>
    <w:rsid w:val="00B50DA4"/>
    <w:rsid w:val="00B512C5"/>
    <w:rsid w:val="00B55607"/>
    <w:rsid w:val="00B56CED"/>
    <w:rsid w:val="00B57FA8"/>
    <w:rsid w:val="00B60A91"/>
    <w:rsid w:val="00B63DFB"/>
    <w:rsid w:val="00B63FC5"/>
    <w:rsid w:val="00B64BF6"/>
    <w:rsid w:val="00B659F2"/>
    <w:rsid w:val="00B6601E"/>
    <w:rsid w:val="00B70FF4"/>
    <w:rsid w:val="00B72FBE"/>
    <w:rsid w:val="00B7396D"/>
    <w:rsid w:val="00B73FDF"/>
    <w:rsid w:val="00B74458"/>
    <w:rsid w:val="00B75D6F"/>
    <w:rsid w:val="00B76711"/>
    <w:rsid w:val="00B80191"/>
    <w:rsid w:val="00B82B23"/>
    <w:rsid w:val="00B83164"/>
    <w:rsid w:val="00B83ED2"/>
    <w:rsid w:val="00B84F02"/>
    <w:rsid w:val="00B856F2"/>
    <w:rsid w:val="00B87071"/>
    <w:rsid w:val="00B871F9"/>
    <w:rsid w:val="00B87239"/>
    <w:rsid w:val="00B9144D"/>
    <w:rsid w:val="00B91B59"/>
    <w:rsid w:val="00B91BF1"/>
    <w:rsid w:val="00B926C5"/>
    <w:rsid w:val="00B938E3"/>
    <w:rsid w:val="00B951B9"/>
    <w:rsid w:val="00B953B5"/>
    <w:rsid w:val="00BA044A"/>
    <w:rsid w:val="00BA140D"/>
    <w:rsid w:val="00BA21AA"/>
    <w:rsid w:val="00BA2235"/>
    <w:rsid w:val="00BA2436"/>
    <w:rsid w:val="00BA2D1E"/>
    <w:rsid w:val="00BA3AC4"/>
    <w:rsid w:val="00BA50BC"/>
    <w:rsid w:val="00BA53F5"/>
    <w:rsid w:val="00BA567E"/>
    <w:rsid w:val="00BA661C"/>
    <w:rsid w:val="00BB007A"/>
    <w:rsid w:val="00BB143D"/>
    <w:rsid w:val="00BB1AF3"/>
    <w:rsid w:val="00BB1CCC"/>
    <w:rsid w:val="00BB1F4B"/>
    <w:rsid w:val="00BB4037"/>
    <w:rsid w:val="00BB44F1"/>
    <w:rsid w:val="00BB4A19"/>
    <w:rsid w:val="00BB4BBF"/>
    <w:rsid w:val="00BB5290"/>
    <w:rsid w:val="00BB5B07"/>
    <w:rsid w:val="00BB60D2"/>
    <w:rsid w:val="00BC12D5"/>
    <w:rsid w:val="00BC1C80"/>
    <w:rsid w:val="00BC34B2"/>
    <w:rsid w:val="00BC5B36"/>
    <w:rsid w:val="00BC5D6E"/>
    <w:rsid w:val="00BC6A8D"/>
    <w:rsid w:val="00BC6CA4"/>
    <w:rsid w:val="00BC7060"/>
    <w:rsid w:val="00BC74E6"/>
    <w:rsid w:val="00BD13E3"/>
    <w:rsid w:val="00BD1615"/>
    <w:rsid w:val="00BD26DB"/>
    <w:rsid w:val="00BD365C"/>
    <w:rsid w:val="00BD4EE5"/>
    <w:rsid w:val="00BD52DC"/>
    <w:rsid w:val="00BD5E3C"/>
    <w:rsid w:val="00BE0A33"/>
    <w:rsid w:val="00BE0F3C"/>
    <w:rsid w:val="00BE118A"/>
    <w:rsid w:val="00BE21B4"/>
    <w:rsid w:val="00BE280C"/>
    <w:rsid w:val="00BE3042"/>
    <w:rsid w:val="00BE387E"/>
    <w:rsid w:val="00BE5474"/>
    <w:rsid w:val="00BE7FF0"/>
    <w:rsid w:val="00BF2702"/>
    <w:rsid w:val="00BF3874"/>
    <w:rsid w:val="00BF690C"/>
    <w:rsid w:val="00C0027B"/>
    <w:rsid w:val="00C00401"/>
    <w:rsid w:val="00C01712"/>
    <w:rsid w:val="00C026EE"/>
    <w:rsid w:val="00C03683"/>
    <w:rsid w:val="00C038F6"/>
    <w:rsid w:val="00C06404"/>
    <w:rsid w:val="00C06B32"/>
    <w:rsid w:val="00C06D17"/>
    <w:rsid w:val="00C07556"/>
    <w:rsid w:val="00C1003A"/>
    <w:rsid w:val="00C10383"/>
    <w:rsid w:val="00C105A1"/>
    <w:rsid w:val="00C1110F"/>
    <w:rsid w:val="00C13B94"/>
    <w:rsid w:val="00C14208"/>
    <w:rsid w:val="00C153A0"/>
    <w:rsid w:val="00C15469"/>
    <w:rsid w:val="00C15D9B"/>
    <w:rsid w:val="00C16821"/>
    <w:rsid w:val="00C16927"/>
    <w:rsid w:val="00C174CB"/>
    <w:rsid w:val="00C20201"/>
    <w:rsid w:val="00C20A17"/>
    <w:rsid w:val="00C223A9"/>
    <w:rsid w:val="00C24CC5"/>
    <w:rsid w:val="00C25EFE"/>
    <w:rsid w:val="00C27989"/>
    <w:rsid w:val="00C30676"/>
    <w:rsid w:val="00C30D2F"/>
    <w:rsid w:val="00C30EA5"/>
    <w:rsid w:val="00C312BA"/>
    <w:rsid w:val="00C3202E"/>
    <w:rsid w:val="00C32E91"/>
    <w:rsid w:val="00C34B4D"/>
    <w:rsid w:val="00C354DF"/>
    <w:rsid w:val="00C3560D"/>
    <w:rsid w:val="00C35788"/>
    <w:rsid w:val="00C36AE7"/>
    <w:rsid w:val="00C36F18"/>
    <w:rsid w:val="00C40560"/>
    <w:rsid w:val="00C452B7"/>
    <w:rsid w:val="00C45653"/>
    <w:rsid w:val="00C47105"/>
    <w:rsid w:val="00C47EC6"/>
    <w:rsid w:val="00C50C1E"/>
    <w:rsid w:val="00C510DE"/>
    <w:rsid w:val="00C5182D"/>
    <w:rsid w:val="00C54219"/>
    <w:rsid w:val="00C54403"/>
    <w:rsid w:val="00C54900"/>
    <w:rsid w:val="00C54D2A"/>
    <w:rsid w:val="00C56510"/>
    <w:rsid w:val="00C5678D"/>
    <w:rsid w:val="00C57694"/>
    <w:rsid w:val="00C6132D"/>
    <w:rsid w:val="00C6229E"/>
    <w:rsid w:val="00C6309E"/>
    <w:rsid w:val="00C632EF"/>
    <w:rsid w:val="00C64DE4"/>
    <w:rsid w:val="00C65D95"/>
    <w:rsid w:val="00C669D2"/>
    <w:rsid w:val="00C6725F"/>
    <w:rsid w:val="00C67507"/>
    <w:rsid w:val="00C67935"/>
    <w:rsid w:val="00C72C83"/>
    <w:rsid w:val="00C7309F"/>
    <w:rsid w:val="00C73F06"/>
    <w:rsid w:val="00C7445F"/>
    <w:rsid w:val="00C75205"/>
    <w:rsid w:val="00C75606"/>
    <w:rsid w:val="00C75689"/>
    <w:rsid w:val="00C76A01"/>
    <w:rsid w:val="00C7784B"/>
    <w:rsid w:val="00C805CB"/>
    <w:rsid w:val="00C8133F"/>
    <w:rsid w:val="00C822A0"/>
    <w:rsid w:val="00C82E07"/>
    <w:rsid w:val="00C83864"/>
    <w:rsid w:val="00C848A9"/>
    <w:rsid w:val="00C86CFD"/>
    <w:rsid w:val="00C91CF7"/>
    <w:rsid w:val="00C91D80"/>
    <w:rsid w:val="00C9288E"/>
    <w:rsid w:val="00C938CF"/>
    <w:rsid w:val="00C93996"/>
    <w:rsid w:val="00C93C28"/>
    <w:rsid w:val="00C94C7F"/>
    <w:rsid w:val="00C96999"/>
    <w:rsid w:val="00C96F44"/>
    <w:rsid w:val="00CA3AF6"/>
    <w:rsid w:val="00CA3EF5"/>
    <w:rsid w:val="00CA5AF7"/>
    <w:rsid w:val="00CB4E1D"/>
    <w:rsid w:val="00CB51B5"/>
    <w:rsid w:val="00CB5843"/>
    <w:rsid w:val="00CB6DD4"/>
    <w:rsid w:val="00CB79E2"/>
    <w:rsid w:val="00CB7CB1"/>
    <w:rsid w:val="00CC00E9"/>
    <w:rsid w:val="00CC0415"/>
    <w:rsid w:val="00CC5AEF"/>
    <w:rsid w:val="00CC60B9"/>
    <w:rsid w:val="00CC69F9"/>
    <w:rsid w:val="00CC6AC0"/>
    <w:rsid w:val="00CC7FEE"/>
    <w:rsid w:val="00CD1686"/>
    <w:rsid w:val="00CD16E9"/>
    <w:rsid w:val="00CD38C5"/>
    <w:rsid w:val="00CD53E8"/>
    <w:rsid w:val="00CD5DF3"/>
    <w:rsid w:val="00CD7548"/>
    <w:rsid w:val="00CE0392"/>
    <w:rsid w:val="00CE33BB"/>
    <w:rsid w:val="00CE6BE2"/>
    <w:rsid w:val="00CE6F3C"/>
    <w:rsid w:val="00CE774D"/>
    <w:rsid w:val="00CF0D20"/>
    <w:rsid w:val="00CF1661"/>
    <w:rsid w:val="00CF2286"/>
    <w:rsid w:val="00CF417E"/>
    <w:rsid w:val="00CF684C"/>
    <w:rsid w:val="00CF79ED"/>
    <w:rsid w:val="00CF7F84"/>
    <w:rsid w:val="00D05403"/>
    <w:rsid w:val="00D05B4D"/>
    <w:rsid w:val="00D05EBF"/>
    <w:rsid w:val="00D06199"/>
    <w:rsid w:val="00D06975"/>
    <w:rsid w:val="00D06A46"/>
    <w:rsid w:val="00D07A27"/>
    <w:rsid w:val="00D07F5A"/>
    <w:rsid w:val="00D10D53"/>
    <w:rsid w:val="00D11581"/>
    <w:rsid w:val="00D11E4E"/>
    <w:rsid w:val="00D11FC1"/>
    <w:rsid w:val="00D12477"/>
    <w:rsid w:val="00D149B6"/>
    <w:rsid w:val="00D14D16"/>
    <w:rsid w:val="00D155D6"/>
    <w:rsid w:val="00D20253"/>
    <w:rsid w:val="00D219F5"/>
    <w:rsid w:val="00D2371F"/>
    <w:rsid w:val="00D23B21"/>
    <w:rsid w:val="00D2437F"/>
    <w:rsid w:val="00D25254"/>
    <w:rsid w:val="00D25E7E"/>
    <w:rsid w:val="00D26E04"/>
    <w:rsid w:val="00D26E7D"/>
    <w:rsid w:val="00D27381"/>
    <w:rsid w:val="00D27E24"/>
    <w:rsid w:val="00D30CEB"/>
    <w:rsid w:val="00D323B7"/>
    <w:rsid w:val="00D33402"/>
    <w:rsid w:val="00D33DA4"/>
    <w:rsid w:val="00D347A1"/>
    <w:rsid w:val="00D35405"/>
    <w:rsid w:val="00D35426"/>
    <w:rsid w:val="00D35922"/>
    <w:rsid w:val="00D36594"/>
    <w:rsid w:val="00D402B7"/>
    <w:rsid w:val="00D40AB3"/>
    <w:rsid w:val="00D438D4"/>
    <w:rsid w:val="00D4609E"/>
    <w:rsid w:val="00D50D8D"/>
    <w:rsid w:val="00D52187"/>
    <w:rsid w:val="00D52328"/>
    <w:rsid w:val="00D52E29"/>
    <w:rsid w:val="00D534B3"/>
    <w:rsid w:val="00D542E4"/>
    <w:rsid w:val="00D549A0"/>
    <w:rsid w:val="00D5580D"/>
    <w:rsid w:val="00D55C03"/>
    <w:rsid w:val="00D56FB9"/>
    <w:rsid w:val="00D61BA6"/>
    <w:rsid w:val="00D62152"/>
    <w:rsid w:val="00D62332"/>
    <w:rsid w:val="00D630E4"/>
    <w:rsid w:val="00D63604"/>
    <w:rsid w:val="00D648F7"/>
    <w:rsid w:val="00D65958"/>
    <w:rsid w:val="00D66A5F"/>
    <w:rsid w:val="00D66D24"/>
    <w:rsid w:val="00D67BA0"/>
    <w:rsid w:val="00D67D0D"/>
    <w:rsid w:val="00D67FA9"/>
    <w:rsid w:val="00D67FD7"/>
    <w:rsid w:val="00D709B4"/>
    <w:rsid w:val="00D71AE4"/>
    <w:rsid w:val="00D71C3B"/>
    <w:rsid w:val="00D71E7F"/>
    <w:rsid w:val="00D72A20"/>
    <w:rsid w:val="00D734F3"/>
    <w:rsid w:val="00D7571F"/>
    <w:rsid w:val="00D75EA6"/>
    <w:rsid w:val="00D760B9"/>
    <w:rsid w:val="00D761B6"/>
    <w:rsid w:val="00D762CB"/>
    <w:rsid w:val="00D77069"/>
    <w:rsid w:val="00D77B12"/>
    <w:rsid w:val="00D77C73"/>
    <w:rsid w:val="00D803B0"/>
    <w:rsid w:val="00D80DDA"/>
    <w:rsid w:val="00D8255B"/>
    <w:rsid w:val="00D83112"/>
    <w:rsid w:val="00D83325"/>
    <w:rsid w:val="00D838FF"/>
    <w:rsid w:val="00D84A27"/>
    <w:rsid w:val="00D8525D"/>
    <w:rsid w:val="00D8542B"/>
    <w:rsid w:val="00D915B6"/>
    <w:rsid w:val="00D9176A"/>
    <w:rsid w:val="00D919D6"/>
    <w:rsid w:val="00D93930"/>
    <w:rsid w:val="00D93B4A"/>
    <w:rsid w:val="00D94777"/>
    <w:rsid w:val="00D955C8"/>
    <w:rsid w:val="00D95A0D"/>
    <w:rsid w:val="00D95E98"/>
    <w:rsid w:val="00D9628F"/>
    <w:rsid w:val="00D96BB7"/>
    <w:rsid w:val="00D976BE"/>
    <w:rsid w:val="00DA0095"/>
    <w:rsid w:val="00DA0E29"/>
    <w:rsid w:val="00DA1C2A"/>
    <w:rsid w:val="00DA28CC"/>
    <w:rsid w:val="00DA43FB"/>
    <w:rsid w:val="00DA4FEF"/>
    <w:rsid w:val="00DA7A9F"/>
    <w:rsid w:val="00DA7D45"/>
    <w:rsid w:val="00DB0A3B"/>
    <w:rsid w:val="00DB1262"/>
    <w:rsid w:val="00DB1B66"/>
    <w:rsid w:val="00DB29AE"/>
    <w:rsid w:val="00DB450E"/>
    <w:rsid w:val="00DB6190"/>
    <w:rsid w:val="00DB6B28"/>
    <w:rsid w:val="00DB743A"/>
    <w:rsid w:val="00DC0BB8"/>
    <w:rsid w:val="00DC1BEE"/>
    <w:rsid w:val="00DC2638"/>
    <w:rsid w:val="00DC4D1C"/>
    <w:rsid w:val="00DC6BFF"/>
    <w:rsid w:val="00DC6DEE"/>
    <w:rsid w:val="00DD1616"/>
    <w:rsid w:val="00DD2719"/>
    <w:rsid w:val="00DD3A3E"/>
    <w:rsid w:val="00DD488D"/>
    <w:rsid w:val="00DD76C2"/>
    <w:rsid w:val="00DE0198"/>
    <w:rsid w:val="00DE07C3"/>
    <w:rsid w:val="00DE098F"/>
    <w:rsid w:val="00DE1849"/>
    <w:rsid w:val="00DE3804"/>
    <w:rsid w:val="00DE58D1"/>
    <w:rsid w:val="00DF0F4C"/>
    <w:rsid w:val="00DF111A"/>
    <w:rsid w:val="00DF373F"/>
    <w:rsid w:val="00DF3A15"/>
    <w:rsid w:val="00DF52DE"/>
    <w:rsid w:val="00DF5D4A"/>
    <w:rsid w:val="00DF6164"/>
    <w:rsid w:val="00DF61FF"/>
    <w:rsid w:val="00DF63AA"/>
    <w:rsid w:val="00E006B9"/>
    <w:rsid w:val="00E053AB"/>
    <w:rsid w:val="00E0599D"/>
    <w:rsid w:val="00E065BB"/>
    <w:rsid w:val="00E07611"/>
    <w:rsid w:val="00E11570"/>
    <w:rsid w:val="00E13547"/>
    <w:rsid w:val="00E148AB"/>
    <w:rsid w:val="00E14B8A"/>
    <w:rsid w:val="00E1504C"/>
    <w:rsid w:val="00E16CE9"/>
    <w:rsid w:val="00E1742E"/>
    <w:rsid w:val="00E20FAD"/>
    <w:rsid w:val="00E215CA"/>
    <w:rsid w:val="00E22FA5"/>
    <w:rsid w:val="00E24CA6"/>
    <w:rsid w:val="00E26359"/>
    <w:rsid w:val="00E26C5E"/>
    <w:rsid w:val="00E273F0"/>
    <w:rsid w:val="00E27815"/>
    <w:rsid w:val="00E30E80"/>
    <w:rsid w:val="00E30F61"/>
    <w:rsid w:val="00E32F3E"/>
    <w:rsid w:val="00E33C67"/>
    <w:rsid w:val="00E33D51"/>
    <w:rsid w:val="00E34C6F"/>
    <w:rsid w:val="00E40450"/>
    <w:rsid w:val="00E409D0"/>
    <w:rsid w:val="00E414FA"/>
    <w:rsid w:val="00E42131"/>
    <w:rsid w:val="00E43021"/>
    <w:rsid w:val="00E445BD"/>
    <w:rsid w:val="00E44E4F"/>
    <w:rsid w:val="00E45788"/>
    <w:rsid w:val="00E45A8D"/>
    <w:rsid w:val="00E509D2"/>
    <w:rsid w:val="00E514DA"/>
    <w:rsid w:val="00E52018"/>
    <w:rsid w:val="00E522CC"/>
    <w:rsid w:val="00E5235B"/>
    <w:rsid w:val="00E52BFF"/>
    <w:rsid w:val="00E542FC"/>
    <w:rsid w:val="00E54780"/>
    <w:rsid w:val="00E57ECE"/>
    <w:rsid w:val="00E604F4"/>
    <w:rsid w:val="00E607C4"/>
    <w:rsid w:val="00E60D8E"/>
    <w:rsid w:val="00E61918"/>
    <w:rsid w:val="00E61AD5"/>
    <w:rsid w:val="00E64983"/>
    <w:rsid w:val="00E64C4B"/>
    <w:rsid w:val="00E65014"/>
    <w:rsid w:val="00E65347"/>
    <w:rsid w:val="00E65DCE"/>
    <w:rsid w:val="00E66069"/>
    <w:rsid w:val="00E6652F"/>
    <w:rsid w:val="00E66FD5"/>
    <w:rsid w:val="00E702DB"/>
    <w:rsid w:val="00E70CC3"/>
    <w:rsid w:val="00E73A5B"/>
    <w:rsid w:val="00E73BCE"/>
    <w:rsid w:val="00E74B6C"/>
    <w:rsid w:val="00E75E36"/>
    <w:rsid w:val="00E76154"/>
    <w:rsid w:val="00E768D7"/>
    <w:rsid w:val="00E76BA5"/>
    <w:rsid w:val="00E816A9"/>
    <w:rsid w:val="00E8195A"/>
    <w:rsid w:val="00E83022"/>
    <w:rsid w:val="00E83FCE"/>
    <w:rsid w:val="00E841CF"/>
    <w:rsid w:val="00E84730"/>
    <w:rsid w:val="00E8600E"/>
    <w:rsid w:val="00E86EFD"/>
    <w:rsid w:val="00E900E4"/>
    <w:rsid w:val="00E902D2"/>
    <w:rsid w:val="00E904FC"/>
    <w:rsid w:val="00E91853"/>
    <w:rsid w:val="00E924D1"/>
    <w:rsid w:val="00E93B77"/>
    <w:rsid w:val="00E95205"/>
    <w:rsid w:val="00EA1DD0"/>
    <w:rsid w:val="00EA30BA"/>
    <w:rsid w:val="00EA32DB"/>
    <w:rsid w:val="00EA5146"/>
    <w:rsid w:val="00EB176D"/>
    <w:rsid w:val="00EB3DB0"/>
    <w:rsid w:val="00EB6642"/>
    <w:rsid w:val="00EB7573"/>
    <w:rsid w:val="00EC25D6"/>
    <w:rsid w:val="00EC25DF"/>
    <w:rsid w:val="00EC2C00"/>
    <w:rsid w:val="00EC41CB"/>
    <w:rsid w:val="00EC4860"/>
    <w:rsid w:val="00EC4F2D"/>
    <w:rsid w:val="00EC4F39"/>
    <w:rsid w:val="00EC4F63"/>
    <w:rsid w:val="00EC5622"/>
    <w:rsid w:val="00EC67C4"/>
    <w:rsid w:val="00EC6B87"/>
    <w:rsid w:val="00ED0DCF"/>
    <w:rsid w:val="00ED14D6"/>
    <w:rsid w:val="00ED2D28"/>
    <w:rsid w:val="00ED4112"/>
    <w:rsid w:val="00ED58D5"/>
    <w:rsid w:val="00ED7001"/>
    <w:rsid w:val="00EE081E"/>
    <w:rsid w:val="00EE1C30"/>
    <w:rsid w:val="00EE1DC0"/>
    <w:rsid w:val="00EE2133"/>
    <w:rsid w:val="00EE2500"/>
    <w:rsid w:val="00EE2AAD"/>
    <w:rsid w:val="00EE3CC1"/>
    <w:rsid w:val="00EE5400"/>
    <w:rsid w:val="00EE64CA"/>
    <w:rsid w:val="00EE7190"/>
    <w:rsid w:val="00EE77E3"/>
    <w:rsid w:val="00EF165E"/>
    <w:rsid w:val="00EF2972"/>
    <w:rsid w:val="00EF3419"/>
    <w:rsid w:val="00EF3FE5"/>
    <w:rsid w:val="00EF4A4B"/>
    <w:rsid w:val="00EF5B38"/>
    <w:rsid w:val="00EF610B"/>
    <w:rsid w:val="00EF621F"/>
    <w:rsid w:val="00EF6A4E"/>
    <w:rsid w:val="00EF765E"/>
    <w:rsid w:val="00EF770C"/>
    <w:rsid w:val="00F00717"/>
    <w:rsid w:val="00F01ABC"/>
    <w:rsid w:val="00F01B1C"/>
    <w:rsid w:val="00F01FC8"/>
    <w:rsid w:val="00F0247F"/>
    <w:rsid w:val="00F04619"/>
    <w:rsid w:val="00F05BC7"/>
    <w:rsid w:val="00F05D13"/>
    <w:rsid w:val="00F0611C"/>
    <w:rsid w:val="00F06EBC"/>
    <w:rsid w:val="00F076B7"/>
    <w:rsid w:val="00F07A5C"/>
    <w:rsid w:val="00F07DAA"/>
    <w:rsid w:val="00F10F43"/>
    <w:rsid w:val="00F1174D"/>
    <w:rsid w:val="00F11827"/>
    <w:rsid w:val="00F12659"/>
    <w:rsid w:val="00F12BB3"/>
    <w:rsid w:val="00F14A18"/>
    <w:rsid w:val="00F15022"/>
    <w:rsid w:val="00F20615"/>
    <w:rsid w:val="00F2079B"/>
    <w:rsid w:val="00F20E60"/>
    <w:rsid w:val="00F22A92"/>
    <w:rsid w:val="00F23605"/>
    <w:rsid w:val="00F2590A"/>
    <w:rsid w:val="00F2631A"/>
    <w:rsid w:val="00F2691B"/>
    <w:rsid w:val="00F27944"/>
    <w:rsid w:val="00F3021E"/>
    <w:rsid w:val="00F319BF"/>
    <w:rsid w:val="00F31E2A"/>
    <w:rsid w:val="00F320E9"/>
    <w:rsid w:val="00F34335"/>
    <w:rsid w:val="00F34372"/>
    <w:rsid w:val="00F343AA"/>
    <w:rsid w:val="00F34F47"/>
    <w:rsid w:val="00F35123"/>
    <w:rsid w:val="00F35539"/>
    <w:rsid w:val="00F35720"/>
    <w:rsid w:val="00F3609E"/>
    <w:rsid w:val="00F40484"/>
    <w:rsid w:val="00F4094D"/>
    <w:rsid w:val="00F40A50"/>
    <w:rsid w:val="00F40FCC"/>
    <w:rsid w:val="00F42F25"/>
    <w:rsid w:val="00F44460"/>
    <w:rsid w:val="00F44B7E"/>
    <w:rsid w:val="00F4670B"/>
    <w:rsid w:val="00F46DC3"/>
    <w:rsid w:val="00F47091"/>
    <w:rsid w:val="00F50D88"/>
    <w:rsid w:val="00F53482"/>
    <w:rsid w:val="00F5361B"/>
    <w:rsid w:val="00F5496C"/>
    <w:rsid w:val="00F54F8F"/>
    <w:rsid w:val="00F55856"/>
    <w:rsid w:val="00F573B8"/>
    <w:rsid w:val="00F62788"/>
    <w:rsid w:val="00F64CCF"/>
    <w:rsid w:val="00F65115"/>
    <w:rsid w:val="00F6522A"/>
    <w:rsid w:val="00F655A5"/>
    <w:rsid w:val="00F665A5"/>
    <w:rsid w:val="00F667DB"/>
    <w:rsid w:val="00F66A99"/>
    <w:rsid w:val="00F66E47"/>
    <w:rsid w:val="00F67043"/>
    <w:rsid w:val="00F714FC"/>
    <w:rsid w:val="00F71CC6"/>
    <w:rsid w:val="00F7218B"/>
    <w:rsid w:val="00F7292B"/>
    <w:rsid w:val="00F73721"/>
    <w:rsid w:val="00F73B10"/>
    <w:rsid w:val="00F73B32"/>
    <w:rsid w:val="00F74009"/>
    <w:rsid w:val="00F74BF0"/>
    <w:rsid w:val="00F77A9E"/>
    <w:rsid w:val="00F809BE"/>
    <w:rsid w:val="00F81A5A"/>
    <w:rsid w:val="00F81AFD"/>
    <w:rsid w:val="00F82D79"/>
    <w:rsid w:val="00F84212"/>
    <w:rsid w:val="00F85583"/>
    <w:rsid w:val="00F85667"/>
    <w:rsid w:val="00F90237"/>
    <w:rsid w:val="00F90555"/>
    <w:rsid w:val="00F90F8C"/>
    <w:rsid w:val="00F91C5B"/>
    <w:rsid w:val="00F94616"/>
    <w:rsid w:val="00F94B00"/>
    <w:rsid w:val="00F94B44"/>
    <w:rsid w:val="00F95FA5"/>
    <w:rsid w:val="00F965FD"/>
    <w:rsid w:val="00F97AD9"/>
    <w:rsid w:val="00FA087F"/>
    <w:rsid w:val="00FA0962"/>
    <w:rsid w:val="00FA5CFF"/>
    <w:rsid w:val="00FA6BF1"/>
    <w:rsid w:val="00FB2F4D"/>
    <w:rsid w:val="00FB654C"/>
    <w:rsid w:val="00FB7442"/>
    <w:rsid w:val="00FC0611"/>
    <w:rsid w:val="00FC1BEB"/>
    <w:rsid w:val="00FC1C3D"/>
    <w:rsid w:val="00FC252F"/>
    <w:rsid w:val="00FC31D8"/>
    <w:rsid w:val="00FC3F1F"/>
    <w:rsid w:val="00FC4F50"/>
    <w:rsid w:val="00FC61DC"/>
    <w:rsid w:val="00FC768D"/>
    <w:rsid w:val="00FC7C23"/>
    <w:rsid w:val="00FD048B"/>
    <w:rsid w:val="00FD081C"/>
    <w:rsid w:val="00FD0FBA"/>
    <w:rsid w:val="00FD1B1B"/>
    <w:rsid w:val="00FD1EB2"/>
    <w:rsid w:val="00FD408F"/>
    <w:rsid w:val="00FD44C3"/>
    <w:rsid w:val="00FD75E1"/>
    <w:rsid w:val="00FD7D14"/>
    <w:rsid w:val="00FE2516"/>
    <w:rsid w:val="00FE2EEC"/>
    <w:rsid w:val="00FE3391"/>
    <w:rsid w:val="00FE49E1"/>
    <w:rsid w:val="00FE5868"/>
    <w:rsid w:val="00FE692D"/>
    <w:rsid w:val="00FE69A9"/>
    <w:rsid w:val="00FF057F"/>
    <w:rsid w:val="00FF0CBF"/>
    <w:rsid w:val="00FF3542"/>
    <w:rsid w:val="00FF4E86"/>
    <w:rsid w:val="00FF6183"/>
  </w:rsids>
  <m:mathPr>
    <m:mathFont m:val="Cambria Math"/>
    <m:brkBin m:val="before"/>
    <m:brkBinSub m:val="--"/>
    <m:smallFrac m:val="0"/>
    <m:dispDef/>
    <m:lMargin m:val="0"/>
    <m:rMargin m:val="0"/>
    <m:defJc m:val="centerGroup"/>
    <m:wrapIndent m:val="1440"/>
    <m:intLim m:val="subSup"/>
    <m:naryLim m:val="undOvr"/>
  </m:mathPr>
  <w:themeFontLang w:val="en-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72E4D3"/>
  <w15:chartTrackingRefBased/>
  <w15:docId w15:val="{453D4426-761B-B64C-A6ED-E18B0BAA6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073C"/>
    <w:pPr>
      <w:spacing w:before="120" w:after="120" w:line="360" w:lineRule="auto"/>
      <w:jc w:val="both"/>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7F3F1A"/>
    <w:pPr>
      <w:keepNext/>
      <w:keepLines/>
      <w:numPr>
        <w:numId w:val="3"/>
      </w:numPr>
      <w:spacing w:before="240" w:after="240"/>
      <w:outlineLvl w:val="0"/>
    </w:pPr>
    <w:rPr>
      <w:rFonts w:eastAsiaTheme="majorEastAsia" w:cstheme="majorBidi"/>
      <w:b/>
      <w:color w:val="000000" w:themeColor="text1"/>
      <w:sz w:val="40"/>
      <w:szCs w:val="32"/>
    </w:rPr>
  </w:style>
  <w:style w:type="paragraph" w:styleId="Heading2">
    <w:name w:val="heading 2"/>
    <w:basedOn w:val="Normal"/>
    <w:next w:val="Normal"/>
    <w:link w:val="Heading2Char"/>
    <w:uiPriority w:val="9"/>
    <w:unhideWhenUsed/>
    <w:qFormat/>
    <w:rsid w:val="007F3F1A"/>
    <w:pPr>
      <w:keepNext/>
      <w:keepLines/>
      <w:numPr>
        <w:ilvl w:val="1"/>
        <w:numId w:val="3"/>
      </w:numPr>
      <w:spacing w:before="240"/>
      <w:outlineLvl w:val="1"/>
    </w:pPr>
    <w:rPr>
      <w:rFonts w:eastAsiaTheme="majorEastAsia" w:cstheme="majorBidi"/>
      <w:b/>
      <w:color w:val="000000" w:themeColor="text1"/>
      <w:sz w:val="36"/>
      <w:szCs w:val="26"/>
    </w:rPr>
  </w:style>
  <w:style w:type="paragraph" w:styleId="Heading3">
    <w:name w:val="heading 3"/>
    <w:basedOn w:val="Normal"/>
    <w:next w:val="Normal"/>
    <w:link w:val="Heading3Char"/>
    <w:uiPriority w:val="9"/>
    <w:unhideWhenUsed/>
    <w:qFormat/>
    <w:rsid w:val="007172E1"/>
    <w:pPr>
      <w:keepNext/>
      <w:keepLines/>
      <w:numPr>
        <w:ilvl w:val="2"/>
        <w:numId w:val="3"/>
      </w:numPr>
      <w:spacing w:before="240"/>
      <w:outlineLvl w:val="2"/>
    </w:pPr>
    <w:rPr>
      <w:rFonts w:eastAsiaTheme="majorEastAsia" w:cstheme="majorBidi"/>
      <w:b/>
      <w:color w:val="000000" w:themeColor="text1"/>
      <w:sz w:val="32"/>
    </w:rPr>
  </w:style>
  <w:style w:type="paragraph" w:styleId="Heading4">
    <w:name w:val="heading 4"/>
    <w:basedOn w:val="Normal"/>
    <w:next w:val="Normal"/>
    <w:link w:val="Heading4Char"/>
    <w:uiPriority w:val="9"/>
    <w:unhideWhenUsed/>
    <w:qFormat/>
    <w:rsid w:val="007172E1"/>
    <w:pPr>
      <w:keepNext/>
      <w:keepLines/>
      <w:numPr>
        <w:ilvl w:val="3"/>
        <w:numId w:val="3"/>
      </w:numPr>
      <w:spacing w:before="240"/>
      <w:outlineLvl w:val="3"/>
    </w:pPr>
    <w:rPr>
      <w:rFonts w:eastAsiaTheme="majorEastAsia" w:cstheme="majorBidi"/>
      <w:b/>
      <w:iCs/>
      <w:color w:val="000000" w:themeColor="text1"/>
      <w:sz w:val="28"/>
    </w:rPr>
  </w:style>
  <w:style w:type="paragraph" w:styleId="Heading5">
    <w:name w:val="heading 5"/>
    <w:basedOn w:val="Normal"/>
    <w:next w:val="Normal"/>
    <w:link w:val="Heading5Char"/>
    <w:uiPriority w:val="9"/>
    <w:unhideWhenUsed/>
    <w:qFormat/>
    <w:rsid w:val="00523B48"/>
    <w:pPr>
      <w:keepNext/>
      <w:keepLines/>
      <w:numPr>
        <w:ilvl w:val="4"/>
        <w:numId w:val="3"/>
      </w:numPr>
      <w:spacing w:before="240"/>
      <w:outlineLvl w:val="4"/>
    </w:pPr>
    <w:rPr>
      <w:rFonts w:eastAsiaTheme="majorEastAsia" w:cstheme="majorBidi"/>
      <w:b/>
      <w:color w:val="000000" w:themeColor="text1"/>
    </w:rPr>
  </w:style>
  <w:style w:type="paragraph" w:styleId="Heading6">
    <w:name w:val="heading 6"/>
    <w:basedOn w:val="Normal"/>
    <w:next w:val="Normal"/>
    <w:link w:val="Heading6Char"/>
    <w:uiPriority w:val="9"/>
    <w:unhideWhenUsed/>
    <w:qFormat/>
    <w:rsid w:val="00523B48"/>
    <w:pPr>
      <w:keepNext/>
      <w:keepLines/>
      <w:numPr>
        <w:ilvl w:val="5"/>
        <w:numId w:val="3"/>
      </w:numPr>
      <w:spacing w:before="240"/>
      <w:outlineLvl w:val="5"/>
    </w:pPr>
    <w:rPr>
      <w:rFonts w:eastAsiaTheme="majorEastAsia" w:cstheme="majorBidi"/>
      <w:b/>
      <w:color w:val="000000" w:themeColor="text1"/>
      <w:u w:val="single"/>
    </w:rPr>
  </w:style>
  <w:style w:type="paragraph" w:styleId="Heading7">
    <w:name w:val="heading 7"/>
    <w:aliases w:val="Heading 7 (Appendix Heading)"/>
    <w:basedOn w:val="Normal"/>
    <w:next w:val="Normal"/>
    <w:link w:val="Heading7Char"/>
    <w:uiPriority w:val="9"/>
    <w:unhideWhenUsed/>
    <w:qFormat/>
    <w:rsid w:val="00036EC4"/>
    <w:pPr>
      <w:keepNext/>
      <w:keepLines/>
      <w:numPr>
        <w:ilvl w:val="6"/>
        <w:numId w:val="3"/>
      </w:numPr>
      <w:spacing w:before="0"/>
      <w:jc w:val="left"/>
      <w:outlineLvl w:val="6"/>
    </w:pPr>
    <w:rPr>
      <w:rFonts w:eastAsiaTheme="majorEastAsia" w:cstheme="majorBidi"/>
      <w:b/>
      <w:i/>
      <w:iCs/>
      <w:color w:val="000000" w:themeColor="text1"/>
      <w:sz w:val="32"/>
    </w:rPr>
  </w:style>
  <w:style w:type="paragraph" w:styleId="Heading8">
    <w:name w:val="heading 8"/>
    <w:basedOn w:val="Normal"/>
    <w:next w:val="Normal"/>
    <w:link w:val="Heading8Char"/>
    <w:uiPriority w:val="9"/>
    <w:semiHidden/>
    <w:unhideWhenUsed/>
    <w:rsid w:val="000D3E73"/>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3E73"/>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
    <w:name w:val="Cover"/>
    <w:basedOn w:val="Normal"/>
    <w:rsid w:val="00C73F06"/>
    <w:rPr>
      <w:rFonts w:ascii="Arial" w:hAnsi="Arial" w:cs="Arial"/>
    </w:rPr>
  </w:style>
  <w:style w:type="paragraph" w:styleId="Header">
    <w:name w:val="header"/>
    <w:aliases w:val="Char,Char Char,Char Char Char Char Char, Char, Char Char, Char Char Char Char Char"/>
    <w:basedOn w:val="Normal"/>
    <w:link w:val="HeaderChar"/>
    <w:rsid w:val="00CF684C"/>
    <w:pPr>
      <w:tabs>
        <w:tab w:val="center" w:pos="4153"/>
        <w:tab w:val="right" w:pos="8306"/>
      </w:tabs>
    </w:pPr>
    <w:rPr>
      <w:sz w:val="20"/>
    </w:rPr>
  </w:style>
  <w:style w:type="character" w:customStyle="1" w:styleId="HeaderChar">
    <w:name w:val="Header Char"/>
    <w:aliases w:val="Char Char1,Char Char Char,Char Char Char Char Char Char, Char Char1, Char Char Char, Char Char Char Char Char Char"/>
    <w:basedOn w:val="DefaultParagraphFont"/>
    <w:link w:val="Header"/>
    <w:rsid w:val="00CF684C"/>
    <w:rPr>
      <w:rFonts w:ascii="Times New Roman" w:eastAsia="Times New Roman" w:hAnsi="Times New Roman" w:cs="Times New Roman"/>
      <w:sz w:val="20"/>
      <w:lang w:val="en-GB"/>
    </w:rPr>
  </w:style>
  <w:style w:type="paragraph" w:styleId="Footer">
    <w:name w:val="footer"/>
    <w:basedOn w:val="Normal"/>
    <w:link w:val="FooterChar"/>
    <w:rsid w:val="00C73F06"/>
    <w:pPr>
      <w:tabs>
        <w:tab w:val="center" w:pos="4153"/>
        <w:tab w:val="right" w:pos="8306"/>
      </w:tabs>
    </w:pPr>
  </w:style>
  <w:style w:type="character" w:customStyle="1" w:styleId="FooterChar">
    <w:name w:val="Footer Char"/>
    <w:basedOn w:val="DefaultParagraphFont"/>
    <w:link w:val="Footer"/>
    <w:rsid w:val="00C73F06"/>
    <w:rPr>
      <w:rFonts w:ascii="Times New Roman" w:eastAsia="Times New Roman" w:hAnsi="Times New Roman" w:cs="Times New Roman"/>
      <w:lang w:val="en-GB"/>
    </w:rPr>
  </w:style>
  <w:style w:type="paragraph" w:styleId="BodyText">
    <w:name w:val="Body Text"/>
    <w:basedOn w:val="Normal"/>
    <w:link w:val="BodyTextChar"/>
    <w:rsid w:val="00C73F06"/>
    <w:rPr>
      <w:rFonts w:ascii="Arial" w:hAnsi="Arial" w:cs="Arial"/>
      <w:b/>
      <w:bCs/>
      <w:i/>
      <w:sz w:val="20"/>
    </w:rPr>
  </w:style>
  <w:style w:type="character" w:customStyle="1" w:styleId="BodyTextChar">
    <w:name w:val="Body Text Char"/>
    <w:basedOn w:val="DefaultParagraphFont"/>
    <w:link w:val="BodyText"/>
    <w:rsid w:val="00C73F06"/>
    <w:rPr>
      <w:rFonts w:ascii="Arial" w:eastAsia="Times New Roman" w:hAnsi="Arial" w:cs="Arial"/>
      <w:b/>
      <w:bCs/>
      <w:i/>
      <w:sz w:val="20"/>
      <w:lang w:val="en-GB"/>
    </w:rPr>
  </w:style>
  <w:style w:type="character" w:styleId="PageNumber">
    <w:name w:val="page number"/>
    <w:basedOn w:val="DefaultParagraphFont"/>
    <w:rsid w:val="009B7758"/>
    <w:rPr>
      <w:sz w:val="20"/>
    </w:rPr>
  </w:style>
  <w:style w:type="paragraph" w:styleId="NormalWeb">
    <w:name w:val="Normal (Web)"/>
    <w:basedOn w:val="Normal"/>
    <w:uiPriority w:val="99"/>
    <w:rsid w:val="00C73F06"/>
  </w:style>
  <w:style w:type="character" w:styleId="BookTitle">
    <w:name w:val="Book Title"/>
    <w:uiPriority w:val="33"/>
    <w:rsid w:val="00C73F06"/>
    <w:rPr>
      <w:b/>
      <w:bCs/>
      <w:i/>
      <w:iCs/>
      <w:spacing w:val="5"/>
    </w:rPr>
  </w:style>
  <w:style w:type="paragraph" w:customStyle="1" w:styleId="MyCoverPage">
    <w:name w:val="My Cover Page"/>
    <w:basedOn w:val="Header"/>
    <w:rsid w:val="00C73F06"/>
    <w:pPr>
      <w:spacing w:before="240" w:after="240"/>
      <w:jc w:val="center"/>
    </w:pPr>
    <w:rPr>
      <w:i/>
      <w:iCs/>
      <w:sz w:val="28"/>
      <w:szCs w:val="22"/>
    </w:rPr>
  </w:style>
  <w:style w:type="paragraph" w:customStyle="1" w:styleId="AbstractHeading">
    <w:name w:val="Abstract Heading"/>
    <w:basedOn w:val="Normal"/>
    <w:next w:val="Normal"/>
    <w:qFormat/>
    <w:rsid w:val="008959DD"/>
    <w:pPr>
      <w:spacing w:before="240" w:after="240"/>
      <w:jc w:val="center"/>
    </w:pPr>
    <w:rPr>
      <w:b/>
      <w:sz w:val="32"/>
      <w:lang w:val="en-US" w:eastAsia="en-GB"/>
    </w:rPr>
  </w:style>
  <w:style w:type="character" w:customStyle="1" w:styleId="Heading1Char">
    <w:name w:val="Heading 1 Char"/>
    <w:basedOn w:val="DefaultParagraphFont"/>
    <w:link w:val="Heading1"/>
    <w:uiPriority w:val="9"/>
    <w:rsid w:val="007F3F1A"/>
    <w:rPr>
      <w:rFonts w:ascii="Times New Roman" w:eastAsiaTheme="majorEastAsia" w:hAnsi="Times New Roman" w:cstheme="majorBidi"/>
      <w:b/>
      <w:color w:val="000000" w:themeColor="text1"/>
      <w:sz w:val="40"/>
      <w:szCs w:val="32"/>
      <w:lang w:val="en-GB"/>
    </w:rPr>
  </w:style>
  <w:style w:type="paragraph" w:styleId="TOCHeading">
    <w:name w:val="TOC Heading"/>
    <w:basedOn w:val="Heading1"/>
    <w:next w:val="Normal"/>
    <w:uiPriority w:val="39"/>
    <w:unhideWhenUsed/>
    <w:qFormat/>
    <w:rsid w:val="000416FF"/>
    <w:pPr>
      <w:spacing w:before="480" w:line="276" w:lineRule="auto"/>
      <w:jc w:val="left"/>
      <w:outlineLvl w:val="9"/>
    </w:pPr>
    <w:rPr>
      <w:bCs/>
      <w:sz w:val="28"/>
      <w:szCs w:val="28"/>
      <w:lang w:val="en-US"/>
    </w:rPr>
  </w:style>
  <w:style w:type="paragraph" w:styleId="TOC1">
    <w:name w:val="toc 1"/>
    <w:basedOn w:val="Normal"/>
    <w:next w:val="Normal"/>
    <w:autoRedefine/>
    <w:uiPriority w:val="39"/>
    <w:unhideWhenUsed/>
    <w:rsid w:val="001551F1"/>
    <w:pPr>
      <w:tabs>
        <w:tab w:val="right" w:leader="dot" w:pos="9016"/>
      </w:tabs>
      <w:jc w:val="left"/>
    </w:pPr>
    <w:rPr>
      <w:b/>
      <w:bCs/>
      <w:i/>
      <w:iCs/>
      <w:sz w:val="28"/>
    </w:rPr>
  </w:style>
  <w:style w:type="paragraph" w:styleId="TOC2">
    <w:name w:val="toc 2"/>
    <w:basedOn w:val="Normal"/>
    <w:next w:val="Normal"/>
    <w:autoRedefine/>
    <w:uiPriority w:val="39"/>
    <w:unhideWhenUsed/>
    <w:rsid w:val="001551F1"/>
    <w:pPr>
      <w:ind w:left="238"/>
      <w:jc w:val="left"/>
    </w:pPr>
    <w:rPr>
      <w:bCs/>
      <w:sz w:val="26"/>
      <w:szCs w:val="22"/>
    </w:rPr>
  </w:style>
  <w:style w:type="paragraph" w:styleId="TOC3">
    <w:name w:val="toc 3"/>
    <w:basedOn w:val="Normal"/>
    <w:next w:val="Normal"/>
    <w:autoRedefine/>
    <w:uiPriority w:val="39"/>
    <w:unhideWhenUsed/>
    <w:rsid w:val="00AE5507"/>
    <w:pPr>
      <w:ind w:left="482"/>
      <w:jc w:val="left"/>
    </w:pPr>
    <w:rPr>
      <w:szCs w:val="20"/>
    </w:rPr>
  </w:style>
  <w:style w:type="paragraph" w:styleId="TOC4">
    <w:name w:val="toc 4"/>
    <w:basedOn w:val="Normal"/>
    <w:next w:val="Normal"/>
    <w:autoRedefine/>
    <w:uiPriority w:val="39"/>
    <w:unhideWhenUsed/>
    <w:rsid w:val="00B23F9C"/>
    <w:pPr>
      <w:spacing w:before="0" w:after="0"/>
      <w:ind w:left="720"/>
      <w:jc w:val="left"/>
    </w:pPr>
    <w:rPr>
      <w:rFonts w:asciiTheme="minorHAnsi" w:hAnsiTheme="minorHAnsi"/>
      <w:sz w:val="20"/>
      <w:szCs w:val="20"/>
    </w:rPr>
  </w:style>
  <w:style w:type="paragraph" w:styleId="TOC5">
    <w:name w:val="toc 5"/>
    <w:basedOn w:val="Normal"/>
    <w:next w:val="Normal"/>
    <w:autoRedefine/>
    <w:uiPriority w:val="39"/>
    <w:unhideWhenUsed/>
    <w:rsid w:val="00B23F9C"/>
    <w:pPr>
      <w:spacing w:before="0" w:after="0"/>
      <w:ind w:left="960"/>
      <w:jc w:val="left"/>
    </w:pPr>
    <w:rPr>
      <w:rFonts w:asciiTheme="minorHAnsi" w:hAnsiTheme="minorHAnsi"/>
      <w:sz w:val="20"/>
      <w:szCs w:val="20"/>
    </w:rPr>
  </w:style>
  <w:style w:type="paragraph" w:styleId="TOC6">
    <w:name w:val="toc 6"/>
    <w:basedOn w:val="Normal"/>
    <w:next w:val="Normal"/>
    <w:autoRedefine/>
    <w:uiPriority w:val="39"/>
    <w:unhideWhenUsed/>
    <w:rsid w:val="00F47091"/>
    <w:pPr>
      <w:tabs>
        <w:tab w:val="right" w:leader="dot" w:pos="9016"/>
      </w:tabs>
      <w:spacing w:before="0"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B23F9C"/>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B23F9C"/>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B23F9C"/>
    <w:pPr>
      <w:spacing w:before="0" w:after="0"/>
      <w:ind w:left="1920"/>
      <w:jc w:val="left"/>
    </w:pPr>
    <w:rPr>
      <w:rFonts w:asciiTheme="minorHAnsi" w:hAnsiTheme="minorHAnsi"/>
      <w:sz w:val="20"/>
      <w:szCs w:val="20"/>
    </w:rPr>
  </w:style>
  <w:style w:type="character" w:customStyle="1" w:styleId="Heading2Char">
    <w:name w:val="Heading 2 Char"/>
    <w:basedOn w:val="DefaultParagraphFont"/>
    <w:link w:val="Heading2"/>
    <w:uiPriority w:val="9"/>
    <w:rsid w:val="007F3F1A"/>
    <w:rPr>
      <w:rFonts w:ascii="Times New Roman" w:eastAsiaTheme="majorEastAsia" w:hAnsi="Times New Roman" w:cstheme="majorBidi"/>
      <w:b/>
      <w:color w:val="000000" w:themeColor="text1"/>
      <w:sz w:val="36"/>
      <w:szCs w:val="26"/>
      <w:lang w:val="en-GB"/>
    </w:rPr>
  </w:style>
  <w:style w:type="character" w:customStyle="1" w:styleId="Heading3Char">
    <w:name w:val="Heading 3 Char"/>
    <w:basedOn w:val="DefaultParagraphFont"/>
    <w:link w:val="Heading3"/>
    <w:uiPriority w:val="9"/>
    <w:rsid w:val="007172E1"/>
    <w:rPr>
      <w:rFonts w:ascii="Times New Roman" w:eastAsiaTheme="majorEastAsia" w:hAnsi="Times New Roman" w:cstheme="majorBidi"/>
      <w:b/>
      <w:color w:val="000000" w:themeColor="text1"/>
      <w:sz w:val="32"/>
      <w:lang w:val="en-GB"/>
    </w:rPr>
  </w:style>
  <w:style w:type="character" w:customStyle="1" w:styleId="Heading4Char">
    <w:name w:val="Heading 4 Char"/>
    <w:basedOn w:val="DefaultParagraphFont"/>
    <w:link w:val="Heading4"/>
    <w:uiPriority w:val="9"/>
    <w:rsid w:val="007172E1"/>
    <w:rPr>
      <w:rFonts w:ascii="Times New Roman" w:eastAsiaTheme="majorEastAsia" w:hAnsi="Times New Roman" w:cstheme="majorBidi"/>
      <w:b/>
      <w:iCs/>
      <w:color w:val="000000" w:themeColor="text1"/>
      <w:sz w:val="28"/>
      <w:lang w:val="en-GB"/>
    </w:rPr>
  </w:style>
  <w:style w:type="character" w:customStyle="1" w:styleId="Heading5Char">
    <w:name w:val="Heading 5 Char"/>
    <w:basedOn w:val="DefaultParagraphFont"/>
    <w:link w:val="Heading5"/>
    <w:uiPriority w:val="9"/>
    <w:rsid w:val="00523B48"/>
    <w:rPr>
      <w:rFonts w:ascii="Times New Roman" w:eastAsiaTheme="majorEastAsia" w:hAnsi="Times New Roman" w:cstheme="majorBidi"/>
      <w:b/>
      <w:color w:val="000000" w:themeColor="text1"/>
      <w:lang w:val="en-GB"/>
    </w:rPr>
  </w:style>
  <w:style w:type="character" w:customStyle="1" w:styleId="Heading6Char">
    <w:name w:val="Heading 6 Char"/>
    <w:basedOn w:val="DefaultParagraphFont"/>
    <w:link w:val="Heading6"/>
    <w:uiPriority w:val="9"/>
    <w:rsid w:val="00523B48"/>
    <w:rPr>
      <w:rFonts w:ascii="Times New Roman" w:eastAsiaTheme="majorEastAsia" w:hAnsi="Times New Roman" w:cstheme="majorBidi"/>
      <w:b/>
      <w:color w:val="000000" w:themeColor="text1"/>
      <w:u w:val="single"/>
      <w:lang w:val="en-GB"/>
    </w:rPr>
  </w:style>
  <w:style w:type="paragraph" w:customStyle="1" w:styleId="ReferencesHeading">
    <w:name w:val="References Heading"/>
    <w:basedOn w:val="Normal"/>
    <w:next w:val="Normal"/>
    <w:qFormat/>
    <w:rsid w:val="008959DD"/>
    <w:pPr>
      <w:spacing w:before="240" w:after="240"/>
    </w:pPr>
    <w:rPr>
      <w:b/>
      <w:sz w:val="32"/>
    </w:rPr>
  </w:style>
  <w:style w:type="numbering" w:customStyle="1" w:styleId="AppendixHeading">
    <w:name w:val="Appendix Heading"/>
    <w:basedOn w:val="NoList"/>
    <w:uiPriority w:val="99"/>
    <w:rsid w:val="00D06A46"/>
    <w:pPr>
      <w:numPr>
        <w:numId w:val="1"/>
      </w:numPr>
    </w:pPr>
  </w:style>
  <w:style w:type="character" w:styleId="Hyperlink">
    <w:name w:val="Hyperlink"/>
    <w:basedOn w:val="DefaultParagraphFont"/>
    <w:uiPriority w:val="99"/>
    <w:unhideWhenUsed/>
    <w:rsid w:val="009D137F"/>
    <w:rPr>
      <w:color w:val="0563C1" w:themeColor="hyperlink"/>
      <w:u w:val="single"/>
    </w:rPr>
  </w:style>
  <w:style w:type="character" w:customStyle="1" w:styleId="Heading7Char">
    <w:name w:val="Heading 7 Char"/>
    <w:aliases w:val="Heading 7 (Appendix Heading) Char"/>
    <w:basedOn w:val="DefaultParagraphFont"/>
    <w:link w:val="Heading7"/>
    <w:uiPriority w:val="9"/>
    <w:rsid w:val="00036EC4"/>
    <w:rPr>
      <w:rFonts w:ascii="Times New Roman" w:eastAsiaTheme="majorEastAsia" w:hAnsi="Times New Roman" w:cstheme="majorBidi"/>
      <w:b/>
      <w:i/>
      <w:iCs/>
      <w:color w:val="000000" w:themeColor="text1"/>
      <w:sz w:val="32"/>
      <w:lang w:val="en-GB"/>
    </w:rPr>
  </w:style>
  <w:style w:type="paragraph" w:styleId="ListParagraph">
    <w:name w:val="List Paragraph"/>
    <w:basedOn w:val="Normal"/>
    <w:uiPriority w:val="34"/>
    <w:qFormat/>
    <w:rsid w:val="00667ECB"/>
    <w:pPr>
      <w:ind w:left="720"/>
    </w:pPr>
  </w:style>
  <w:style w:type="character" w:styleId="CommentReference">
    <w:name w:val="annotation reference"/>
    <w:basedOn w:val="DefaultParagraphFont"/>
    <w:uiPriority w:val="99"/>
    <w:semiHidden/>
    <w:unhideWhenUsed/>
    <w:rsid w:val="009D71EA"/>
    <w:rPr>
      <w:sz w:val="16"/>
      <w:szCs w:val="16"/>
    </w:rPr>
  </w:style>
  <w:style w:type="paragraph" w:styleId="CommentText">
    <w:name w:val="annotation text"/>
    <w:basedOn w:val="Normal"/>
    <w:link w:val="CommentTextChar"/>
    <w:uiPriority w:val="99"/>
    <w:semiHidden/>
    <w:unhideWhenUsed/>
    <w:rsid w:val="009D71EA"/>
    <w:rPr>
      <w:sz w:val="20"/>
      <w:szCs w:val="20"/>
    </w:rPr>
  </w:style>
  <w:style w:type="character" w:customStyle="1" w:styleId="CommentTextChar">
    <w:name w:val="Comment Text Char"/>
    <w:basedOn w:val="DefaultParagraphFont"/>
    <w:link w:val="CommentText"/>
    <w:uiPriority w:val="99"/>
    <w:semiHidden/>
    <w:rsid w:val="009D71EA"/>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9D71EA"/>
    <w:rPr>
      <w:b/>
      <w:bCs/>
    </w:rPr>
  </w:style>
  <w:style w:type="character" w:customStyle="1" w:styleId="CommentSubjectChar">
    <w:name w:val="Comment Subject Char"/>
    <w:basedOn w:val="CommentTextChar"/>
    <w:link w:val="CommentSubject"/>
    <w:uiPriority w:val="99"/>
    <w:semiHidden/>
    <w:rsid w:val="009D71EA"/>
    <w:rPr>
      <w:rFonts w:ascii="Times New Roman" w:eastAsia="Times New Roman" w:hAnsi="Times New Roman" w:cs="Times New Roman"/>
      <w:b/>
      <w:bCs/>
      <w:sz w:val="20"/>
      <w:szCs w:val="20"/>
      <w:lang w:val="en-GB"/>
    </w:rPr>
  </w:style>
  <w:style w:type="paragraph" w:styleId="BalloonText">
    <w:name w:val="Balloon Text"/>
    <w:basedOn w:val="Normal"/>
    <w:link w:val="BalloonTextChar"/>
    <w:uiPriority w:val="99"/>
    <w:semiHidden/>
    <w:unhideWhenUsed/>
    <w:rsid w:val="009D71EA"/>
    <w:pPr>
      <w:spacing w:before="0" w:after="0"/>
    </w:pPr>
    <w:rPr>
      <w:sz w:val="18"/>
      <w:szCs w:val="18"/>
    </w:rPr>
  </w:style>
  <w:style w:type="character" w:customStyle="1" w:styleId="BalloonTextChar">
    <w:name w:val="Balloon Text Char"/>
    <w:basedOn w:val="DefaultParagraphFont"/>
    <w:link w:val="BalloonText"/>
    <w:uiPriority w:val="99"/>
    <w:semiHidden/>
    <w:rsid w:val="009D71EA"/>
    <w:rPr>
      <w:rFonts w:ascii="Times New Roman" w:eastAsia="Times New Roman" w:hAnsi="Times New Roman" w:cs="Times New Roman"/>
      <w:sz w:val="18"/>
      <w:szCs w:val="18"/>
      <w:lang w:val="en-GB"/>
    </w:rPr>
  </w:style>
  <w:style w:type="paragraph" w:customStyle="1" w:styleId="TitleText">
    <w:name w:val="Title Text"/>
    <w:basedOn w:val="Normal"/>
    <w:qFormat/>
    <w:rsid w:val="006E4D31"/>
    <w:pPr>
      <w:spacing w:before="0" w:after="0"/>
      <w:jc w:val="center"/>
    </w:pPr>
  </w:style>
  <w:style w:type="paragraph" w:customStyle="1" w:styleId="Style1">
    <w:name w:val="Style1"/>
    <w:basedOn w:val="Footer"/>
    <w:rsid w:val="00CF684C"/>
    <w:pPr>
      <w:framePr w:wrap="none" w:vAnchor="text" w:hAnchor="margin" w:xAlign="center" w:y="1"/>
    </w:pPr>
    <w:rPr>
      <w:sz w:val="20"/>
    </w:rPr>
  </w:style>
  <w:style w:type="character" w:customStyle="1" w:styleId="Heading8Char">
    <w:name w:val="Heading 8 Char"/>
    <w:basedOn w:val="DefaultParagraphFont"/>
    <w:link w:val="Heading8"/>
    <w:uiPriority w:val="9"/>
    <w:semiHidden/>
    <w:rsid w:val="000D3E73"/>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D3E73"/>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1A3052"/>
    <w:pPr>
      <w:spacing w:before="100" w:after="200"/>
      <w:jc w:val="center"/>
    </w:pPr>
    <w:rPr>
      <w:i/>
      <w:iCs/>
      <w:color w:val="595959" w:themeColor="text1" w:themeTint="A6"/>
      <w:sz w:val="20"/>
      <w:szCs w:val="18"/>
    </w:rPr>
  </w:style>
  <w:style w:type="paragraph" w:styleId="TableofFigures">
    <w:name w:val="table of figures"/>
    <w:basedOn w:val="Normal"/>
    <w:next w:val="Normal"/>
    <w:uiPriority w:val="99"/>
    <w:unhideWhenUsed/>
    <w:rsid w:val="00BE5474"/>
    <w:pPr>
      <w:spacing w:after="0"/>
    </w:pPr>
  </w:style>
  <w:style w:type="table" w:styleId="TableGrid">
    <w:name w:val="Table Grid"/>
    <w:basedOn w:val="TableNormal"/>
    <w:uiPriority w:val="39"/>
    <w:rsid w:val="00803A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
    <w:name w:val="References"/>
    <w:basedOn w:val="Normal"/>
    <w:qFormat/>
    <w:rsid w:val="006941A3"/>
    <w:pPr>
      <w:widowControl w:val="0"/>
      <w:autoSpaceDE w:val="0"/>
      <w:autoSpaceDN w:val="0"/>
      <w:adjustRightInd w:val="0"/>
      <w:jc w:val="left"/>
    </w:pPr>
    <w:rPr>
      <w:i/>
      <w:iCs/>
      <w:szCs w:val="32"/>
    </w:rPr>
  </w:style>
  <w:style w:type="character" w:styleId="SubtleReference">
    <w:name w:val="Subtle Reference"/>
    <w:basedOn w:val="DefaultParagraphFont"/>
    <w:uiPriority w:val="31"/>
    <w:qFormat/>
    <w:rsid w:val="00700585"/>
    <w:rPr>
      <w:smallCaps/>
      <w:color w:val="5A5A5A" w:themeColor="text1" w:themeTint="A5"/>
    </w:rPr>
  </w:style>
  <w:style w:type="paragraph" w:customStyle="1" w:styleId="TableText">
    <w:name w:val="Table Text"/>
    <w:basedOn w:val="Normal"/>
    <w:next w:val="Normal"/>
    <w:qFormat/>
    <w:rsid w:val="0086618D"/>
    <w:pPr>
      <w:jc w:val="left"/>
    </w:pPr>
    <w:rPr>
      <w:rFonts w:eastAsia="Arial"/>
      <w:sz w:val="22"/>
      <w:szCs w:val="20"/>
      <w:lang w:eastAsia="en-GB"/>
    </w:rPr>
  </w:style>
  <w:style w:type="paragraph" w:customStyle="1" w:styleId="NewQuotes">
    <w:name w:val="New Quotes"/>
    <w:basedOn w:val="Normal"/>
    <w:qFormat/>
    <w:rsid w:val="006A2FA5"/>
    <w:pPr>
      <w:spacing w:before="240"/>
    </w:pPr>
    <w:rPr>
      <w:i/>
    </w:rPr>
  </w:style>
  <w:style w:type="paragraph" w:customStyle="1" w:styleId="CaptionOrigin">
    <w:name w:val="Caption Origin"/>
    <w:basedOn w:val="Caption"/>
    <w:qFormat/>
    <w:rsid w:val="00BC12D5"/>
    <w:pPr>
      <w:spacing w:after="0"/>
    </w:pPr>
  </w:style>
  <w:style w:type="character" w:styleId="FollowedHyperlink">
    <w:name w:val="FollowedHyperlink"/>
    <w:basedOn w:val="DefaultParagraphFont"/>
    <w:uiPriority w:val="99"/>
    <w:semiHidden/>
    <w:unhideWhenUsed/>
    <w:rsid w:val="007B5AA5"/>
    <w:rPr>
      <w:color w:val="954F72" w:themeColor="followedHyperlink"/>
      <w:u w:val="single"/>
    </w:rPr>
  </w:style>
  <w:style w:type="paragraph" w:customStyle="1" w:styleId="NewQuotesAttribution">
    <w:name w:val="New Quotes Attribution"/>
    <w:basedOn w:val="NewQuotes"/>
    <w:next w:val="Normal"/>
    <w:qFormat/>
    <w:rsid w:val="006A2FA5"/>
    <w:pPr>
      <w:spacing w:before="60"/>
      <w:jc w:val="right"/>
    </w:pPr>
  </w:style>
  <w:style w:type="character" w:styleId="PlaceholderText">
    <w:name w:val="Placeholder Text"/>
    <w:basedOn w:val="DefaultParagraphFont"/>
    <w:uiPriority w:val="99"/>
    <w:semiHidden/>
    <w:rsid w:val="00320EAC"/>
    <w:rPr>
      <w:color w:val="808080"/>
    </w:rPr>
  </w:style>
  <w:style w:type="paragraph" w:customStyle="1" w:styleId="Code">
    <w:name w:val="Code"/>
    <w:basedOn w:val="Normal"/>
    <w:qFormat/>
    <w:rsid w:val="004C7794"/>
    <w:pPr>
      <w:jc w:val="left"/>
    </w:pPr>
    <w:rPr>
      <w:rFonts w:ascii="Courier New" w:hAnsi="Courier New"/>
      <w:sz w:val="20"/>
    </w:rPr>
  </w:style>
  <w:style w:type="paragraph" w:styleId="HTMLPreformatted">
    <w:name w:val="HTML Preformatted"/>
    <w:basedOn w:val="Normal"/>
    <w:link w:val="HTMLPreformattedChar"/>
    <w:uiPriority w:val="99"/>
    <w:semiHidden/>
    <w:unhideWhenUsed/>
    <w:rsid w:val="004C77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z w:val="20"/>
      <w:szCs w:val="20"/>
      <w:lang w:val="en-GR" w:eastAsia="en-GB"/>
    </w:rPr>
  </w:style>
  <w:style w:type="character" w:customStyle="1" w:styleId="HTMLPreformattedChar">
    <w:name w:val="HTML Preformatted Char"/>
    <w:basedOn w:val="DefaultParagraphFont"/>
    <w:link w:val="HTMLPreformatted"/>
    <w:uiPriority w:val="99"/>
    <w:semiHidden/>
    <w:rsid w:val="004C7794"/>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4C7794"/>
    <w:rPr>
      <w:rFonts w:ascii="Courier New" w:eastAsia="Times New Roman" w:hAnsi="Courier New" w:cs="Courier New"/>
      <w:sz w:val="20"/>
      <w:szCs w:val="20"/>
    </w:rPr>
  </w:style>
  <w:style w:type="character" w:customStyle="1" w:styleId="hljs-number">
    <w:name w:val="hljs-number"/>
    <w:basedOn w:val="DefaultParagraphFont"/>
    <w:rsid w:val="004C7794"/>
  </w:style>
  <w:style w:type="character" w:customStyle="1" w:styleId="hljs-keyword">
    <w:name w:val="hljs-keyword"/>
    <w:basedOn w:val="DefaultParagraphFont"/>
    <w:rsid w:val="004C7794"/>
  </w:style>
  <w:style w:type="paragraph" w:customStyle="1" w:styleId="TableHeading">
    <w:name w:val="Table Heading"/>
    <w:basedOn w:val="Normal"/>
    <w:qFormat/>
    <w:rsid w:val="00013979"/>
    <w:pPr>
      <w:jc w:val="center"/>
    </w:pPr>
    <w:rPr>
      <w:b/>
      <w:bCs/>
      <w:sz w:val="22"/>
      <w:szCs w:val="22"/>
      <w:lang w:val="en-US"/>
    </w:rPr>
  </w:style>
  <w:style w:type="paragraph" w:customStyle="1" w:styleId="TableNewText">
    <w:name w:val="Table New Text"/>
    <w:basedOn w:val="Normal"/>
    <w:qFormat/>
    <w:rsid w:val="0086618D"/>
    <w:pPr>
      <w:jc w:val="center"/>
    </w:pPr>
    <w:rPr>
      <w:b/>
      <w:bCs/>
      <w:szCs w:val="22"/>
    </w:rPr>
  </w:style>
  <w:style w:type="paragraph" w:customStyle="1" w:styleId="CoverPage">
    <w:name w:val="Cover Page"/>
    <w:basedOn w:val="Normal"/>
    <w:qFormat/>
    <w:rsid w:val="0075311A"/>
    <w:rPr>
      <w:rFonts w:eastAsia="Arial" w:cs="Arial"/>
    </w:rPr>
  </w:style>
  <w:style w:type="numbering" w:customStyle="1" w:styleId="CurrentList1">
    <w:name w:val="Current List1"/>
    <w:uiPriority w:val="99"/>
    <w:rsid w:val="00A81233"/>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6787">
      <w:bodyDiv w:val="1"/>
      <w:marLeft w:val="0"/>
      <w:marRight w:val="0"/>
      <w:marTop w:val="0"/>
      <w:marBottom w:val="0"/>
      <w:divBdr>
        <w:top w:val="none" w:sz="0" w:space="0" w:color="auto"/>
        <w:left w:val="none" w:sz="0" w:space="0" w:color="auto"/>
        <w:bottom w:val="none" w:sz="0" w:space="0" w:color="auto"/>
        <w:right w:val="none" w:sz="0" w:space="0" w:color="auto"/>
      </w:divBdr>
    </w:div>
    <w:div w:id="120616351">
      <w:bodyDiv w:val="1"/>
      <w:marLeft w:val="0"/>
      <w:marRight w:val="0"/>
      <w:marTop w:val="0"/>
      <w:marBottom w:val="0"/>
      <w:divBdr>
        <w:top w:val="none" w:sz="0" w:space="0" w:color="auto"/>
        <w:left w:val="none" w:sz="0" w:space="0" w:color="auto"/>
        <w:bottom w:val="none" w:sz="0" w:space="0" w:color="auto"/>
        <w:right w:val="none" w:sz="0" w:space="0" w:color="auto"/>
      </w:divBdr>
    </w:div>
    <w:div w:id="290744174">
      <w:bodyDiv w:val="1"/>
      <w:marLeft w:val="0"/>
      <w:marRight w:val="0"/>
      <w:marTop w:val="0"/>
      <w:marBottom w:val="0"/>
      <w:divBdr>
        <w:top w:val="none" w:sz="0" w:space="0" w:color="auto"/>
        <w:left w:val="none" w:sz="0" w:space="0" w:color="auto"/>
        <w:bottom w:val="none" w:sz="0" w:space="0" w:color="auto"/>
        <w:right w:val="none" w:sz="0" w:space="0" w:color="auto"/>
      </w:divBdr>
    </w:div>
    <w:div w:id="366218815">
      <w:bodyDiv w:val="1"/>
      <w:marLeft w:val="0"/>
      <w:marRight w:val="0"/>
      <w:marTop w:val="0"/>
      <w:marBottom w:val="0"/>
      <w:divBdr>
        <w:top w:val="none" w:sz="0" w:space="0" w:color="auto"/>
        <w:left w:val="none" w:sz="0" w:space="0" w:color="auto"/>
        <w:bottom w:val="none" w:sz="0" w:space="0" w:color="auto"/>
        <w:right w:val="none" w:sz="0" w:space="0" w:color="auto"/>
      </w:divBdr>
    </w:div>
    <w:div w:id="414278257">
      <w:bodyDiv w:val="1"/>
      <w:marLeft w:val="0"/>
      <w:marRight w:val="0"/>
      <w:marTop w:val="0"/>
      <w:marBottom w:val="0"/>
      <w:divBdr>
        <w:top w:val="none" w:sz="0" w:space="0" w:color="auto"/>
        <w:left w:val="none" w:sz="0" w:space="0" w:color="auto"/>
        <w:bottom w:val="none" w:sz="0" w:space="0" w:color="auto"/>
        <w:right w:val="none" w:sz="0" w:space="0" w:color="auto"/>
      </w:divBdr>
    </w:div>
    <w:div w:id="558590973">
      <w:bodyDiv w:val="1"/>
      <w:marLeft w:val="0"/>
      <w:marRight w:val="0"/>
      <w:marTop w:val="0"/>
      <w:marBottom w:val="0"/>
      <w:divBdr>
        <w:top w:val="none" w:sz="0" w:space="0" w:color="auto"/>
        <w:left w:val="none" w:sz="0" w:space="0" w:color="auto"/>
        <w:bottom w:val="none" w:sz="0" w:space="0" w:color="auto"/>
        <w:right w:val="none" w:sz="0" w:space="0" w:color="auto"/>
      </w:divBdr>
    </w:div>
    <w:div w:id="707266518">
      <w:bodyDiv w:val="1"/>
      <w:marLeft w:val="0"/>
      <w:marRight w:val="0"/>
      <w:marTop w:val="0"/>
      <w:marBottom w:val="0"/>
      <w:divBdr>
        <w:top w:val="none" w:sz="0" w:space="0" w:color="auto"/>
        <w:left w:val="none" w:sz="0" w:space="0" w:color="auto"/>
        <w:bottom w:val="none" w:sz="0" w:space="0" w:color="auto"/>
        <w:right w:val="none" w:sz="0" w:space="0" w:color="auto"/>
      </w:divBdr>
    </w:div>
    <w:div w:id="751585398">
      <w:bodyDiv w:val="1"/>
      <w:marLeft w:val="0"/>
      <w:marRight w:val="0"/>
      <w:marTop w:val="0"/>
      <w:marBottom w:val="0"/>
      <w:divBdr>
        <w:top w:val="none" w:sz="0" w:space="0" w:color="auto"/>
        <w:left w:val="none" w:sz="0" w:space="0" w:color="auto"/>
        <w:bottom w:val="none" w:sz="0" w:space="0" w:color="auto"/>
        <w:right w:val="none" w:sz="0" w:space="0" w:color="auto"/>
      </w:divBdr>
    </w:div>
    <w:div w:id="893006706">
      <w:bodyDiv w:val="1"/>
      <w:marLeft w:val="0"/>
      <w:marRight w:val="0"/>
      <w:marTop w:val="0"/>
      <w:marBottom w:val="0"/>
      <w:divBdr>
        <w:top w:val="none" w:sz="0" w:space="0" w:color="auto"/>
        <w:left w:val="none" w:sz="0" w:space="0" w:color="auto"/>
        <w:bottom w:val="none" w:sz="0" w:space="0" w:color="auto"/>
        <w:right w:val="none" w:sz="0" w:space="0" w:color="auto"/>
      </w:divBdr>
    </w:div>
    <w:div w:id="954554903">
      <w:bodyDiv w:val="1"/>
      <w:marLeft w:val="0"/>
      <w:marRight w:val="0"/>
      <w:marTop w:val="0"/>
      <w:marBottom w:val="0"/>
      <w:divBdr>
        <w:top w:val="none" w:sz="0" w:space="0" w:color="auto"/>
        <w:left w:val="none" w:sz="0" w:space="0" w:color="auto"/>
        <w:bottom w:val="none" w:sz="0" w:space="0" w:color="auto"/>
        <w:right w:val="none" w:sz="0" w:space="0" w:color="auto"/>
      </w:divBdr>
    </w:div>
    <w:div w:id="988750358">
      <w:bodyDiv w:val="1"/>
      <w:marLeft w:val="0"/>
      <w:marRight w:val="0"/>
      <w:marTop w:val="0"/>
      <w:marBottom w:val="0"/>
      <w:divBdr>
        <w:top w:val="none" w:sz="0" w:space="0" w:color="auto"/>
        <w:left w:val="none" w:sz="0" w:space="0" w:color="auto"/>
        <w:bottom w:val="none" w:sz="0" w:space="0" w:color="auto"/>
        <w:right w:val="none" w:sz="0" w:space="0" w:color="auto"/>
      </w:divBdr>
    </w:div>
    <w:div w:id="993291349">
      <w:bodyDiv w:val="1"/>
      <w:marLeft w:val="0"/>
      <w:marRight w:val="0"/>
      <w:marTop w:val="0"/>
      <w:marBottom w:val="0"/>
      <w:divBdr>
        <w:top w:val="none" w:sz="0" w:space="0" w:color="auto"/>
        <w:left w:val="none" w:sz="0" w:space="0" w:color="auto"/>
        <w:bottom w:val="none" w:sz="0" w:space="0" w:color="auto"/>
        <w:right w:val="none" w:sz="0" w:space="0" w:color="auto"/>
      </w:divBdr>
    </w:div>
    <w:div w:id="1063405937">
      <w:bodyDiv w:val="1"/>
      <w:marLeft w:val="0"/>
      <w:marRight w:val="0"/>
      <w:marTop w:val="0"/>
      <w:marBottom w:val="0"/>
      <w:divBdr>
        <w:top w:val="none" w:sz="0" w:space="0" w:color="auto"/>
        <w:left w:val="none" w:sz="0" w:space="0" w:color="auto"/>
        <w:bottom w:val="none" w:sz="0" w:space="0" w:color="auto"/>
        <w:right w:val="none" w:sz="0" w:space="0" w:color="auto"/>
      </w:divBdr>
    </w:div>
    <w:div w:id="1074160214">
      <w:bodyDiv w:val="1"/>
      <w:marLeft w:val="0"/>
      <w:marRight w:val="0"/>
      <w:marTop w:val="0"/>
      <w:marBottom w:val="0"/>
      <w:divBdr>
        <w:top w:val="none" w:sz="0" w:space="0" w:color="auto"/>
        <w:left w:val="none" w:sz="0" w:space="0" w:color="auto"/>
        <w:bottom w:val="none" w:sz="0" w:space="0" w:color="auto"/>
        <w:right w:val="none" w:sz="0" w:space="0" w:color="auto"/>
      </w:divBdr>
    </w:div>
    <w:div w:id="1075470856">
      <w:bodyDiv w:val="1"/>
      <w:marLeft w:val="0"/>
      <w:marRight w:val="0"/>
      <w:marTop w:val="0"/>
      <w:marBottom w:val="0"/>
      <w:divBdr>
        <w:top w:val="none" w:sz="0" w:space="0" w:color="auto"/>
        <w:left w:val="none" w:sz="0" w:space="0" w:color="auto"/>
        <w:bottom w:val="none" w:sz="0" w:space="0" w:color="auto"/>
        <w:right w:val="none" w:sz="0" w:space="0" w:color="auto"/>
      </w:divBdr>
    </w:div>
    <w:div w:id="1100762630">
      <w:bodyDiv w:val="1"/>
      <w:marLeft w:val="0"/>
      <w:marRight w:val="0"/>
      <w:marTop w:val="0"/>
      <w:marBottom w:val="0"/>
      <w:divBdr>
        <w:top w:val="none" w:sz="0" w:space="0" w:color="auto"/>
        <w:left w:val="none" w:sz="0" w:space="0" w:color="auto"/>
        <w:bottom w:val="none" w:sz="0" w:space="0" w:color="auto"/>
        <w:right w:val="none" w:sz="0" w:space="0" w:color="auto"/>
      </w:divBdr>
    </w:div>
    <w:div w:id="1190677610">
      <w:bodyDiv w:val="1"/>
      <w:marLeft w:val="0"/>
      <w:marRight w:val="0"/>
      <w:marTop w:val="0"/>
      <w:marBottom w:val="0"/>
      <w:divBdr>
        <w:top w:val="none" w:sz="0" w:space="0" w:color="auto"/>
        <w:left w:val="none" w:sz="0" w:space="0" w:color="auto"/>
        <w:bottom w:val="none" w:sz="0" w:space="0" w:color="auto"/>
        <w:right w:val="none" w:sz="0" w:space="0" w:color="auto"/>
      </w:divBdr>
    </w:div>
    <w:div w:id="1240864885">
      <w:bodyDiv w:val="1"/>
      <w:marLeft w:val="0"/>
      <w:marRight w:val="0"/>
      <w:marTop w:val="0"/>
      <w:marBottom w:val="0"/>
      <w:divBdr>
        <w:top w:val="none" w:sz="0" w:space="0" w:color="auto"/>
        <w:left w:val="none" w:sz="0" w:space="0" w:color="auto"/>
        <w:bottom w:val="none" w:sz="0" w:space="0" w:color="auto"/>
        <w:right w:val="none" w:sz="0" w:space="0" w:color="auto"/>
      </w:divBdr>
    </w:div>
    <w:div w:id="1333530328">
      <w:bodyDiv w:val="1"/>
      <w:marLeft w:val="0"/>
      <w:marRight w:val="0"/>
      <w:marTop w:val="0"/>
      <w:marBottom w:val="0"/>
      <w:divBdr>
        <w:top w:val="none" w:sz="0" w:space="0" w:color="auto"/>
        <w:left w:val="none" w:sz="0" w:space="0" w:color="auto"/>
        <w:bottom w:val="none" w:sz="0" w:space="0" w:color="auto"/>
        <w:right w:val="none" w:sz="0" w:space="0" w:color="auto"/>
      </w:divBdr>
    </w:div>
    <w:div w:id="1391726479">
      <w:bodyDiv w:val="1"/>
      <w:marLeft w:val="0"/>
      <w:marRight w:val="0"/>
      <w:marTop w:val="0"/>
      <w:marBottom w:val="0"/>
      <w:divBdr>
        <w:top w:val="none" w:sz="0" w:space="0" w:color="auto"/>
        <w:left w:val="none" w:sz="0" w:space="0" w:color="auto"/>
        <w:bottom w:val="none" w:sz="0" w:space="0" w:color="auto"/>
        <w:right w:val="none" w:sz="0" w:space="0" w:color="auto"/>
      </w:divBdr>
    </w:div>
    <w:div w:id="1400708567">
      <w:bodyDiv w:val="1"/>
      <w:marLeft w:val="0"/>
      <w:marRight w:val="0"/>
      <w:marTop w:val="0"/>
      <w:marBottom w:val="0"/>
      <w:divBdr>
        <w:top w:val="none" w:sz="0" w:space="0" w:color="auto"/>
        <w:left w:val="none" w:sz="0" w:space="0" w:color="auto"/>
        <w:bottom w:val="none" w:sz="0" w:space="0" w:color="auto"/>
        <w:right w:val="none" w:sz="0" w:space="0" w:color="auto"/>
      </w:divBdr>
    </w:div>
    <w:div w:id="1421171400">
      <w:bodyDiv w:val="1"/>
      <w:marLeft w:val="0"/>
      <w:marRight w:val="0"/>
      <w:marTop w:val="0"/>
      <w:marBottom w:val="0"/>
      <w:divBdr>
        <w:top w:val="none" w:sz="0" w:space="0" w:color="auto"/>
        <w:left w:val="none" w:sz="0" w:space="0" w:color="auto"/>
        <w:bottom w:val="none" w:sz="0" w:space="0" w:color="auto"/>
        <w:right w:val="none" w:sz="0" w:space="0" w:color="auto"/>
      </w:divBdr>
    </w:div>
    <w:div w:id="1425150228">
      <w:bodyDiv w:val="1"/>
      <w:marLeft w:val="0"/>
      <w:marRight w:val="0"/>
      <w:marTop w:val="0"/>
      <w:marBottom w:val="0"/>
      <w:divBdr>
        <w:top w:val="none" w:sz="0" w:space="0" w:color="auto"/>
        <w:left w:val="none" w:sz="0" w:space="0" w:color="auto"/>
        <w:bottom w:val="none" w:sz="0" w:space="0" w:color="auto"/>
        <w:right w:val="none" w:sz="0" w:space="0" w:color="auto"/>
      </w:divBdr>
    </w:div>
    <w:div w:id="1536230992">
      <w:bodyDiv w:val="1"/>
      <w:marLeft w:val="0"/>
      <w:marRight w:val="0"/>
      <w:marTop w:val="0"/>
      <w:marBottom w:val="0"/>
      <w:divBdr>
        <w:top w:val="none" w:sz="0" w:space="0" w:color="auto"/>
        <w:left w:val="none" w:sz="0" w:space="0" w:color="auto"/>
        <w:bottom w:val="none" w:sz="0" w:space="0" w:color="auto"/>
        <w:right w:val="none" w:sz="0" w:space="0" w:color="auto"/>
      </w:divBdr>
    </w:div>
    <w:div w:id="1592548339">
      <w:bodyDiv w:val="1"/>
      <w:marLeft w:val="0"/>
      <w:marRight w:val="0"/>
      <w:marTop w:val="0"/>
      <w:marBottom w:val="0"/>
      <w:divBdr>
        <w:top w:val="none" w:sz="0" w:space="0" w:color="auto"/>
        <w:left w:val="none" w:sz="0" w:space="0" w:color="auto"/>
        <w:bottom w:val="none" w:sz="0" w:space="0" w:color="auto"/>
        <w:right w:val="none" w:sz="0" w:space="0" w:color="auto"/>
      </w:divBdr>
      <w:divsChild>
        <w:div w:id="1262420554">
          <w:marLeft w:val="0"/>
          <w:marRight w:val="0"/>
          <w:marTop w:val="0"/>
          <w:marBottom w:val="0"/>
          <w:divBdr>
            <w:top w:val="none" w:sz="0" w:space="0" w:color="auto"/>
            <w:left w:val="none" w:sz="0" w:space="0" w:color="auto"/>
            <w:bottom w:val="none" w:sz="0" w:space="0" w:color="auto"/>
            <w:right w:val="none" w:sz="0" w:space="0" w:color="auto"/>
          </w:divBdr>
          <w:divsChild>
            <w:div w:id="1592853896">
              <w:marLeft w:val="0"/>
              <w:marRight w:val="0"/>
              <w:marTop w:val="0"/>
              <w:marBottom w:val="0"/>
              <w:divBdr>
                <w:top w:val="none" w:sz="0" w:space="0" w:color="auto"/>
                <w:left w:val="none" w:sz="0" w:space="0" w:color="auto"/>
                <w:bottom w:val="none" w:sz="0" w:space="0" w:color="auto"/>
                <w:right w:val="none" w:sz="0" w:space="0" w:color="auto"/>
              </w:divBdr>
              <w:divsChild>
                <w:div w:id="202050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494516">
      <w:bodyDiv w:val="1"/>
      <w:marLeft w:val="0"/>
      <w:marRight w:val="0"/>
      <w:marTop w:val="0"/>
      <w:marBottom w:val="0"/>
      <w:divBdr>
        <w:top w:val="none" w:sz="0" w:space="0" w:color="auto"/>
        <w:left w:val="none" w:sz="0" w:space="0" w:color="auto"/>
        <w:bottom w:val="none" w:sz="0" w:space="0" w:color="auto"/>
        <w:right w:val="none" w:sz="0" w:space="0" w:color="auto"/>
      </w:divBdr>
      <w:divsChild>
        <w:div w:id="522548218">
          <w:marLeft w:val="0"/>
          <w:marRight w:val="0"/>
          <w:marTop w:val="0"/>
          <w:marBottom w:val="0"/>
          <w:divBdr>
            <w:top w:val="none" w:sz="0" w:space="0" w:color="auto"/>
            <w:left w:val="none" w:sz="0" w:space="0" w:color="auto"/>
            <w:bottom w:val="none" w:sz="0" w:space="0" w:color="auto"/>
            <w:right w:val="none" w:sz="0" w:space="0" w:color="auto"/>
          </w:divBdr>
          <w:divsChild>
            <w:div w:id="1864123194">
              <w:marLeft w:val="0"/>
              <w:marRight w:val="0"/>
              <w:marTop w:val="0"/>
              <w:marBottom w:val="0"/>
              <w:divBdr>
                <w:top w:val="none" w:sz="0" w:space="0" w:color="auto"/>
                <w:left w:val="none" w:sz="0" w:space="0" w:color="auto"/>
                <w:bottom w:val="none" w:sz="0" w:space="0" w:color="auto"/>
                <w:right w:val="none" w:sz="0" w:space="0" w:color="auto"/>
              </w:divBdr>
              <w:divsChild>
                <w:div w:id="3082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08841">
      <w:bodyDiv w:val="1"/>
      <w:marLeft w:val="0"/>
      <w:marRight w:val="0"/>
      <w:marTop w:val="0"/>
      <w:marBottom w:val="0"/>
      <w:divBdr>
        <w:top w:val="none" w:sz="0" w:space="0" w:color="auto"/>
        <w:left w:val="none" w:sz="0" w:space="0" w:color="auto"/>
        <w:bottom w:val="none" w:sz="0" w:space="0" w:color="auto"/>
        <w:right w:val="none" w:sz="0" w:space="0" w:color="auto"/>
      </w:divBdr>
    </w:div>
    <w:div w:id="1752577841">
      <w:bodyDiv w:val="1"/>
      <w:marLeft w:val="0"/>
      <w:marRight w:val="0"/>
      <w:marTop w:val="0"/>
      <w:marBottom w:val="0"/>
      <w:divBdr>
        <w:top w:val="none" w:sz="0" w:space="0" w:color="auto"/>
        <w:left w:val="none" w:sz="0" w:space="0" w:color="auto"/>
        <w:bottom w:val="none" w:sz="0" w:space="0" w:color="auto"/>
        <w:right w:val="none" w:sz="0" w:space="0" w:color="auto"/>
      </w:divBdr>
    </w:div>
    <w:div w:id="1907522786">
      <w:bodyDiv w:val="1"/>
      <w:marLeft w:val="0"/>
      <w:marRight w:val="0"/>
      <w:marTop w:val="0"/>
      <w:marBottom w:val="0"/>
      <w:divBdr>
        <w:top w:val="none" w:sz="0" w:space="0" w:color="auto"/>
        <w:left w:val="none" w:sz="0" w:space="0" w:color="auto"/>
        <w:bottom w:val="none" w:sz="0" w:space="0" w:color="auto"/>
        <w:right w:val="none" w:sz="0" w:space="0" w:color="auto"/>
      </w:divBdr>
    </w:div>
    <w:div w:id="1940985265">
      <w:bodyDiv w:val="1"/>
      <w:marLeft w:val="0"/>
      <w:marRight w:val="0"/>
      <w:marTop w:val="0"/>
      <w:marBottom w:val="0"/>
      <w:divBdr>
        <w:top w:val="none" w:sz="0" w:space="0" w:color="auto"/>
        <w:left w:val="none" w:sz="0" w:space="0" w:color="auto"/>
        <w:bottom w:val="none" w:sz="0" w:space="0" w:color="auto"/>
        <w:right w:val="none" w:sz="0" w:space="0" w:color="auto"/>
      </w:divBdr>
    </w:div>
    <w:div w:id="2017879529">
      <w:bodyDiv w:val="1"/>
      <w:marLeft w:val="0"/>
      <w:marRight w:val="0"/>
      <w:marTop w:val="0"/>
      <w:marBottom w:val="0"/>
      <w:divBdr>
        <w:top w:val="none" w:sz="0" w:space="0" w:color="auto"/>
        <w:left w:val="none" w:sz="0" w:space="0" w:color="auto"/>
        <w:bottom w:val="none" w:sz="0" w:space="0" w:color="auto"/>
        <w:right w:val="none" w:sz="0" w:space="0" w:color="auto"/>
      </w:divBdr>
    </w:div>
    <w:div w:id="2060590701">
      <w:bodyDiv w:val="1"/>
      <w:marLeft w:val="0"/>
      <w:marRight w:val="0"/>
      <w:marTop w:val="0"/>
      <w:marBottom w:val="0"/>
      <w:divBdr>
        <w:top w:val="none" w:sz="0" w:space="0" w:color="auto"/>
        <w:left w:val="none" w:sz="0" w:space="0" w:color="auto"/>
        <w:bottom w:val="none" w:sz="0" w:space="0" w:color="auto"/>
        <w:right w:val="none" w:sz="0" w:space="0" w:color="auto"/>
      </w:divBdr>
    </w:div>
    <w:div w:id="2089813188">
      <w:bodyDiv w:val="1"/>
      <w:marLeft w:val="0"/>
      <w:marRight w:val="0"/>
      <w:marTop w:val="0"/>
      <w:marBottom w:val="0"/>
      <w:divBdr>
        <w:top w:val="none" w:sz="0" w:space="0" w:color="auto"/>
        <w:left w:val="none" w:sz="0" w:space="0" w:color="auto"/>
        <w:bottom w:val="none" w:sz="0" w:space="0" w:color="auto"/>
        <w:right w:val="none" w:sz="0" w:space="0" w:color="auto"/>
      </w:divBdr>
    </w:div>
    <w:div w:id="2117865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Users/scientist/Documents/GitHub/cloud_cw_nikos_microservices/WMY21040%20Report.docx" TargetMode="External"/><Relationship Id="rId18" Type="http://schemas.openxmlformats.org/officeDocument/2006/relationships/hyperlink" Target="file:////Users/scientist/Documents/GitHub/cloud_cw_nikos_microservices/WMY21040%20Report.docx" TargetMode="External"/><Relationship Id="rId26" Type="http://schemas.openxmlformats.org/officeDocument/2006/relationships/hyperlink" Target="file:////Users/scientist/Documents/GitHub/cloud_cw_nikos_microservices/WMY21040%20Report.docx" TargetMode="External"/><Relationship Id="rId21" Type="http://schemas.openxmlformats.org/officeDocument/2006/relationships/hyperlink" Target="file:////Users/scientist/Documents/GitHub/cloud_cw_nikos_microservices/WMY21040%20Report.docx"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file:////Users/scientist/Documents/GitHub/cloud_cw_nikos_microservices/WMY21040%20Report.docx" TargetMode="External"/><Relationship Id="rId25" Type="http://schemas.openxmlformats.org/officeDocument/2006/relationships/hyperlink" Target="file:////Users/scientist/Documents/GitHub/cloud_cw_nikos_microservices/WMY21040%20Report.docx" TargetMode="External"/><Relationship Id="rId33"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file:////Users/scientist/Documents/GitHub/cloud_cw_nikos_microservices/WMY21040%20Report.docx" TargetMode="External"/><Relationship Id="rId20" Type="http://schemas.openxmlformats.org/officeDocument/2006/relationships/hyperlink" Target="file:////Users/scientist/Documents/GitHub/cloud_cw_nikos_microservices/WMY21040%20Report.docx" TargetMode="External"/><Relationship Id="rId29"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file:////Users/scientist/Documents/GitHub/cloud_cw_nikos_microservices/WMY21040%20Report.docx" TargetMode="External"/><Relationship Id="rId32" Type="http://schemas.openxmlformats.org/officeDocument/2006/relationships/image" Target="https://www.martinfowler.com/articles/images/richardsonMaturityModel/overview.png"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Users/scientist/Documents/GitHub/cloud_cw_nikos_microservices/WMY21040%20Report.docx" TargetMode="External"/><Relationship Id="rId23" Type="http://schemas.openxmlformats.org/officeDocument/2006/relationships/hyperlink" Target="file:////Users/scientist/Documents/GitHub/cloud_cw_nikos_microservices/WMY21040%20Report.docx" TargetMode="External"/><Relationship Id="rId28" Type="http://schemas.openxmlformats.org/officeDocument/2006/relationships/hyperlink" Target="file:////Users/scientist/Documents/GitHub/cloud_cw_nikos_microservices/WMY21040%20Report.docx"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file:////Users/scientist/Documents/GitHub/cloud_cw_nikos_microservices/WMY21040%20Report.docx"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Users/scientist/Documents/GitHub/cloud_cw_nikos_microservices/WMY21040%20Report.docx" TargetMode="External"/><Relationship Id="rId22" Type="http://schemas.openxmlformats.org/officeDocument/2006/relationships/hyperlink" Target="file:////Users/scientist/Documents/GitHub/cloud_cw_nikos_microservices/WMY21040%20Report.docx" TargetMode="External"/><Relationship Id="rId27" Type="http://schemas.openxmlformats.org/officeDocument/2006/relationships/hyperlink" Target="file:////Users/scientist/Documents/GitHub/cloud_cw_nikos_microservices/WMY21040%20Report.docx" TargetMode="External"/><Relationship Id="rId30" Type="http://schemas.openxmlformats.org/officeDocument/2006/relationships/image" Target="media/image3.jpg"/><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057FFB6-F41A-AA45-8EEC-931E83D56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0</TotalTime>
  <Pages>16</Pages>
  <Words>3854</Words>
  <Characters>2197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s Lintas</dc:creator>
  <cp:keywords/>
  <dc:description/>
  <cp:lastModifiedBy>Scientist Nick</cp:lastModifiedBy>
  <cp:revision>1510</cp:revision>
  <cp:lastPrinted>2021-04-24T17:52:00Z</cp:lastPrinted>
  <dcterms:created xsi:type="dcterms:W3CDTF">2021-04-26T20:57:00Z</dcterms:created>
  <dcterms:modified xsi:type="dcterms:W3CDTF">2022-05-2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75826b-e68c-3dc9-a9b7-2bf556880500</vt:lpwstr>
  </property>
  <property fmtid="{D5CDD505-2E9C-101B-9397-08002B2CF9AE}" pid="24" name="Mendeley Citation Style_1">
    <vt:lpwstr>http://www.zotero.org/styles/ieee</vt:lpwstr>
  </property>
</Properties>
</file>